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8777372"/>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5BCDACD4"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r w:rsidR="00372222">
        <w:rPr>
          <w:rFonts w:cs="Times New Roman" w:hint="eastAsia"/>
          <w:szCs w:val="24"/>
        </w:rPr>
        <w:t>應用</w:t>
      </w:r>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r w:rsidR="00372222">
        <w:rPr>
          <w:rFonts w:cs="Times New Roman" w:hint="eastAsia"/>
          <w:color w:val="000000" w:themeColor="text1"/>
          <w:szCs w:val="24"/>
        </w:rPr>
        <w:t>使用</w:t>
      </w:r>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w:t>
      </w:r>
      <w:proofErr w:type="gramEnd"/>
      <w:r w:rsidR="000A4B8B" w:rsidRPr="00372222">
        <w:rPr>
          <w:rFonts w:cs="Times New Roman" w:hint="eastAsia"/>
          <w:color w:val="000000" w:themeColor="text1"/>
          <w:szCs w:val="24"/>
        </w:rPr>
        <w:t>法</w:t>
      </w:r>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w:t>
      </w:r>
      <w:proofErr w:type="gramEnd"/>
      <w:r w:rsidR="00AB51AC" w:rsidRPr="00372222">
        <w:rPr>
          <w:rFonts w:cs="Times New Roman" w:hint="eastAsia"/>
          <w:color w:val="000000" w:themeColor="text1"/>
          <w:szCs w:val="24"/>
        </w:rPr>
        <w:t>度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8777373"/>
      <w:r w:rsidRPr="00A016E8">
        <w:rPr>
          <w:rFonts w:ascii="Times New Roman" w:hAnsi="Times New Roman" w:cs="Times New Roman"/>
        </w:rPr>
        <w:lastRenderedPageBreak/>
        <w:t>Abstract</w:t>
      </w:r>
      <w:bookmarkEnd w:id="3"/>
    </w:p>
    <w:p w14:paraId="6469411E" w14:textId="1982A73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0555C6">
        <w:rPr>
          <w:rFonts w:cs="Times New Roman"/>
          <w:noProof/>
          <w:szCs w:val="24"/>
        </w:rPr>
        <w:t>to find optimal decisions satisfying</w:t>
      </w:r>
      <w:r w:rsidR="000555C6" w:rsidRPr="008845DF">
        <w:rPr>
          <w:rFonts w:cs="Times New Roman"/>
          <w:noProof/>
          <w:szCs w:val="24"/>
        </w:rPr>
        <w:t xml:space="preserve"> </w:t>
      </w:r>
      <w:r w:rsidR="008845DF" w:rsidRPr="008845DF">
        <w:rPr>
          <w:rFonts w:cs="Times New Roman"/>
          <w:noProof/>
          <w:szCs w:val="24"/>
        </w:rPr>
        <w:t>user</w:t>
      </w:r>
      <w:r w:rsidR="003A2610">
        <w:rPr>
          <w:rFonts w:cs="Times New Roman"/>
          <w:noProof/>
          <w:szCs w:val="24"/>
        </w:rPr>
        <w:t>’s</w:t>
      </w:r>
      <w:r w:rsidR="008845DF" w:rsidRPr="008845DF">
        <w:rPr>
          <w:rFonts w:cs="Times New Roman"/>
          <w:noProof/>
          <w:szCs w:val="24"/>
        </w:rPr>
        <w:t xml:space="preserve"> </w:t>
      </w:r>
      <w:r w:rsidR="00884244">
        <w:rPr>
          <w:rFonts w:cs="Times New Roman"/>
          <w:noProof/>
          <w:szCs w:val="24"/>
        </w:rPr>
        <w:t>preference</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r w:rsidR="003A2610">
        <w:rPr>
          <w:rFonts w:cs="Times New Roman"/>
          <w:noProof/>
          <w:szCs w:val="24"/>
        </w:rPr>
        <w:t xml:space="preserve">the </w:t>
      </w:r>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3A2610">
        <w:rPr>
          <w:rFonts w:cs="Times New Roman"/>
          <w:noProof/>
          <w:szCs w:val="24"/>
        </w:rPr>
        <w:t xml:space="preserve">nearest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r w:rsidR="006B2333">
        <w:rPr>
          <w:rFonts w:cs="Times New Roman"/>
          <w:noProof/>
          <w:szCs w:val="24"/>
        </w:rPr>
        <w:t xml:space="preserve">set </w:t>
      </w:r>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r w:rsidR="006B2333">
        <w:rPr>
          <w:rFonts w:cs="Times New Roman"/>
          <w:noProof/>
          <w:szCs w:val="24"/>
        </w:rPr>
        <w:t xml:space="preserve">set </w:t>
      </w:r>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r w:rsidR="003A2610">
        <w:rPr>
          <w:rFonts w:cs="Times New Roman"/>
          <w:noProof/>
          <w:szCs w:val="24"/>
        </w:rPr>
        <w:t xml:space="preserve">measuring </w:t>
      </w:r>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r w:rsidR="003B5685">
        <w:rPr>
          <w:rFonts w:cs="Times New Roman"/>
          <w:noProof/>
          <w:szCs w:val="24"/>
        </w:rPr>
        <w:t xml:space="preserve">shows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6B2333">
        <w:rPr>
          <w:rFonts w:cs="Times New Roman"/>
          <w:noProof/>
          <w:szCs w:val="24"/>
        </w:rPr>
        <w:t xml:space="preserve"> set</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B5685">
        <w:rPr>
          <w:rFonts w:cs="Times New Roman"/>
          <w:noProof/>
          <w:szCs w:val="24"/>
        </w:rPr>
        <w:t xml:space="preserve">problem </w:t>
      </w:r>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8777374"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6C99C88D" w14:textId="68BC7B1E" w:rsidR="00B94276"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8777372" w:history="1">
            <w:r w:rsidR="00B94276" w:rsidRPr="005F581A">
              <w:rPr>
                <w:rStyle w:val="ab"/>
                <w:rFonts w:cs="Times New Roman" w:hint="eastAsia"/>
              </w:rPr>
              <w:t>摘要</w:t>
            </w:r>
            <w:r w:rsidR="00B94276">
              <w:rPr>
                <w:webHidden/>
              </w:rPr>
              <w:tab/>
            </w:r>
            <w:r w:rsidR="00B94276">
              <w:rPr>
                <w:webHidden/>
              </w:rPr>
              <w:fldChar w:fldCharType="begin"/>
            </w:r>
            <w:r w:rsidR="00B94276">
              <w:rPr>
                <w:webHidden/>
              </w:rPr>
              <w:instrText xml:space="preserve"> PAGEREF _Toc48777372 \h </w:instrText>
            </w:r>
            <w:r w:rsidR="00B94276">
              <w:rPr>
                <w:webHidden/>
              </w:rPr>
            </w:r>
            <w:r w:rsidR="00B94276">
              <w:rPr>
                <w:webHidden/>
              </w:rPr>
              <w:fldChar w:fldCharType="separate"/>
            </w:r>
            <w:r w:rsidR="00B94276">
              <w:rPr>
                <w:webHidden/>
              </w:rPr>
              <w:t>1</w:t>
            </w:r>
            <w:r w:rsidR="00B94276">
              <w:rPr>
                <w:webHidden/>
              </w:rPr>
              <w:fldChar w:fldCharType="end"/>
            </w:r>
          </w:hyperlink>
        </w:p>
        <w:p w14:paraId="62AFAC47" w14:textId="645942CA" w:rsidR="00B94276" w:rsidRDefault="00B94276">
          <w:pPr>
            <w:pStyle w:val="11"/>
            <w:rPr>
              <w:rFonts w:asciiTheme="minorHAnsi" w:eastAsiaTheme="minorEastAsia" w:hAnsiTheme="minorHAnsi"/>
            </w:rPr>
          </w:pPr>
          <w:hyperlink w:anchor="_Toc48777373" w:history="1">
            <w:r w:rsidRPr="005F581A">
              <w:rPr>
                <w:rStyle w:val="ab"/>
                <w:rFonts w:cs="Times New Roman"/>
              </w:rPr>
              <w:t>Abstract</w:t>
            </w:r>
            <w:r>
              <w:rPr>
                <w:webHidden/>
              </w:rPr>
              <w:tab/>
            </w:r>
            <w:r>
              <w:rPr>
                <w:webHidden/>
              </w:rPr>
              <w:fldChar w:fldCharType="begin"/>
            </w:r>
            <w:r>
              <w:rPr>
                <w:webHidden/>
              </w:rPr>
              <w:instrText xml:space="preserve"> PAGEREF _Toc48777373 \h </w:instrText>
            </w:r>
            <w:r>
              <w:rPr>
                <w:webHidden/>
              </w:rPr>
            </w:r>
            <w:r>
              <w:rPr>
                <w:webHidden/>
              </w:rPr>
              <w:fldChar w:fldCharType="separate"/>
            </w:r>
            <w:r>
              <w:rPr>
                <w:webHidden/>
              </w:rPr>
              <w:t>2</w:t>
            </w:r>
            <w:r>
              <w:rPr>
                <w:webHidden/>
              </w:rPr>
              <w:fldChar w:fldCharType="end"/>
            </w:r>
          </w:hyperlink>
        </w:p>
        <w:p w14:paraId="0870FEBB" w14:textId="172B42EA" w:rsidR="00B94276" w:rsidRDefault="00B94276">
          <w:pPr>
            <w:pStyle w:val="11"/>
            <w:rPr>
              <w:rFonts w:asciiTheme="minorHAnsi" w:eastAsiaTheme="minorEastAsia" w:hAnsiTheme="minorHAnsi"/>
            </w:rPr>
          </w:pPr>
          <w:hyperlink w:anchor="_Toc48777374" w:history="1">
            <w:r w:rsidRPr="005F581A">
              <w:rPr>
                <w:rStyle w:val="ab"/>
                <w:rFonts w:cs="Times New Roman" w:hint="eastAsia"/>
              </w:rPr>
              <w:t>目次</w:t>
            </w:r>
            <w:r>
              <w:rPr>
                <w:webHidden/>
              </w:rPr>
              <w:tab/>
            </w:r>
            <w:r>
              <w:rPr>
                <w:webHidden/>
              </w:rPr>
              <w:fldChar w:fldCharType="begin"/>
            </w:r>
            <w:r>
              <w:rPr>
                <w:webHidden/>
              </w:rPr>
              <w:instrText xml:space="preserve"> PAGEREF _Toc48777374 \h </w:instrText>
            </w:r>
            <w:r>
              <w:rPr>
                <w:webHidden/>
              </w:rPr>
            </w:r>
            <w:r>
              <w:rPr>
                <w:webHidden/>
              </w:rPr>
              <w:fldChar w:fldCharType="separate"/>
            </w:r>
            <w:r>
              <w:rPr>
                <w:webHidden/>
              </w:rPr>
              <w:t>3</w:t>
            </w:r>
            <w:r>
              <w:rPr>
                <w:webHidden/>
              </w:rPr>
              <w:fldChar w:fldCharType="end"/>
            </w:r>
          </w:hyperlink>
        </w:p>
        <w:p w14:paraId="71E904BA" w14:textId="3942AF9F" w:rsidR="00B94276" w:rsidRDefault="00B94276">
          <w:pPr>
            <w:pStyle w:val="11"/>
            <w:rPr>
              <w:rFonts w:asciiTheme="minorHAnsi" w:eastAsiaTheme="minorEastAsia" w:hAnsiTheme="minorHAnsi"/>
            </w:rPr>
          </w:pPr>
          <w:hyperlink w:anchor="_Toc48777375" w:history="1">
            <w:r w:rsidRPr="005F581A">
              <w:rPr>
                <w:rStyle w:val="ab"/>
                <w:rFonts w:cs="Times New Roman" w:hint="eastAsia"/>
              </w:rPr>
              <w:t>表目次</w:t>
            </w:r>
            <w:r>
              <w:rPr>
                <w:webHidden/>
              </w:rPr>
              <w:tab/>
            </w:r>
            <w:r>
              <w:rPr>
                <w:webHidden/>
              </w:rPr>
              <w:fldChar w:fldCharType="begin"/>
            </w:r>
            <w:r>
              <w:rPr>
                <w:webHidden/>
              </w:rPr>
              <w:instrText xml:space="preserve"> PAGEREF _Toc48777375 \h </w:instrText>
            </w:r>
            <w:r>
              <w:rPr>
                <w:webHidden/>
              </w:rPr>
            </w:r>
            <w:r>
              <w:rPr>
                <w:webHidden/>
              </w:rPr>
              <w:fldChar w:fldCharType="separate"/>
            </w:r>
            <w:r>
              <w:rPr>
                <w:webHidden/>
              </w:rPr>
              <w:t>5</w:t>
            </w:r>
            <w:r>
              <w:rPr>
                <w:webHidden/>
              </w:rPr>
              <w:fldChar w:fldCharType="end"/>
            </w:r>
          </w:hyperlink>
        </w:p>
        <w:p w14:paraId="136747A3" w14:textId="3A85F539" w:rsidR="00B94276" w:rsidRDefault="00B94276">
          <w:pPr>
            <w:pStyle w:val="11"/>
            <w:rPr>
              <w:rFonts w:asciiTheme="minorHAnsi" w:eastAsiaTheme="minorEastAsia" w:hAnsiTheme="minorHAnsi"/>
            </w:rPr>
          </w:pPr>
          <w:hyperlink w:anchor="_Toc48777376" w:history="1">
            <w:r w:rsidRPr="005F581A">
              <w:rPr>
                <w:rStyle w:val="ab"/>
                <w:rFonts w:cs="Times New Roman" w:hint="eastAsia"/>
              </w:rPr>
              <w:t>圖目次</w:t>
            </w:r>
            <w:r>
              <w:rPr>
                <w:webHidden/>
              </w:rPr>
              <w:tab/>
            </w:r>
            <w:r>
              <w:rPr>
                <w:webHidden/>
              </w:rPr>
              <w:fldChar w:fldCharType="begin"/>
            </w:r>
            <w:r>
              <w:rPr>
                <w:webHidden/>
              </w:rPr>
              <w:instrText xml:space="preserve"> PAGEREF _Toc48777376 \h </w:instrText>
            </w:r>
            <w:r>
              <w:rPr>
                <w:webHidden/>
              </w:rPr>
            </w:r>
            <w:r>
              <w:rPr>
                <w:webHidden/>
              </w:rPr>
              <w:fldChar w:fldCharType="separate"/>
            </w:r>
            <w:r>
              <w:rPr>
                <w:webHidden/>
              </w:rPr>
              <w:t>6</w:t>
            </w:r>
            <w:r>
              <w:rPr>
                <w:webHidden/>
              </w:rPr>
              <w:fldChar w:fldCharType="end"/>
            </w:r>
          </w:hyperlink>
        </w:p>
        <w:p w14:paraId="7C33F9A0" w14:textId="3CCC1496" w:rsidR="00B94276" w:rsidRDefault="00B94276">
          <w:pPr>
            <w:pStyle w:val="11"/>
            <w:rPr>
              <w:rFonts w:asciiTheme="minorHAnsi" w:eastAsiaTheme="minorEastAsia" w:hAnsiTheme="minorHAnsi"/>
            </w:rPr>
          </w:pPr>
          <w:hyperlink w:anchor="_Toc48777377" w:history="1">
            <w:r w:rsidRPr="005F581A">
              <w:rPr>
                <w:rStyle w:val="ab"/>
                <w:rFonts w:hint="eastAsia"/>
              </w:rPr>
              <w:t>第</w:t>
            </w:r>
            <w:r w:rsidRPr="005F581A">
              <w:rPr>
                <w:rStyle w:val="ab"/>
                <w:rFonts w:hint="eastAsia"/>
              </w:rPr>
              <w:t xml:space="preserve"> 1 </w:t>
            </w:r>
            <w:r w:rsidRPr="005F581A">
              <w:rPr>
                <w:rStyle w:val="ab"/>
                <w:rFonts w:hint="eastAsia"/>
              </w:rPr>
              <w:t>章</w:t>
            </w:r>
            <w:r w:rsidRPr="005F581A">
              <w:rPr>
                <w:rStyle w:val="ab"/>
                <w:rFonts w:hint="eastAsia"/>
              </w:rPr>
              <w:t xml:space="preserve"> </w:t>
            </w:r>
            <w:r w:rsidRPr="005F581A">
              <w:rPr>
                <w:rStyle w:val="ab"/>
                <w:rFonts w:hint="eastAsia"/>
              </w:rPr>
              <w:t>簡介</w:t>
            </w:r>
            <w:r>
              <w:rPr>
                <w:webHidden/>
              </w:rPr>
              <w:tab/>
            </w:r>
            <w:r>
              <w:rPr>
                <w:webHidden/>
              </w:rPr>
              <w:fldChar w:fldCharType="begin"/>
            </w:r>
            <w:r>
              <w:rPr>
                <w:webHidden/>
              </w:rPr>
              <w:instrText xml:space="preserve"> PAGEREF _Toc48777377 \h </w:instrText>
            </w:r>
            <w:r>
              <w:rPr>
                <w:webHidden/>
              </w:rPr>
            </w:r>
            <w:r>
              <w:rPr>
                <w:webHidden/>
              </w:rPr>
              <w:fldChar w:fldCharType="separate"/>
            </w:r>
            <w:r>
              <w:rPr>
                <w:webHidden/>
              </w:rPr>
              <w:t>7</w:t>
            </w:r>
            <w:r>
              <w:rPr>
                <w:webHidden/>
              </w:rPr>
              <w:fldChar w:fldCharType="end"/>
            </w:r>
          </w:hyperlink>
        </w:p>
        <w:p w14:paraId="70FC5EEA" w14:textId="79805038" w:rsidR="00B94276" w:rsidRDefault="00B94276">
          <w:pPr>
            <w:pStyle w:val="11"/>
            <w:rPr>
              <w:rFonts w:asciiTheme="minorHAnsi" w:eastAsiaTheme="minorEastAsia" w:hAnsiTheme="minorHAnsi"/>
            </w:rPr>
          </w:pPr>
          <w:hyperlink w:anchor="_Toc48777378" w:history="1">
            <w:r w:rsidRPr="005F581A">
              <w:rPr>
                <w:rStyle w:val="ab"/>
                <w:rFonts w:hint="eastAsia"/>
              </w:rPr>
              <w:t>第</w:t>
            </w:r>
            <w:r w:rsidRPr="005F581A">
              <w:rPr>
                <w:rStyle w:val="ab"/>
                <w:rFonts w:hint="eastAsia"/>
              </w:rPr>
              <w:t xml:space="preserve"> 2 </w:t>
            </w:r>
            <w:r w:rsidRPr="005F581A">
              <w:rPr>
                <w:rStyle w:val="ab"/>
                <w:rFonts w:hint="eastAsia"/>
              </w:rPr>
              <w:t>章</w:t>
            </w:r>
            <w:r w:rsidRPr="005F581A">
              <w:rPr>
                <w:rStyle w:val="ab"/>
                <w:rFonts w:hint="eastAsia"/>
                <w:shd w:val="clear" w:color="auto" w:fill="FFFFFF"/>
              </w:rPr>
              <w:t xml:space="preserve"> </w:t>
            </w:r>
            <w:r w:rsidRPr="005F581A">
              <w:rPr>
                <w:rStyle w:val="ab"/>
                <w:rFonts w:hint="eastAsia"/>
                <w:shd w:val="clear" w:color="auto" w:fill="FFFFFF"/>
              </w:rPr>
              <w:t>相關研究</w:t>
            </w:r>
            <w:r>
              <w:rPr>
                <w:webHidden/>
              </w:rPr>
              <w:tab/>
            </w:r>
            <w:r>
              <w:rPr>
                <w:webHidden/>
              </w:rPr>
              <w:fldChar w:fldCharType="begin"/>
            </w:r>
            <w:r>
              <w:rPr>
                <w:webHidden/>
              </w:rPr>
              <w:instrText xml:space="preserve"> PAGEREF _Toc48777378 \h </w:instrText>
            </w:r>
            <w:r>
              <w:rPr>
                <w:webHidden/>
              </w:rPr>
            </w:r>
            <w:r>
              <w:rPr>
                <w:webHidden/>
              </w:rPr>
              <w:fldChar w:fldCharType="separate"/>
            </w:r>
            <w:r>
              <w:rPr>
                <w:webHidden/>
              </w:rPr>
              <w:t>9</w:t>
            </w:r>
            <w:r>
              <w:rPr>
                <w:webHidden/>
              </w:rPr>
              <w:fldChar w:fldCharType="end"/>
            </w:r>
          </w:hyperlink>
        </w:p>
        <w:p w14:paraId="1CD23783" w14:textId="3AB74AED" w:rsidR="00B94276" w:rsidRDefault="00B94276">
          <w:pPr>
            <w:pStyle w:val="21"/>
            <w:rPr>
              <w:rFonts w:asciiTheme="minorHAnsi" w:eastAsiaTheme="minorEastAsia" w:hAnsiTheme="minorHAnsi" w:cstheme="minorBidi"/>
              <w:noProof/>
              <w:kern w:val="2"/>
            </w:rPr>
          </w:pPr>
          <w:hyperlink w:anchor="_Toc48777379" w:history="1">
            <w:r w:rsidRPr="005F581A">
              <w:rPr>
                <w:rStyle w:val="ab"/>
                <w:noProof/>
              </w:rPr>
              <w:t>2.1</w:t>
            </w:r>
            <w:r w:rsidRPr="005F581A">
              <w:rPr>
                <w:rStyle w:val="ab"/>
                <w:rFonts w:hint="eastAsia"/>
                <w:noProof/>
              </w:rPr>
              <w:t>資料缺失類型</w:t>
            </w:r>
            <w:r>
              <w:rPr>
                <w:noProof/>
                <w:webHidden/>
              </w:rPr>
              <w:tab/>
            </w:r>
            <w:r>
              <w:rPr>
                <w:noProof/>
                <w:webHidden/>
              </w:rPr>
              <w:fldChar w:fldCharType="begin"/>
            </w:r>
            <w:r>
              <w:rPr>
                <w:noProof/>
                <w:webHidden/>
              </w:rPr>
              <w:instrText xml:space="preserve"> PAGEREF _Toc48777379 \h </w:instrText>
            </w:r>
            <w:r>
              <w:rPr>
                <w:noProof/>
                <w:webHidden/>
              </w:rPr>
            </w:r>
            <w:r>
              <w:rPr>
                <w:noProof/>
                <w:webHidden/>
              </w:rPr>
              <w:fldChar w:fldCharType="separate"/>
            </w:r>
            <w:r>
              <w:rPr>
                <w:noProof/>
                <w:webHidden/>
              </w:rPr>
              <w:t>9</w:t>
            </w:r>
            <w:r>
              <w:rPr>
                <w:noProof/>
                <w:webHidden/>
              </w:rPr>
              <w:fldChar w:fldCharType="end"/>
            </w:r>
          </w:hyperlink>
        </w:p>
        <w:p w14:paraId="47A863D9" w14:textId="617E1F7A" w:rsidR="00B94276" w:rsidRDefault="00B94276">
          <w:pPr>
            <w:pStyle w:val="21"/>
            <w:rPr>
              <w:rFonts w:asciiTheme="minorHAnsi" w:eastAsiaTheme="minorEastAsia" w:hAnsiTheme="minorHAnsi" w:cstheme="minorBidi"/>
              <w:noProof/>
              <w:kern w:val="2"/>
            </w:rPr>
          </w:pPr>
          <w:hyperlink w:anchor="_Toc48777380" w:history="1">
            <w:r w:rsidRPr="005F581A">
              <w:rPr>
                <w:rStyle w:val="ab"/>
                <w:noProof/>
              </w:rPr>
              <w:t>2.2</w:t>
            </w:r>
            <w:r w:rsidRPr="005F581A">
              <w:rPr>
                <w:rStyle w:val="ab"/>
                <w:rFonts w:hint="eastAsia"/>
                <w:noProof/>
              </w:rPr>
              <w:t>缺失值處理技術</w:t>
            </w:r>
            <w:r>
              <w:rPr>
                <w:noProof/>
                <w:webHidden/>
              </w:rPr>
              <w:tab/>
            </w:r>
            <w:r>
              <w:rPr>
                <w:noProof/>
                <w:webHidden/>
              </w:rPr>
              <w:fldChar w:fldCharType="begin"/>
            </w:r>
            <w:r>
              <w:rPr>
                <w:noProof/>
                <w:webHidden/>
              </w:rPr>
              <w:instrText xml:space="preserve"> PAGEREF _Toc48777380 \h </w:instrText>
            </w:r>
            <w:r>
              <w:rPr>
                <w:noProof/>
                <w:webHidden/>
              </w:rPr>
            </w:r>
            <w:r>
              <w:rPr>
                <w:noProof/>
                <w:webHidden/>
              </w:rPr>
              <w:fldChar w:fldCharType="separate"/>
            </w:r>
            <w:r>
              <w:rPr>
                <w:noProof/>
                <w:webHidden/>
              </w:rPr>
              <w:t>9</w:t>
            </w:r>
            <w:r>
              <w:rPr>
                <w:noProof/>
                <w:webHidden/>
              </w:rPr>
              <w:fldChar w:fldCharType="end"/>
            </w:r>
          </w:hyperlink>
        </w:p>
        <w:p w14:paraId="220B4BB5" w14:textId="75F86528" w:rsidR="00B94276" w:rsidRDefault="00B94276">
          <w:pPr>
            <w:pStyle w:val="21"/>
            <w:rPr>
              <w:rFonts w:asciiTheme="minorHAnsi" w:eastAsiaTheme="minorEastAsia" w:hAnsiTheme="minorHAnsi" w:cstheme="minorBidi"/>
              <w:noProof/>
              <w:kern w:val="2"/>
            </w:rPr>
          </w:pPr>
          <w:hyperlink w:anchor="_Toc48777381" w:history="1">
            <w:r w:rsidRPr="005F581A">
              <w:rPr>
                <w:rStyle w:val="ab"/>
                <w:noProof/>
              </w:rPr>
              <w:t>2.3</w:t>
            </w:r>
            <w:r w:rsidRPr="005F581A">
              <w:rPr>
                <w:rStyle w:val="ab"/>
                <w:rFonts w:hint="eastAsia"/>
                <w:noProof/>
              </w:rPr>
              <w:t>缺失值填補法</w:t>
            </w:r>
            <w:r>
              <w:rPr>
                <w:noProof/>
                <w:webHidden/>
              </w:rPr>
              <w:tab/>
            </w:r>
            <w:r>
              <w:rPr>
                <w:noProof/>
                <w:webHidden/>
              </w:rPr>
              <w:fldChar w:fldCharType="begin"/>
            </w:r>
            <w:r>
              <w:rPr>
                <w:noProof/>
                <w:webHidden/>
              </w:rPr>
              <w:instrText xml:space="preserve"> PAGEREF _Toc48777381 \h </w:instrText>
            </w:r>
            <w:r>
              <w:rPr>
                <w:noProof/>
                <w:webHidden/>
              </w:rPr>
            </w:r>
            <w:r>
              <w:rPr>
                <w:noProof/>
                <w:webHidden/>
              </w:rPr>
              <w:fldChar w:fldCharType="separate"/>
            </w:r>
            <w:r>
              <w:rPr>
                <w:noProof/>
                <w:webHidden/>
              </w:rPr>
              <w:t>10</w:t>
            </w:r>
            <w:r>
              <w:rPr>
                <w:noProof/>
                <w:webHidden/>
              </w:rPr>
              <w:fldChar w:fldCharType="end"/>
            </w:r>
          </w:hyperlink>
        </w:p>
        <w:p w14:paraId="26642A5C" w14:textId="0F3AF9E8" w:rsidR="00B94276" w:rsidRDefault="00B94276">
          <w:pPr>
            <w:pStyle w:val="21"/>
            <w:rPr>
              <w:rFonts w:asciiTheme="minorHAnsi" w:eastAsiaTheme="minorEastAsia" w:hAnsiTheme="minorHAnsi" w:cstheme="minorBidi"/>
              <w:noProof/>
              <w:kern w:val="2"/>
            </w:rPr>
          </w:pPr>
          <w:hyperlink w:anchor="_Toc48777382" w:history="1">
            <w:r w:rsidRPr="005F581A">
              <w:rPr>
                <w:rStyle w:val="ab"/>
                <w:noProof/>
              </w:rPr>
              <w:t>2.4 k</w:t>
            </w:r>
            <w:r w:rsidRPr="005F581A">
              <w:rPr>
                <w:rStyle w:val="ab"/>
                <w:rFonts w:hint="eastAsia"/>
                <w:noProof/>
              </w:rPr>
              <w:t>鄰近點填補法</w:t>
            </w:r>
            <w:r>
              <w:rPr>
                <w:noProof/>
                <w:webHidden/>
              </w:rPr>
              <w:tab/>
            </w:r>
            <w:r>
              <w:rPr>
                <w:noProof/>
                <w:webHidden/>
              </w:rPr>
              <w:fldChar w:fldCharType="begin"/>
            </w:r>
            <w:r>
              <w:rPr>
                <w:noProof/>
                <w:webHidden/>
              </w:rPr>
              <w:instrText xml:space="preserve"> PAGEREF _Toc48777382 \h </w:instrText>
            </w:r>
            <w:r>
              <w:rPr>
                <w:noProof/>
                <w:webHidden/>
              </w:rPr>
            </w:r>
            <w:r>
              <w:rPr>
                <w:noProof/>
                <w:webHidden/>
              </w:rPr>
              <w:fldChar w:fldCharType="separate"/>
            </w:r>
            <w:r>
              <w:rPr>
                <w:noProof/>
                <w:webHidden/>
              </w:rPr>
              <w:t>11</w:t>
            </w:r>
            <w:r>
              <w:rPr>
                <w:noProof/>
                <w:webHidden/>
              </w:rPr>
              <w:fldChar w:fldCharType="end"/>
            </w:r>
          </w:hyperlink>
        </w:p>
        <w:p w14:paraId="6BB9C976" w14:textId="305433CB" w:rsidR="00B94276" w:rsidRDefault="00B94276">
          <w:pPr>
            <w:pStyle w:val="11"/>
            <w:rPr>
              <w:rFonts w:asciiTheme="minorHAnsi" w:eastAsiaTheme="minorEastAsia" w:hAnsiTheme="minorHAnsi"/>
            </w:rPr>
          </w:pPr>
          <w:hyperlink w:anchor="_Toc48777383" w:history="1">
            <w:r w:rsidRPr="005F581A">
              <w:rPr>
                <w:rStyle w:val="ab"/>
                <w:rFonts w:hint="eastAsia"/>
              </w:rPr>
              <w:t>第</w:t>
            </w:r>
            <w:r w:rsidRPr="005F581A">
              <w:rPr>
                <w:rStyle w:val="ab"/>
                <w:rFonts w:hint="eastAsia"/>
              </w:rPr>
              <w:t xml:space="preserve"> 3 </w:t>
            </w:r>
            <w:r w:rsidRPr="005F581A">
              <w:rPr>
                <w:rStyle w:val="ab"/>
                <w:rFonts w:hint="eastAsia"/>
              </w:rPr>
              <w:t>章</w:t>
            </w:r>
            <w:r w:rsidRPr="005F581A">
              <w:rPr>
                <w:rStyle w:val="ab"/>
                <w:rFonts w:hint="eastAsia"/>
              </w:rPr>
              <w:t xml:space="preserve"> </w:t>
            </w:r>
            <w:r w:rsidRPr="005F581A">
              <w:rPr>
                <w:rStyle w:val="ab"/>
                <w:rFonts w:hint="eastAsia"/>
              </w:rPr>
              <w:t>問題與方法</w:t>
            </w:r>
            <w:r>
              <w:rPr>
                <w:webHidden/>
              </w:rPr>
              <w:tab/>
            </w:r>
            <w:r>
              <w:rPr>
                <w:webHidden/>
              </w:rPr>
              <w:fldChar w:fldCharType="begin"/>
            </w:r>
            <w:r>
              <w:rPr>
                <w:webHidden/>
              </w:rPr>
              <w:instrText xml:space="preserve"> PAGEREF _Toc48777383 \h </w:instrText>
            </w:r>
            <w:r>
              <w:rPr>
                <w:webHidden/>
              </w:rPr>
            </w:r>
            <w:r>
              <w:rPr>
                <w:webHidden/>
              </w:rPr>
              <w:fldChar w:fldCharType="separate"/>
            </w:r>
            <w:r>
              <w:rPr>
                <w:webHidden/>
              </w:rPr>
              <w:t>12</w:t>
            </w:r>
            <w:r>
              <w:rPr>
                <w:webHidden/>
              </w:rPr>
              <w:fldChar w:fldCharType="end"/>
            </w:r>
          </w:hyperlink>
        </w:p>
        <w:p w14:paraId="51729CFE" w14:textId="70FC2D0A" w:rsidR="00B94276" w:rsidRDefault="00B94276">
          <w:pPr>
            <w:pStyle w:val="21"/>
            <w:rPr>
              <w:rFonts w:asciiTheme="minorHAnsi" w:eastAsiaTheme="minorEastAsia" w:hAnsiTheme="minorHAnsi" w:cstheme="minorBidi"/>
              <w:noProof/>
              <w:kern w:val="2"/>
            </w:rPr>
          </w:pPr>
          <w:hyperlink w:anchor="_Toc48777384" w:history="1">
            <w:r w:rsidRPr="005F581A">
              <w:rPr>
                <w:rStyle w:val="ab"/>
                <w:noProof/>
              </w:rPr>
              <w:t>3.1</w:t>
            </w:r>
            <w:r w:rsidRPr="005F581A">
              <w:rPr>
                <w:rStyle w:val="ab"/>
                <w:rFonts w:hint="eastAsia"/>
                <w:noProof/>
              </w:rPr>
              <w:t>研究動機</w:t>
            </w:r>
            <w:r>
              <w:rPr>
                <w:noProof/>
                <w:webHidden/>
              </w:rPr>
              <w:tab/>
            </w:r>
            <w:r>
              <w:rPr>
                <w:noProof/>
                <w:webHidden/>
              </w:rPr>
              <w:fldChar w:fldCharType="begin"/>
            </w:r>
            <w:r>
              <w:rPr>
                <w:noProof/>
                <w:webHidden/>
              </w:rPr>
              <w:instrText xml:space="preserve"> PAGEREF _Toc48777384 \h </w:instrText>
            </w:r>
            <w:r>
              <w:rPr>
                <w:noProof/>
                <w:webHidden/>
              </w:rPr>
            </w:r>
            <w:r>
              <w:rPr>
                <w:noProof/>
                <w:webHidden/>
              </w:rPr>
              <w:fldChar w:fldCharType="separate"/>
            </w:r>
            <w:r>
              <w:rPr>
                <w:noProof/>
                <w:webHidden/>
              </w:rPr>
              <w:t>12</w:t>
            </w:r>
            <w:r>
              <w:rPr>
                <w:noProof/>
                <w:webHidden/>
              </w:rPr>
              <w:fldChar w:fldCharType="end"/>
            </w:r>
          </w:hyperlink>
        </w:p>
        <w:p w14:paraId="34FD901F" w14:textId="337DDF08" w:rsidR="00B94276" w:rsidRDefault="00B94276">
          <w:pPr>
            <w:pStyle w:val="21"/>
            <w:rPr>
              <w:rFonts w:asciiTheme="minorHAnsi" w:eastAsiaTheme="minorEastAsia" w:hAnsiTheme="minorHAnsi" w:cstheme="minorBidi"/>
              <w:noProof/>
              <w:kern w:val="2"/>
            </w:rPr>
          </w:pPr>
          <w:hyperlink w:anchor="_Toc48777385" w:history="1">
            <w:r w:rsidRPr="005F581A">
              <w:rPr>
                <w:rStyle w:val="ab"/>
                <w:noProof/>
              </w:rPr>
              <w:t>3.2</w:t>
            </w:r>
            <w:r w:rsidRPr="005F581A">
              <w:rPr>
                <w:rStyle w:val="ab"/>
                <w:rFonts w:hint="eastAsia"/>
                <w:noProof/>
              </w:rPr>
              <w:t>問題定義</w:t>
            </w:r>
            <w:r>
              <w:rPr>
                <w:noProof/>
                <w:webHidden/>
              </w:rPr>
              <w:tab/>
            </w:r>
            <w:r>
              <w:rPr>
                <w:noProof/>
                <w:webHidden/>
              </w:rPr>
              <w:fldChar w:fldCharType="begin"/>
            </w:r>
            <w:r>
              <w:rPr>
                <w:noProof/>
                <w:webHidden/>
              </w:rPr>
              <w:instrText xml:space="preserve"> PAGEREF _Toc48777385 \h </w:instrText>
            </w:r>
            <w:r>
              <w:rPr>
                <w:noProof/>
                <w:webHidden/>
              </w:rPr>
            </w:r>
            <w:r>
              <w:rPr>
                <w:noProof/>
                <w:webHidden/>
              </w:rPr>
              <w:fldChar w:fldCharType="separate"/>
            </w:r>
            <w:r>
              <w:rPr>
                <w:noProof/>
                <w:webHidden/>
              </w:rPr>
              <w:t>12</w:t>
            </w:r>
            <w:r>
              <w:rPr>
                <w:noProof/>
                <w:webHidden/>
              </w:rPr>
              <w:fldChar w:fldCharType="end"/>
            </w:r>
          </w:hyperlink>
        </w:p>
        <w:p w14:paraId="7E8EB28D" w14:textId="1A9E1ECE" w:rsidR="00B94276" w:rsidRDefault="00B94276">
          <w:pPr>
            <w:pStyle w:val="21"/>
            <w:rPr>
              <w:rFonts w:asciiTheme="minorHAnsi" w:eastAsiaTheme="minorEastAsia" w:hAnsiTheme="minorHAnsi" w:cstheme="minorBidi"/>
              <w:noProof/>
              <w:kern w:val="2"/>
            </w:rPr>
          </w:pPr>
          <w:hyperlink w:anchor="_Toc48777386" w:history="1">
            <w:r w:rsidRPr="005F581A">
              <w:rPr>
                <w:rStyle w:val="ab"/>
                <w:noProof/>
              </w:rPr>
              <w:t>3.3</w:t>
            </w:r>
            <w:r w:rsidRPr="005F581A">
              <w:rPr>
                <w:rStyle w:val="ab"/>
                <w:rFonts w:hint="eastAsia"/>
                <w:noProof/>
              </w:rPr>
              <w:t>問題分析</w:t>
            </w:r>
            <w:r>
              <w:rPr>
                <w:noProof/>
                <w:webHidden/>
              </w:rPr>
              <w:tab/>
            </w:r>
            <w:r>
              <w:rPr>
                <w:noProof/>
                <w:webHidden/>
              </w:rPr>
              <w:fldChar w:fldCharType="begin"/>
            </w:r>
            <w:r>
              <w:rPr>
                <w:noProof/>
                <w:webHidden/>
              </w:rPr>
              <w:instrText xml:space="preserve"> PAGEREF _Toc48777386 \h </w:instrText>
            </w:r>
            <w:r>
              <w:rPr>
                <w:noProof/>
                <w:webHidden/>
              </w:rPr>
            </w:r>
            <w:r>
              <w:rPr>
                <w:noProof/>
                <w:webHidden/>
              </w:rPr>
              <w:fldChar w:fldCharType="separate"/>
            </w:r>
            <w:r>
              <w:rPr>
                <w:noProof/>
                <w:webHidden/>
              </w:rPr>
              <w:t>13</w:t>
            </w:r>
            <w:r>
              <w:rPr>
                <w:noProof/>
                <w:webHidden/>
              </w:rPr>
              <w:fldChar w:fldCharType="end"/>
            </w:r>
          </w:hyperlink>
        </w:p>
        <w:p w14:paraId="4364BB64" w14:textId="17D83AE7" w:rsidR="00B94276" w:rsidRDefault="00B94276">
          <w:pPr>
            <w:pStyle w:val="21"/>
            <w:rPr>
              <w:rFonts w:asciiTheme="minorHAnsi" w:eastAsiaTheme="minorEastAsia" w:hAnsiTheme="minorHAnsi" w:cstheme="minorBidi"/>
              <w:noProof/>
              <w:kern w:val="2"/>
            </w:rPr>
          </w:pPr>
          <w:hyperlink w:anchor="_Toc48777387" w:history="1">
            <w:r w:rsidRPr="005F581A">
              <w:rPr>
                <w:rStyle w:val="ab"/>
                <w:noProof/>
              </w:rPr>
              <w:t xml:space="preserve">3.4 sk-NN imputation </w:t>
            </w:r>
            <w:r w:rsidRPr="005F581A">
              <w:rPr>
                <w:rStyle w:val="ab"/>
                <w:rFonts w:hint="eastAsia"/>
                <w:noProof/>
              </w:rPr>
              <w:t>演算法</w:t>
            </w:r>
            <w:r>
              <w:rPr>
                <w:noProof/>
                <w:webHidden/>
              </w:rPr>
              <w:tab/>
            </w:r>
            <w:r>
              <w:rPr>
                <w:noProof/>
                <w:webHidden/>
              </w:rPr>
              <w:fldChar w:fldCharType="begin"/>
            </w:r>
            <w:r>
              <w:rPr>
                <w:noProof/>
                <w:webHidden/>
              </w:rPr>
              <w:instrText xml:space="preserve"> PAGEREF _Toc48777387 \h </w:instrText>
            </w:r>
            <w:r>
              <w:rPr>
                <w:noProof/>
                <w:webHidden/>
              </w:rPr>
            </w:r>
            <w:r>
              <w:rPr>
                <w:noProof/>
                <w:webHidden/>
              </w:rPr>
              <w:fldChar w:fldCharType="separate"/>
            </w:r>
            <w:r>
              <w:rPr>
                <w:noProof/>
                <w:webHidden/>
              </w:rPr>
              <w:t>14</w:t>
            </w:r>
            <w:r>
              <w:rPr>
                <w:noProof/>
                <w:webHidden/>
              </w:rPr>
              <w:fldChar w:fldCharType="end"/>
            </w:r>
          </w:hyperlink>
        </w:p>
        <w:p w14:paraId="0A75C206" w14:textId="171E74A2" w:rsidR="00B94276" w:rsidRDefault="00B94276">
          <w:pPr>
            <w:pStyle w:val="21"/>
            <w:rPr>
              <w:rFonts w:asciiTheme="minorHAnsi" w:eastAsiaTheme="minorEastAsia" w:hAnsiTheme="minorHAnsi" w:cstheme="minorBidi"/>
              <w:noProof/>
              <w:kern w:val="2"/>
            </w:rPr>
          </w:pPr>
          <w:hyperlink w:anchor="_Toc48777388" w:history="1">
            <w:r w:rsidRPr="005F581A">
              <w:rPr>
                <w:rStyle w:val="ab"/>
                <w:noProof/>
              </w:rPr>
              <w:t>3.5</w:t>
            </w:r>
            <w:r w:rsidRPr="005F581A">
              <w:rPr>
                <w:rStyle w:val="ab"/>
                <w:rFonts w:hint="eastAsia"/>
                <w:noProof/>
              </w:rPr>
              <w:t>以原</w:t>
            </w:r>
            <w:r w:rsidRPr="005F581A">
              <w:rPr>
                <w:rStyle w:val="ab"/>
                <w:noProof/>
              </w:rPr>
              <w:t>skyline set</w:t>
            </w:r>
            <w:r w:rsidRPr="005F581A">
              <w:rPr>
                <w:rStyle w:val="ab"/>
                <w:rFonts w:hint="eastAsia"/>
                <w:noProof/>
              </w:rPr>
              <w:t>評斷填補法的表現優劣</w:t>
            </w:r>
            <w:r>
              <w:rPr>
                <w:noProof/>
                <w:webHidden/>
              </w:rPr>
              <w:tab/>
            </w:r>
            <w:r>
              <w:rPr>
                <w:noProof/>
                <w:webHidden/>
              </w:rPr>
              <w:fldChar w:fldCharType="begin"/>
            </w:r>
            <w:r>
              <w:rPr>
                <w:noProof/>
                <w:webHidden/>
              </w:rPr>
              <w:instrText xml:space="preserve"> PAGEREF _Toc48777388 \h </w:instrText>
            </w:r>
            <w:r>
              <w:rPr>
                <w:noProof/>
                <w:webHidden/>
              </w:rPr>
            </w:r>
            <w:r>
              <w:rPr>
                <w:noProof/>
                <w:webHidden/>
              </w:rPr>
              <w:fldChar w:fldCharType="separate"/>
            </w:r>
            <w:r>
              <w:rPr>
                <w:noProof/>
                <w:webHidden/>
              </w:rPr>
              <w:t>20</w:t>
            </w:r>
            <w:r>
              <w:rPr>
                <w:noProof/>
                <w:webHidden/>
              </w:rPr>
              <w:fldChar w:fldCharType="end"/>
            </w:r>
          </w:hyperlink>
        </w:p>
        <w:p w14:paraId="62A119B9" w14:textId="2171DE44" w:rsidR="00B94276" w:rsidRDefault="00B94276">
          <w:pPr>
            <w:pStyle w:val="11"/>
            <w:rPr>
              <w:rFonts w:asciiTheme="minorHAnsi" w:eastAsiaTheme="minorEastAsia" w:hAnsiTheme="minorHAnsi"/>
            </w:rPr>
          </w:pPr>
          <w:hyperlink w:anchor="_Toc48777389" w:history="1">
            <w:r w:rsidRPr="005F581A">
              <w:rPr>
                <w:rStyle w:val="ab"/>
                <w:rFonts w:hint="eastAsia"/>
              </w:rPr>
              <w:t>第</w:t>
            </w:r>
            <w:r w:rsidRPr="005F581A">
              <w:rPr>
                <w:rStyle w:val="ab"/>
                <w:rFonts w:hint="eastAsia"/>
              </w:rPr>
              <w:t xml:space="preserve"> 4 </w:t>
            </w:r>
            <w:r w:rsidRPr="005F581A">
              <w:rPr>
                <w:rStyle w:val="ab"/>
                <w:rFonts w:hint="eastAsia"/>
              </w:rPr>
              <w:t>章</w:t>
            </w:r>
            <w:r w:rsidRPr="005F581A">
              <w:rPr>
                <w:rStyle w:val="ab"/>
                <w:rFonts w:hint="eastAsia"/>
              </w:rPr>
              <w:t xml:space="preserve"> </w:t>
            </w:r>
            <w:r w:rsidRPr="005F581A">
              <w:rPr>
                <w:rStyle w:val="ab"/>
                <w:rFonts w:hint="eastAsia"/>
              </w:rPr>
              <w:t>實驗結果與分析</w:t>
            </w:r>
            <w:r>
              <w:rPr>
                <w:webHidden/>
              </w:rPr>
              <w:tab/>
            </w:r>
            <w:r>
              <w:rPr>
                <w:webHidden/>
              </w:rPr>
              <w:fldChar w:fldCharType="begin"/>
            </w:r>
            <w:r>
              <w:rPr>
                <w:webHidden/>
              </w:rPr>
              <w:instrText xml:space="preserve"> PAGEREF _Toc48777389 \h </w:instrText>
            </w:r>
            <w:r>
              <w:rPr>
                <w:webHidden/>
              </w:rPr>
            </w:r>
            <w:r>
              <w:rPr>
                <w:webHidden/>
              </w:rPr>
              <w:fldChar w:fldCharType="separate"/>
            </w:r>
            <w:r>
              <w:rPr>
                <w:webHidden/>
              </w:rPr>
              <w:t>21</w:t>
            </w:r>
            <w:r>
              <w:rPr>
                <w:webHidden/>
              </w:rPr>
              <w:fldChar w:fldCharType="end"/>
            </w:r>
          </w:hyperlink>
        </w:p>
        <w:p w14:paraId="5964BB3A" w14:textId="28614B7F" w:rsidR="00B94276" w:rsidRDefault="00B94276">
          <w:pPr>
            <w:pStyle w:val="21"/>
            <w:rPr>
              <w:rFonts w:asciiTheme="minorHAnsi" w:eastAsiaTheme="minorEastAsia" w:hAnsiTheme="minorHAnsi" w:cstheme="minorBidi"/>
              <w:noProof/>
              <w:kern w:val="2"/>
            </w:rPr>
          </w:pPr>
          <w:hyperlink w:anchor="_Toc48777390" w:history="1">
            <w:r w:rsidRPr="005F581A">
              <w:rPr>
                <w:rStyle w:val="ab"/>
                <w:noProof/>
              </w:rPr>
              <w:t>4.1</w:t>
            </w:r>
            <w:r w:rsidRPr="005F581A">
              <w:rPr>
                <w:rStyle w:val="ab"/>
                <w:rFonts w:hint="eastAsia"/>
                <w:noProof/>
              </w:rPr>
              <w:t>實驗環境</w:t>
            </w:r>
            <w:r>
              <w:rPr>
                <w:noProof/>
                <w:webHidden/>
              </w:rPr>
              <w:tab/>
            </w:r>
            <w:r>
              <w:rPr>
                <w:noProof/>
                <w:webHidden/>
              </w:rPr>
              <w:fldChar w:fldCharType="begin"/>
            </w:r>
            <w:r>
              <w:rPr>
                <w:noProof/>
                <w:webHidden/>
              </w:rPr>
              <w:instrText xml:space="preserve"> PAGEREF _Toc48777390 \h </w:instrText>
            </w:r>
            <w:r>
              <w:rPr>
                <w:noProof/>
                <w:webHidden/>
              </w:rPr>
            </w:r>
            <w:r>
              <w:rPr>
                <w:noProof/>
                <w:webHidden/>
              </w:rPr>
              <w:fldChar w:fldCharType="separate"/>
            </w:r>
            <w:r>
              <w:rPr>
                <w:noProof/>
                <w:webHidden/>
              </w:rPr>
              <w:t>21</w:t>
            </w:r>
            <w:r>
              <w:rPr>
                <w:noProof/>
                <w:webHidden/>
              </w:rPr>
              <w:fldChar w:fldCharType="end"/>
            </w:r>
          </w:hyperlink>
        </w:p>
        <w:p w14:paraId="086F84ED" w14:textId="62E5872C" w:rsidR="00B94276" w:rsidRDefault="00B94276">
          <w:pPr>
            <w:pStyle w:val="31"/>
            <w:tabs>
              <w:tab w:val="right" w:leader="dot" w:pos="8494"/>
            </w:tabs>
            <w:rPr>
              <w:rFonts w:asciiTheme="minorHAnsi" w:eastAsiaTheme="minorEastAsia" w:hAnsiTheme="minorHAnsi" w:cstheme="minorBidi"/>
              <w:noProof/>
              <w:kern w:val="2"/>
              <w:sz w:val="24"/>
            </w:rPr>
          </w:pPr>
          <w:hyperlink w:anchor="_Toc48777391" w:history="1">
            <w:r w:rsidRPr="005F581A">
              <w:rPr>
                <w:rStyle w:val="ab"/>
                <w:noProof/>
              </w:rPr>
              <w:t>4.1.1</w:t>
            </w:r>
            <w:r w:rsidRPr="005F581A">
              <w:rPr>
                <w:rStyle w:val="ab"/>
                <w:rFonts w:hint="eastAsia"/>
                <w:noProof/>
              </w:rPr>
              <w:t>實驗平台</w:t>
            </w:r>
            <w:r>
              <w:rPr>
                <w:noProof/>
                <w:webHidden/>
              </w:rPr>
              <w:tab/>
            </w:r>
            <w:r>
              <w:rPr>
                <w:noProof/>
                <w:webHidden/>
              </w:rPr>
              <w:fldChar w:fldCharType="begin"/>
            </w:r>
            <w:r>
              <w:rPr>
                <w:noProof/>
                <w:webHidden/>
              </w:rPr>
              <w:instrText xml:space="preserve"> PAGEREF _Toc48777391 \h </w:instrText>
            </w:r>
            <w:r>
              <w:rPr>
                <w:noProof/>
                <w:webHidden/>
              </w:rPr>
            </w:r>
            <w:r>
              <w:rPr>
                <w:noProof/>
                <w:webHidden/>
              </w:rPr>
              <w:fldChar w:fldCharType="separate"/>
            </w:r>
            <w:r>
              <w:rPr>
                <w:noProof/>
                <w:webHidden/>
              </w:rPr>
              <w:t>21</w:t>
            </w:r>
            <w:r>
              <w:rPr>
                <w:noProof/>
                <w:webHidden/>
              </w:rPr>
              <w:fldChar w:fldCharType="end"/>
            </w:r>
          </w:hyperlink>
        </w:p>
        <w:p w14:paraId="394B3E4E" w14:textId="07E7FF8C" w:rsidR="00B94276" w:rsidRDefault="00B94276">
          <w:pPr>
            <w:pStyle w:val="31"/>
            <w:tabs>
              <w:tab w:val="right" w:leader="dot" w:pos="8494"/>
            </w:tabs>
            <w:rPr>
              <w:rFonts w:asciiTheme="minorHAnsi" w:eastAsiaTheme="minorEastAsia" w:hAnsiTheme="minorHAnsi" w:cstheme="minorBidi"/>
              <w:noProof/>
              <w:kern w:val="2"/>
              <w:sz w:val="24"/>
            </w:rPr>
          </w:pPr>
          <w:hyperlink w:anchor="_Toc48777392" w:history="1">
            <w:r w:rsidRPr="005F581A">
              <w:rPr>
                <w:rStyle w:val="ab"/>
                <w:noProof/>
              </w:rPr>
              <w:t>4.1.2</w:t>
            </w:r>
            <w:r w:rsidRPr="005F581A">
              <w:rPr>
                <w:rStyle w:val="ab"/>
                <w:rFonts w:hint="eastAsia"/>
                <w:noProof/>
              </w:rPr>
              <w:t>實驗資料來源</w:t>
            </w:r>
            <w:r>
              <w:rPr>
                <w:noProof/>
                <w:webHidden/>
              </w:rPr>
              <w:tab/>
            </w:r>
            <w:r>
              <w:rPr>
                <w:noProof/>
                <w:webHidden/>
              </w:rPr>
              <w:fldChar w:fldCharType="begin"/>
            </w:r>
            <w:r>
              <w:rPr>
                <w:noProof/>
                <w:webHidden/>
              </w:rPr>
              <w:instrText xml:space="preserve"> PAGEREF _Toc48777392 \h </w:instrText>
            </w:r>
            <w:r>
              <w:rPr>
                <w:noProof/>
                <w:webHidden/>
              </w:rPr>
            </w:r>
            <w:r>
              <w:rPr>
                <w:noProof/>
                <w:webHidden/>
              </w:rPr>
              <w:fldChar w:fldCharType="separate"/>
            </w:r>
            <w:r>
              <w:rPr>
                <w:noProof/>
                <w:webHidden/>
              </w:rPr>
              <w:t>21</w:t>
            </w:r>
            <w:r>
              <w:rPr>
                <w:noProof/>
                <w:webHidden/>
              </w:rPr>
              <w:fldChar w:fldCharType="end"/>
            </w:r>
          </w:hyperlink>
        </w:p>
        <w:p w14:paraId="16A217BF" w14:textId="41CF2708" w:rsidR="00B94276" w:rsidRDefault="00B94276">
          <w:pPr>
            <w:pStyle w:val="21"/>
            <w:rPr>
              <w:rFonts w:asciiTheme="minorHAnsi" w:eastAsiaTheme="minorEastAsia" w:hAnsiTheme="minorHAnsi" w:cstheme="minorBidi"/>
              <w:noProof/>
              <w:kern w:val="2"/>
            </w:rPr>
          </w:pPr>
          <w:hyperlink w:anchor="_Toc48777393" w:history="1">
            <w:r w:rsidRPr="005F581A">
              <w:rPr>
                <w:rStyle w:val="ab"/>
                <w:noProof/>
              </w:rPr>
              <w:t>4.2</w:t>
            </w:r>
            <w:r w:rsidRPr="005F581A">
              <w:rPr>
                <w:rStyle w:val="ab"/>
                <w:rFonts w:hint="eastAsia"/>
                <w:noProof/>
              </w:rPr>
              <w:t>實驗一</w:t>
            </w:r>
            <w:r w:rsidRPr="005F581A">
              <w:rPr>
                <w:rStyle w:val="ab"/>
                <w:noProof/>
              </w:rPr>
              <w:t>: k</w:t>
            </w:r>
            <w:r w:rsidRPr="005F581A">
              <w:rPr>
                <w:rStyle w:val="ab"/>
                <w:rFonts w:hint="eastAsia"/>
                <w:noProof/>
              </w:rPr>
              <w:t>值大小與缺失值比例對天際線結果的影響</w:t>
            </w:r>
            <w:r>
              <w:rPr>
                <w:noProof/>
                <w:webHidden/>
              </w:rPr>
              <w:tab/>
            </w:r>
            <w:r>
              <w:rPr>
                <w:noProof/>
                <w:webHidden/>
              </w:rPr>
              <w:fldChar w:fldCharType="begin"/>
            </w:r>
            <w:r>
              <w:rPr>
                <w:noProof/>
                <w:webHidden/>
              </w:rPr>
              <w:instrText xml:space="preserve"> PAGEREF _Toc48777393 \h </w:instrText>
            </w:r>
            <w:r>
              <w:rPr>
                <w:noProof/>
                <w:webHidden/>
              </w:rPr>
            </w:r>
            <w:r>
              <w:rPr>
                <w:noProof/>
                <w:webHidden/>
              </w:rPr>
              <w:fldChar w:fldCharType="separate"/>
            </w:r>
            <w:r>
              <w:rPr>
                <w:noProof/>
                <w:webHidden/>
              </w:rPr>
              <w:t>21</w:t>
            </w:r>
            <w:r>
              <w:rPr>
                <w:noProof/>
                <w:webHidden/>
              </w:rPr>
              <w:fldChar w:fldCharType="end"/>
            </w:r>
          </w:hyperlink>
        </w:p>
        <w:p w14:paraId="6375B2F5" w14:textId="7F3E9630" w:rsidR="00B94276" w:rsidRDefault="00B94276">
          <w:pPr>
            <w:pStyle w:val="31"/>
            <w:tabs>
              <w:tab w:val="right" w:leader="dot" w:pos="8494"/>
            </w:tabs>
            <w:rPr>
              <w:rFonts w:asciiTheme="minorHAnsi" w:eastAsiaTheme="minorEastAsia" w:hAnsiTheme="minorHAnsi" w:cstheme="minorBidi"/>
              <w:noProof/>
              <w:kern w:val="2"/>
              <w:sz w:val="24"/>
            </w:rPr>
          </w:pPr>
          <w:hyperlink w:anchor="_Toc48777394" w:history="1">
            <w:r w:rsidRPr="005F581A">
              <w:rPr>
                <w:rStyle w:val="ab"/>
                <w:noProof/>
              </w:rPr>
              <w:t>4.2.1</w:t>
            </w:r>
            <w:r w:rsidRPr="005F581A">
              <w:rPr>
                <w:rStyle w:val="ab"/>
                <w:rFonts w:hint="eastAsia"/>
                <w:noProof/>
              </w:rPr>
              <w:t>實驗目的與設計</w:t>
            </w:r>
            <w:r>
              <w:rPr>
                <w:noProof/>
                <w:webHidden/>
              </w:rPr>
              <w:tab/>
            </w:r>
            <w:r>
              <w:rPr>
                <w:noProof/>
                <w:webHidden/>
              </w:rPr>
              <w:fldChar w:fldCharType="begin"/>
            </w:r>
            <w:r>
              <w:rPr>
                <w:noProof/>
                <w:webHidden/>
              </w:rPr>
              <w:instrText xml:space="preserve"> PAGEREF _Toc48777394 \h </w:instrText>
            </w:r>
            <w:r>
              <w:rPr>
                <w:noProof/>
                <w:webHidden/>
              </w:rPr>
            </w:r>
            <w:r>
              <w:rPr>
                <w:noProof/>
                <w:webHidden/>
              </w:rPr>
              <w:fldChar w:fldCharType="separate"/>
            </w:r>
            <w:r>
              <w:rPr>
                <w:noProof/>
                <w:webHidden/>
              </w:rPr>
              <w:t>21</w:t>
            </w:r>
            <w:r>
              <w:rPr>
                <w:noProof/>
                <w:webHidden/>
              </w:rPr>
              <w:fldChar w:fldCharType="end"/>
            </w:r>
          </w:hyperlink>
        </w:p>
        <w:p w14:paraId="355F402A" w14:textId="51B14225" w:rsidR="00B94276" w:rsidRDefault="00B94276">
          <w:pPr>
            <w:pStyle w:val="31"/>
            <w:tabs>
              <w:tab w:val="right" w:leader="dot" w:pos="8494"/>
            </w:tabs>
            <w:rPr>
              <w:rFonts w:asciiTheme="minorHAnsi" w:eastAsiaTheme="minorEastAsia" w:hAnsiTheme="minorHAnsi" w:cstheme="minorBidi"/>
              <w:noProof/>
              <w:kern w:val="2"/>
              <w:sz w:val="24"/>
            </w:rPr>
          </w:pPr>
          <w:hyperlink w:anchor="_Toc48777395" w:history="1">
            <w:r w:rsidRPr="005F581A">
              <w:rPr>
                <w:rStyle w:val="ab"/>
                <w:noProof/>
              </w:rPr>
              <w:t>4.2.2</w:t>
            </w:r>
            <w:r w:rsidRPr="005F581A">
              <w:rPr>
                <w:rStyle w:val="ab"/>
                <w:rFonts w:hint="eastAsia"/>
                <w:noProof/>
              </w:rPr>
              <w:t>實驗方法</w:t>
            </w:r>
            <w:r>
              <w:rPr>
                <w:noProof/>
                <w:webHidden/>
              </w:rPr>
              <w:tab/>
            </w:r>
            <w:r>
              <w:rPr>
                <w:noProof/>
                <w:webHidden/>
              </w:rPr>
              <w:fldChar w:fldCharType="begin"/>
            </w:r>
            <w:r>
              <w:rPr>
                <w:noProof/>
                <w:webHidden/>
              </w:rPr>
              <w:instrText xml:space="preserve"> PAGEREF _Toc48777395 \h </w:instrText>
            </w:r>
            <w:r>
              <w:rPr>
                <w:noProof/>
                <w:webHidden/>
              </w:rPr>
            </w:r>
            <w:r>
              <w:rPr>
                <w:noProof/>
                <w:webHidden/>
              </w:rPr>
              <w:fldChar w:fldCharType="separate"/>
            </w:r>
            <w:r>
              <w:rPr>
                <w:noProof/>
                <w:webHidden/>
              </w:rPr>
              <w:t>22</w:t>
            </w:r>
            <w:r>
              <w:rPr>
                <w:noProof/>
                <w:webHidden/>
              </w:rPr>
              <w:fldChar w:fldCharType="end"/>
            </w:r>
          </w:hyperlink>
        </w:p>
        <w:p w14:paraId="222D58F6" w14:textId="2B0E1A3F" w:rsidR="00B94276" w:rsidRDefault="00B94276">
          <w:pPr>
            <w:pStyle w:val="31"/>
            <w:tabs>
              <w:tab w:val="right" w:leader="dot" w:pos="8494"/>
            </w:tabs>
            <w:rPr>
              <w:rFonts w:asciiTheme="minorHAnsi" w:eastAsiaTheme="minorEastAsia" w:hAnsiTheme="minorHAnsi" w:cstheme="minorBidi"/>
              <w:noProof/>
              <w:kern w:val="2"/>
              <w:sz w:val="24"/>
            </w:rPr>
          </w:pPr>
          <w:hyperlink w:anchor="_Toc48777396" w:history="1">
            <w:r w:rsidRPr="005F581A">
              <w:rPr>
                <w:rStyle w:val="ab"/>
                <w:noProof/>
              </w:rPr>
              <w:t>4.2.3</w:t>
            </w:r>
            <w:r w:rsidRPr="005F581A">
              <w:rPr>
                <w:rStyle w:val="ab"/>
                <w:rFonts w:hint="eastAsia"/>
                <w:noProof/>
              </w:rPr>
              <w:t>實驗結果與分析</w:t>
            </w:r>
            <w:r>
              <w:rPr>
                <w:noProof/>
                <w:webHidden/>
              </w:rPr>
              <w:tab/>
            </w:r>
            <w:r>
              <w:rPr>
                <w:noProof/>
                <w:webHidden/>
              </w:rPr>
              <w:fldChar w:fldCharType="begin"/>
            </w:r>
            <w:r>
              <w:rPr>
                <w:noProof/>
                <w:webHidden/>
              </w:rPr>
              <w:instrText xml:space="preserve"> PAGEREF _Toc48777396 \h </w:instrText>
            </w:r>
            <w:r>
              <w:rPr>
                <w:noProof/>
                <w:webHidden/>
              </w:rPr>
            </w:r>
            <w:r>
              <w:rPr>
                <w:noProof/>
                <w:webHidden/>
              </w:rPr>
              <w:fldChar w:fldCharType="separate"/>
            </w:r>
            <w:r>
              <w:rPr>
                <w:noProof/>
                <w:webHidden/>
              </w:rPr>
              <w:t>22</w:t>
            </w:r>
            <w:r>
              <w:rPr>
                <w:noProof/>
                <w:webHidden/>
              </w:rPr>
              <w:fldChar w:fldCharType="end"/>
            </w:r>
          </w:hyperlink>
        </w:p>
        <w:p w14:paraId="40BA96B4" w14:textId="1806D21C" w:rsidR="00B94276" w:rsidRDefault="00B94276">
          <w:pPr>
            <w:pStyle w:val="21"/>
            <w:rPr>
              <w:rFonts w:asciiTheme="minorHAnsi" w:eastAsiaTheme="minorEastAsia" w:hAnsiTheme="minorHAnsi" w:cstheme="minorBidi"/>
              <w:noProof/>
              <w:kern w:val="2"/>
            </w:rPr>
          </w:pPr>
          <w:hyperlink w:anchor="_Toc48777397" w:history="1">
            <w:r w:rsidRPr="005F581A">
              <w:rPr>
                <w:rStyle w:val="ab"/>
                <w:noProof/>
              </w:rPr>
              <w:t>4.3</w:t>
            </w:r>
            <w:r w:rsidRPr="005F581A">
              <w:rPr>
                <w:rStyle w:val="ab"/>
                <w:rFonts w:hint="eastAsia"/>
                <w:noProof/>
              </w:rPr>
              <w:t>實驗二</w:t>
            </w:r>
            <w:r w:rsidRPr="005F581A">
              <w:rPr>
                <w:rStyle w:val="ab"/>
                <w:noProof/>
              </w:rPr>
              <w:t xml:space="preserve">: </w:t>
            </w:r>
            <w:r w:rsidRPr="005F581A">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8777397 \h </w:instrText>
            </w:r>
            <w:r>
              <w:rPr>
                <w:noProof/>
                <w:webHidden/>
              </w:rPr>
            </w:r>
            <w:r>
              <w:rPr>
                <w:noProof/>
                <w:webHidden/>
              </w:rPr>
              <w:fldChar w:fldCharType="separate"/>
            </w:r>
            <w:r>
              <w:rPr>
                <w:noProof/>
                <w:webHidden/>
              </w:rPr>
              <w:t>24</w:t>
            </w:r>
            <w:r>
              <w:rPr>
                <w:noProof/>
                <w:webHidden/>
              </w:rPr>
              <w:fldChar w:fldCharType="end"/>
            </w:r>
          </w:hyperlink>
        </w:p>
        <w:p w14:paraId="51346037" w14:textId="4227CBDB" w:rsidR="00B94276" w:rsidRDefault="00B94276">
          <w:pPr>
            <w:pStyle w:val="31"/>
            <w:tabs>
              <w:tab w:val="right" w:leader="dot" w:pos="8494"/>
            </w:tabs>
            <w:rPr>
              <w:rFonts w:asciiTheme="minorHAnsi" w:eastAsiaTheme="minorEastAsia" w:hAnsiTheme="minorHAnsi" w:cstheme="minorBidi"/>
              <w:noProof/>
              <w:kern w:val="2"/>
              <w:sz w:val="24"/>
            </w:rPr>
          </w:pPr>
          <w:hyperlink w:anchor="_Toc48777398" w:history="1">
            <w:r w:rsidRPr="005F581A">
              <w:rPr>
                <w:rStyle w:val="ab"/>
                <w:noProof/>
              </w:rPr>
              <w:t>4.3.1</w:t>
            </w:r>
            <w:r w:rsidRPr="005F581A">
              <w:rPr>
                <w:rStyle w:val="ab"/>
                <w:rFonts w:hint="eastAsia"/>
                <w:noProof/>
              </w:rPr>
              <w:t>實驗目的與設計</w:t>
            </w:r>
            <w:r>
              <w:rPr>
                <w:noProof/>
                <w:webHidden/>
              </w:rPr>
              <w:tab/>
            </w:r>
            <w:r>
              <w:rPr>
                <w:noProof/>
                <w:webHidden/>
              </w:rPr>
              <w:fldChar w:fldCharType="begin"/>
            </w:r>
            <w:r>
              <w:rPr>
                <w:noProof/>
                <w:webHidden/>
              </w:rPr>
              <w:instrText xml:space="preserve"> PAGEREF _Toc48777398 \h </w:instrText>
            </w:r>
            <w:r>
              <w:rPr>
                <w:noProof/>
                <w:webHidden/>
              </w:rPr>
            </w:r>
            <w:r>
              <w:rPr>
                <w:noProof/>
                <w:webHidden/>
              </w:rPr>
              <w:fldChar w:fldCharType="separate"/>
            </w:r>
            <w:r>
              <w:rPr>
                <w:noProof/>
                <w:webHidden/>
              </w:rPr>
              <w:t>24</w:t>
            </w:r>
            <w:r>
              <w:rPr>
                <w:noProof/>
                <w:webHidden/>
              </w:rPr>
              <w:fldChar w:fldCharType="end"/>
            </w:r>
          </w:hyperlink>
        </w:p>
        <w:p w14:paraId="615BFC3D" w14:textId="41BE160F" w:rsidR="00B94276" w:rsidRDefault="00B94276">
          <w:pPr>
            <w:pStyle w:val="31"/>
            <w:tabs>
              <w:tab w:val="right" w:leader="dot" w:pos="8494"/>
            </w:tabs>
            <w:rPr>
              <w:rFonts w:asciiTheme="minorHAnsi" w:eastAsiaTheme="minorEastAsia" w:hAnsiTheme="minorHAnsi" w:cstheme="minorBidi"/>
              <w:noProof/>
              <w:kern w:val="2"/>
              <w:sz w:val="24"/>
            </w:rPr>
          </w:pPr>
          <w:hyperlink w:anchor="_Toc48777399" w:history="1">
            <w:r w:rsidRPr="005F581A">
              <w:rPr>
                <w:rStyle w:val="ab"/>
                <w:noProof/>
              </w:rPr>
              <w:t>4.3.2</w:t>
            </w:r>
            <w:r w:rsidRPr="005F581A">
              <w:rPr>
                <w:rStyle w:val="ab"/>
                <w:rFonts w:hint="eastAsia"/>
                <w:noProof/>
              </w:rPr>
              <w:t>實驗方法</w:t>
            </w:r>
            <w:r>
              <w:rPr>
                <w:noProof/>
                <w:webHidden/>
              </w:rPr>
              <w:tab/>
            </w:r>
            <w:r>
              <w:rPr>
                <w:noProof/>
                <w:webHidden/>
              </w:rPr>
              <w:fldChar w:fldCharType="begin"/>
            </w:r>
            <w:r>
              <w:rPr>
                <w:noProof/>
                <w:webHidden/>
              </w:rPr>
              <w:instrText xml:space="preserve"> PAGEREF _Toc48777399 \h </w:instrText>
            </w:r>
            <w:r>
              <w:rPr>
                <w:noProof/>
                <w:webHidden/>
              </w:rPr>
            </w:r>
            <w:r>
              <w:rPr>
                <w:noProof/>
                <w:webHidden/>
              </w:rPr>
              <w:fldChar w:fldCharType="separate"/>
            </w:r>
            <w:r>
              <w:rPr>
                <w:noProof/>
                <w:webHidden/>
              </w:rPr>
              <w:t>24</w:t>
            </w:r>
            <w:r>
              <w:rPr>
                <w:noProof/>
                <w:webHidden/>
              </w:rPr>
              <w:fldChar w:fldCharType="end"/>
            </w:r>
          </w:hyperlink>
        </w:p>
        <w:p w14:paraId="20E89D55" w14:textId="7237181C" w:rsidR="00B94276" w:rsidRDefault="00B94276">
          <w:pPr>
            <w:pStyle w:val="31"/>
            <w:tabs>
              <w:tab w:val="right" w:leader="dot" w:pos="8494"/>
            </w:tabs>
            <w:rPr>
              <w:rFonts w:asciiTheme="minorHAnsi" w:eastAsiaTheme="minorEastAsia" w:hAnsiTheme="minorHAnsi" w:cstheme="minorBidi"/>
              <w:noProof/>
              <w:kern w:val="2"/>
              <w:sz w:val="24"/>
            </w:rPr>
          </w:pPr>
          <w:hyperlink w:anchor="_Toc48777400" w:history="1">
            <w:r w:rsidRPr="005F581A">
              <w:rPr>
                <w:rStyle w:val="ab"/>
                <w:noProof/>
              </w:rPr>
              <w:t>4.3.3</w:t>
            </w:r>
            <w:r w:rsidRPr="005F581A">
              <w:rPr>
                <w:rStyle w:val="ab"/>
                <w:rFonts w:hint="eastAsia"/>
                <w:noProof/>
              </w:rPr>
              <w:t>實驗結果與分析</w:t>
            </w:r>
            <w:r>
              <w:rPr>
                <w:noProof/>
                <w:webHidden/>
              </w:rPr>
              <w:tab/>
            </w:r>
            <w:r>
              <w:rPr>
                <w:noProof/>
                <w:webHidden/>
              </w:rPr>
              <w:fldChar w:fldCharType="begin"/>
            </w:r>
            <w:r>
              <w:rPr>
                <w:noProof/>
                <w:webHidden/>
              </w:rPr>
              <w:instrText xml:space="preserve"> PAGEREF _Toc48777400 \h </w:instrText>
            </w:r>
            <w:r>
              <w:rPr>
                <w:noProof/>
                <w:webHidden/>
              </w:rPr>
            </w:r>
            <w:r>
              <w:rPr>
                <w:noProof/>
                <w:webHidden/>
              </w:rPr>
              <w:fldChar w:fldCharType="separate"/>
            </w:r>
            <w:r>
              <w:rPr>
                <w:noProof/>
                <w:webHidden/>
              </w:rPr>
              <w:t>24</w:t>
            </w:r>
            <w:r>
              <w:rPr>
                <w:noProof/>
                <w:webHidden/>
              </w:rPr>
              <w:fldChar w:fldCharType="end"/>
            </w:r>
          </w:hyperlink>
        </w:p>
        <w:p w14:paraId="16E8924F" w14:textId="5FA14436" w:rsidR="00B94276" w:rsidRDefault="00B94276">
          <w:pPr>
            <w:pStyle w:val="21"/>
            <w:rPr>
              <w:rFonts w:asciiTheme="minorHAnsi" w:eastAsiaTheme="minorEastAsia" w:hAnsiTheme="minorHAnsi" w:cstheme="minorBidi"/>
              <w:noProof/>
              <w:kern w:val="2"/>
            </w:rPr>
          </w:pPr>
          <w:hyperlink w:anchor="_Toc48777401" w:history="1">
            <w:r w:rsidRPr="005F581A">
              <w:rPr>
                <w:rStyle w:val="ab"/>
                <w:noProof/>
              </w:rPr>
              <w:t>4.4</w:t>
            </w:r>
            <w:r w:rsidRPr="005F581A">
              <w:rPr>
                <w:rStyle w:val="ab"/>
                <w:rFonts w:hint="eastAsia"/>
                <w:noProof/>
              </w:rPr>
              <w:t>實驗結論</w:t>
            </w:r>
            <w:r>
              <w:rPr>
                <w:noProof/>
                <w:webHidden/>
              </w:rPr>
              <w:tab/>
            </w:r>
            <w:r>
              <w:rPr>
                <w:noProof/>
                <w:webHidden/>
              </w:rPr>
              <w:fldChar w:fldCharType="begin"/>
            </w:r>
            <w:r>
              <w:rPr>
                <w:noProof/>
                <w:webHidden/>
              </w:rPr>
              <w:instrText xml:space="preserve"> PAGEREF _Toc48777401 \h </w:instrText>
            </w:r>
            <w:r>
              <w:rPr>
                <w:noProof/>
                <w:webHidden/>
              </w:rPr>
            </w:r>
            <w:r>
              <w:rPr>
                <w:noProof/>
                <w:webHidden/>
              </w:rPr>
              <w:fldChar w:fldCharType="separate"/>
            </w:r>
            <w:r>
              <w:rPr>
                <w:noProof/>
                <w:webHidden/>
              </w:rPr>
              <w:t>29</w:t>
            </w:r>
            <w:r>
              <w:rPr>
                <w:noProof/>
                <w:webHidden/>
              </w:rPr>
              <w:fldChar w:fldCharType="end"/>
            </w:r>
          </w:hyperlink>
        </w:p>
        <w:p w14:paraId="73419EAA" w14:textId="18D3AD12" w:rsidR="00B94276" w:rsidRDefault="00B94276">
          <w:pPr>
            <w:pStyle w:val="11"/>
            <w:rPr>
              <w:rFonts w:asciiTheme="minorHAnsi" w:eastAsiaTheme="minorEastAsia" w:hAnsiTheme="minorHAnsi"/>
            </w:rPr>
          </w:pPr>
          <w:hyperlink w:anchor="_Toc48777402" w:history="1">
            <w:r w:rsidRPr="005F581A">
              <w:rPr>
                <w:rStyle w:val="ab"/>
                <w:rFonts w:hint="eastAsia"/>
              </w:rPr>
              <w:t>第</w:t>
            </w:r>
            <w:r w:rsidRPr="005F581A">
              <w:rPr>
                <w:rStyle w:val="ab"/>
                <w:rFonts w:hint="eastAsia"/>
              </w:rPr>
              <w:t xml:space="preserve"> 5 </w:t>
            </w:r>
            <w:r w:rsidRPr="005F581A">
              <w:rPr>
                <w:rStyle w:val="ab"/>
                <w:rFonts w:hint="eastAsia"/>
              </w:rPr>
              <w:t>章</w:t>
            </w:r>
            <w:r w:rsidRPr="005F581A">
              <w:rPr>
                <w:rStyle w:val="ab"/>
                <w:rFonts w:hint="eastAsia"/>
              </w:rPr>
              <w:t xml:space="preserve"> </w:t>
            </w:r>
            <w:r w:rsidRPr="005F581A">
              <w:rPr>
                <w:rStyle w:val="ab"/>
                <w:rFonts w:hint="eastAsia"/>
              </w:rPr>
              <w:t>結論與未來方向</w:t>
            </w:r>
            <w:r>
              <w:rPr>
                <w:webHidden/>
              </w:rPr>
              <w:tab/>
            </w:r>
            <w:r>
              <w:rPr>
                <w:webHidden/>
              </w:rPr>
              <w:fldChar w:fldCharType="begin"/>
            </w:r>
            <w:r>
              <w:rPr>
                <w:webHidden/>
              </w:rPr>
              <w:instrText xml:space="preserve"> PAGEREF _Toc48777402 \h </w:instrText>
            </w:r>
            <w:r>
              <w:rPr>
                <w:webHidden/>
              </w:rPr>
            </w:r>
            <w:r>
              <w:rPr>
                <w:webHidden/>
              </w:rPr>
              <w:fldChar w:fldCharType="separate"/>
            </w:r>
            <w:r>
              <w:rPr>
                <w:webHidden/>
              </w:rPr>
              <w:t>30</w:t>
            </w:r>
            <w:r>
              <w:rPr>
                <w:webHidden/>
              </w:rPr>
              <w:fldChar w:fldCharType="end"/>
            </w:r>
          </w:hyperlink>
        </w:p>
        <w:p w14:paraId="3770C1EA" w14:textId="57DDCEA1" w:rsidR="00B94276" w:rsidRDefault="00B94276">
          <w:pPr>
            <w:pStyle w:val="21"/>
            <w:rPr>
              <w:rFonts w:asciiTheme="minorHAnsi" w:eastAsiaTheme="minorEastAsia" w:hAnsiTheme="minorHAnsi" w:cstheme="minorBidi"/>
              <w:noProof/>
              <w:kern w:val="2"/>
            </w:rPr>
          </w:pPr>
          <w:hyperlink w:anchor="_Toc48777403" w:history="1">
            <w:r w:rsidRPr="005F581A">
              <w:rPr>
                <w:rStyle w:val="ab"/>
                <w:noProof/>
              </w:rPr>
              <w:t>5.1</w:t>
            </w:r>
            <w:r w:rsidRPr="005F581A">
              <w:rPr>
                <w:rStyle w:val="ab"/>
                <w:rFonts w:hint="eastAsia"/>
                <w:noProof/>
              </w:rPr>
              <w:t>結論</w:t>
            </w:r>
            <w:r>
              <w:rPr>
                <w:noProof/>
                <w:webHidden/>
              </w:rPr>
              <w:tab/>
            </w:r>
            <w:r>
              <w:rPr>
                <w:noProof/>
                <w:webHidden/>
              </w:rPr>
              <w:fldChar w:fldCharType="begin"/>
            </w:r>
            <w:r>
              <w:rPr>
                <w:noProof/>
                <w:webHidden/>
              </w:rPr>
              <w:instrText xml:space="preserve"> PAGEREF _Toc48777403 \h </w:instrText>
            </w:r>
            <w:r>
              <w:rPr>
                <w:noProof/>
                <w:webHidden/>
              </w:rPr>
            </w:r>
            <w:r>
              <w:rPr>
                <w:noProof/>
                <w:webHidden/>
              </w:rPr>
              <w:fldChar w:fldCharType="separate"/>
            </w:r>
            <w:r>
              <w:rPr>
                <w:noProof/>
                <w:webHidden/>
              </w:rPr>
              <w:t>30</w:t>
            </w:r>
            <w:r>
              <w:rPr>
                <w:noProof/>
                <w:webHidden/>
              </w:rPr>
              <w:fldChar w:fldCharType="end"/>
            </w:r>
          </w:hyperlink>
        </w:p>
        <w:p w14:paraId="7BCC060C" w14:textId="28A68636" w:rsidR="00B94276" w:rsidRDefault="00B94276">
          <w:pPr>
            <w:pStyle w:val="21"/>
            <w:rPr>
              <w:rFonts w:asciiTheme="minorHAnsi" w:eastAsiaTheme="minorEastAsia" w:hAnsiTheme="minorHAnsi" w:cstheme="minorBidi"/>
              <w:noProof/>
              <w:kern w:val="2"/>
            </w:rPr>
          </w:pPr>
          <w:hyperlink w:anchor="_Toc48777404" w:history="1">
            <w:r w:rsidRPr="005F581A">
              <w:rPr>
                <w:rStyle w:val="ab"/>
                <w:noProof/>
              </w:rPr>
              <w:t>5.2</w:t>
            </w:r>
            <w:r w:rsidRPr="005F581A">
              <w:rPr>
                <w:rStyle w:val="ab"/>
                <w:rFonts w:hint="eastAsia"/>
                <w:noProof/>
              </w:rPr>
              <w:t>未來研究方向</w:t>
            </w:r>
            <w:r>
              <w:rPr>
                <w:noProof/>
                <w:webHidden/>
              </w:rPr>
              <w:tab/>
            </w:r>
            <w:r>
              <w:rPr>
                <w:noProof/>
                <w:webHidden/>
              </w:rPr>
              <w:fldChar w:fldCharType="begin"/>
            </w:r>
            <w:r>
              <w:rPr>
                <w:noProof/>
                <w:webHidden/>
              </w:rPr>
              <w:instrText xml:space="preserve"> PAGEREF _Toc48777404 \h </w:instrText>
            </w:r>
            <w:r>
              <w:rPr>
                <w:noProof/>
                <w:webHidden/>
              </w:rPr>
            </w:r>
            <w:r>
              <w:rPr>
                <w:noProof/>
                <w:webHidden/>
              </w:rPr>
              <w:fldChar w:fldCharType="separate"/>
            </w:r>
            <w:r>
              <w:rPr>
                <w:noProof/>
                <w:webHidden/>
              </w:rPr>
              <w:t>30</w:t>
            </w:r>
            <w:r>
              <w:rPr>
                <w:noProof/>
                <w:webHidden/>
              </w:rPr>
              <w:fldChar w:fldCharType="end"/>
            </w:r>
          </w:hyperlink>
        </w:p>
        <w:p w14:paraId="5D10E49B" w14:textId="62EBC395" w:rsidR="00B94276" w:rsidRDefault="00B94276">
          <w:pPr>
            <w:pStyle w:val="11"/>
            <w:rPr>
              <w:rFonts w:asciiTheme="minorHAnsi" w:eastAsiaTheme="minorEastAsia" w:hAnsiTheme="minorHAnsi"/>
            </w:rPr>
          </w:pPr>
          <w:hyperlink w:anchor="_Toc48777405" w:history="1">
            <w:r w:rsidRPr="005F581A">
              <w:rPr>
                <w:rStyle w:val="ab"/>
                <w:rFonts w:hint="eastAsia"/>
              </w:rPr>
              <w:t>參考文獻</w:t>
            </w:r>
            <w:r>
              <w:rPr>
                <w:webHidden/>
              </w:rPr>
              <w:tab/>
            </w:r>
            <w:r>
              <w:rPr>
                <w:webHidden/>
              </w:rPr>
              <w:fldChar w:fldCharType="begin"/>
            </w:r>
            <w:r>
              <w:rPr>
                <w:webHidden/>
              </w:rPr>
              <w:instrText xml:space="preserve"> PAGEREF _Toc48777405 \h </w:instrText>
            </w:r>
            <w:r>
              <w:rPr>
                <w:webHidden/>
              </w:rPr>
            </w:r>
            <w:r>
              <w:rPr>
                <w:webHidden/>
              </w:rPr>
              <w:fldChar w:fldCharType="separate"/>
            </w:r>
            <w:r>
              <w:rPr>
                <w:webHidden/>
              </w:rPr>
              <w:t>31</w:t>
            </w:r>
            <w:r>
              <w:rPr>
                <w:webHidden/>
              </w:rPr>
              <w:fldChar w:fldCharType="end"/>
            </w:r>
          </w:hyperlink>
        </w:p>
        <w:p w14:paraId="30B92013" w14:textId="63EBEAC1"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68550FD2" w14:textId="77777777" w:rsidR="00B94276" w:rsidRDefault="002E604C" w:rsidP="00A56CE4">
      <w:pPr>
        <w:pStyle w:val="1"/>
        <w:numPr>
          <w:ilvl w:val="0"/>
          <w:numId w:val="0"/>
        </w:numPr>
        <w:rPr>
          <w:noProof/>
        </w:rPr>
      </w:pPr>
      <w:bookmarkStart w:id="5" w:name="_Toc48777375"/>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224CE367" w14:textId="09207F69" w:rsidR="00B94276" w:rsidRDefault="00B94276">
      <w:pPr>
        <w:pStyle w:val="af8"/>
        <w:tabs>
          <w:tab w:val="right" w:leader="dot" w:pos="8494"/>
        </w:tabs>
        <w:ind w:left="1440" w:hanging="480"/>
        <w:rPr>
          <w:rFonts w:asciiTheme="minorHAnsi" w:eastAsiaTheme="minorEastAsia" w:hAnsiTheme="minorHAnsi"/>
          <w:noProof/>
        </w:rPr>
      </w:pPr>
      <w:hyperlink w:anchor="_Toc48777406" w:history="1">
        <w:r w:rsidRPr="009D3A22">
          <w:rPr>
            <w:rStyle w:val="ab"/>
            <w:rFonts w:hint="eastAsia"/>
            <w:noProof/>
          </w:rPr>
          <w:t>表</w:t>
        </w:r>
        <w:r w:rsidRPr="009D3A22">
          <w:rPr>
            <w:rStyle w:val="ab"/>
            <w:noProof/>
          </w:rPr>
          <w:t xml:space="preserve"> 3.1 sk-NN imputation</w:t>
        </w:r>
        <w:r w:rsidRPr="009D3A22">
          <w:rPr>
            <w:rStyle w:val="ab"/>
            <w:rFonts w:hint="eastAsia"/>
            <w:noProof/>
          </w:rPr>
          <w:t>演算法符號定義表</w:t>
        </w:r>
        <w:r>
          <w:rPr>
            <w:noProof/>
            <w:webHidden/>
          </w:rPr>
          <w:tab/>
        </w:r>
        <w:r>
          <w:rPr>
            <w:noProof/>
            <w:webHidden/>
          </w:rPr>
          <w:fldChar w:fldCharType="begin"/>
        </w:r>
        <w:r>
          <w:rPr>
            <w:noProof/>
            <w:webHidden/>
          </w:rPr>
          <w:instrText xml:space="preserve"> PAGEREF _Toc48777406 \h </w:instrText>
        </w:r>
        <w:r>
          <w:rPr>
            <w:noProof/>
            <w:webHidden/>
          </w:rPr>
        </w:r>
        <w:r>
          <w:rPr>
            <w:noProof/>
            <w:webHidden/>
          </w:rPr>
          <w:fldChar w:fldCharType="separate"/>
        </w:r>
        <w:r>
          <w:rPr>
            <w:noProof/>
            <w:webHidden/>
          </w:rPr>
          <w:t>16</w:t>
        </w:r>
        <w:r>
          <w:rPr>
            <w:noProof/>
            <w:webHidden/>
          </w:rPr>
          <w:fldChar w:fldCharType="end"/>
        </w:r>
      </w:hyperlink>
    </w:p>
    <w:p w14:paraId="7ABCA069" w14:textId="70ADDB97" w:rsidR="00B94276" w:rsidRDefault="00B94276">
      <w:pPr>
        <w:pStyle w:val="af8"/>
        <w:tabs>
          <w:tab w:val="right" w:leader="dot" w:pos="8494"/>
        </w:tabs>
        <w:ind w:left="1440" w:hanging="480"/>
        <w:rPr>
          <w:rFonts w:asciiTheme="minorHAnsi" w:eastAsiaTheme="minorEastAsia" w:hAnsiTheme="minorHAnsi"/>
          <w:noProof/>
        </w:rPr>
      </w:pPr>
      <w:hyperlink w:anchor="_Toc48777407" w:history="1">
        <w:r w:rsidRPr="009D3A22">
          <w:rPr>
            <w:rStyle w:val="ab"/>
            <w:rFonts w:hint="eastAsia"/>
            <w:noProof/>
          </w:rPr>
          <w:t>表</w:t>
        </w:r>
        <w:r w:rsidRPr="009D3A22">
          <w:rPr>
            <w:rStyle w:val="ab"/>
            <w:noProof/>
          </w:rPr>
          <w:t xml:space="preserve"> 4.1 k=1</w:t>
        </w:r>
        <w:r w:rsidRPr="009D3A22">
          <w:rPr>
            <w:rStyle w:val="ab"/>
            <w:rFonts w:hint="eastAsia"/>
            <w:noProof/>
          </w:rPr>
          <w:t>各填補法比較表</w:t>
        </w:r>
        <w:r>
          <w:rPr>
            <w:noProof/>
            <w:webHidden/>
          </w:rPr>
          <w:tab/>
        </w:r>
        <w:r>
          <w:rPr>
            <w:noProof/>
            <w:webHidden/>
          </w:rPr>
          <w:fldChar w:fldCharType="begin"/>
        </w:r>
        <w:r>
          <w:rPr>
            <w:noProof/>
            <w:webHidden/>
          </w:rPr>
          <w:instrText xml:space="preserve"> PAGEREF _Toc48777407 \h </w:instrText>
        </w:r>
        <w:r>
          <w:rPr>
            <w:noProof/>
            <w:webHidden/>
          </w:rPr>
        </w:r>
        <w:r>
          <w:rPr>
            <w:noProof/>
            <w:webHidden/>
          </w:rPr>
          <w:fldChar w:fldCharType="separate"/>
        </w:r>
        <w:r>
          <w:rPr>
            <w:noProof/>
            <w:webHidden/>
          </w:rPr>
          <w:t>26</w:t>
        </w:r>
        <w:r>
          <w:rPr>
            <w:noProof/>
            <w:webHidden/>
          </w:rPr>
          <w:fldChar w:fldCharType="end"/>
        </w:r>
      </w:hyperlink>
    </w:p>
    <w:p w14:paraId="3162CC9D" w14:textId="075D1CBA" w:rsidR="00B94276" w:rsidRDefault="00B94276">
      <w:pPr>
        <w:pStyle w:val="af8"/>
        <w:tabs>
          <w:tab w:val="right" w:leader="dot" w:pos="8494"/>
        </w:tabs>
        <w:ind w:left="1440" w:hanging="480"/>
        <w:rPr>
          <w:rFonts w:asciiTheme="minorHAnsi" w:eastAsiaTheme="minorEastAsia" w:hAnsiTheme="minorHAnsi"/>
          <w:noProof/>
        </w:rPr>
      </w:pPr>
      <w:hyperlink w:anchor="_Toc48777408" w:history="1">
        <w:r w:rsidRPr="009D3A22">
          <w:rPr>
            <w:rStyle w:val="ab"/>
            <w:rFonts w:hint="eastAsia"/>
            <w:noProof/>
          </w:rPr>
          <w:t>表</w:t>
        </w:r>
        <w:r w:rsidRPr="009D3A22">
          <w:rPr>
            <w:rStyle w:val="ab"/>
            <w:noProof/>
          </w:rPr>
          <w:t xml:space="preserve"> 4.2 k=5</w:t>
        </w:r>
        <w:r w:rsidRPr="009D3A22">
          <w:rPr>
            <w:rStyle w:val="ab"/>
            <w:rFonts w:hint="eastAsia"/>
            <w:noProof/>
          </w:rPr>
          <w:t>各填補法比較表</w:t>
        </w:r>
        <w:r>
          <w:rPr>
            <w:noProof/>
            <w:webHidden/>
          </w:rPr>
          <w:tab/>
        </w:r>
        <w:r>
          <w:rPr>
            <w:noProof/>
            <w:webHidden/>
          </w:rPr>
          <w:fldChar w:fldCharType="begin"/>
        </w:r>
        <w:r>
          <w:rPr>
            <w:noProof/>
            <w:webHidden/>
          </w:rPr>
          <w:instrText xml:space="preserve"> PAGEREF _Toc48777408 \h </w:instrText>
        </w:r>
        <w:r>
          <w:rPr>
            <w:noProof/>
            <w:webHidden/>
          </w:rPr>
        </w:r>
        <w:r>
          <w:rPr>
            <w:noProof/>
            <w:webHidden/>
          </w:rPr>
          <w:fldChar w:fldCharType="separate"/>
        </w:r>
        <w:r>
          <w:rPr>
            <w:noProof/>
            <w:webHidden/>
          </w:rPr>
          <w:t>27</w:t>
        </w:r>
        <w:r>
          <w:rPr>
            <w:noProof/>
            <w:webHidden/>
          </w:rPr>
          <w:fldChar w:fldCharType="end"/>
        </w:r>
      </w:hyperlink>
    </w:p>
    <w:p w14:paraId="36506F3D" w14:textId="6361EAE2" w:rsidR="00B94276" w:rsidRDefault="00B94276">
      <w:pPr>
        <w:pStyle w:val="af8"/>
        <w:tabs>
          <w:tab w:val="right" w:leader="dot" w:pos="8494"/>
        </w:tabs>
        <w:ind w:left="1440" w:hanging="480"/>
        <w:rPr>
          <w:rFonts w:asciiTheme="minorHAnsi" w:eastAsiaTheme="minorEastAsia" w:hAnsiTheme="minorHAnsi"/>
          <w:noProof/>
        </w:rPr>
      </w:pPr>
      <w:hyperlink w:anchor="_Toc48777409" w:history="1">
        <w:r w:rsidRPr="009D3A22">
          <w:rPr>
            <w:rStyle w:val="ab"/>
            <w:rFonts w:hint="eastAsia"/>
            <w:noProof/>
          </w:rPr>
          <w:t>表</w:t>
        </w:r>
        <w:r w:rsidRPr="009D3A22">
          <w:rPr>
            <w:rStyle w:val="ab"/>
            <w:noProof/>
          </w:rPr>
          <w:t xml:space="preserve"> 4.3 k=13</w:t>
        </w:r>
        <w:r w:rsidRPr="009D3A22">
          <w:rPr>
            <w:rStyle w:val="ab"/>
            <w:rFonts w:hint="eastAsia"/>
            <w:noProof/>
          </w:rPr>
          <w:t>各填補法比較表</w:t>
        </w:r>
        <w:r>
          <w:rPr>
            <w:noProof/>
            <w:webHidden/>
          </w:rPr>
          <w:tab/>
        </w:r>
        <w:r>
          <w:rPr>
            <w:noProof/>
            <w:webHidden/>
          </w:rPr>
          <w:fldChar w:fldCharType="begin"/>
        </w:r>
        <w:r>
          <w:rPr>
            <w:noProof/>
            <w:webHidden/>
          </w:rPr>
          <w:instrText xml:space="preserve"> PAGEREF _Toc48777409 \h </w:instrText>
        </w:r>
        <w:r>
          <w:rPr>
            <w:noProof/>
            <w:webHidden/>
          </w:rPr>
        </w:r>
        <w:r>
          <w:rPr>
            <w:noProof/>
            <w:webHidden/>
          </w:rPr>
          <w:fldChar w:fldCharType="separate"/>
        </w:r>
        <w:r>
          <w:rPr>
            <w:noProof/>
            <w:webHidden/>
          </w:rPr>
          <w:t>28</w:t>
        </w:r>
        <w:r>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385FFCE1" w14:textId="77777777" w:rsidR="00B94276" w:rsidRDefault="00551F2D" w:rsidP="00537377">
      <w:pPr>
        <w:pStyle w:val="1"/>
        <w:numPr>
          <w:ilvl w:val="0"/>
          <w:numId w:val="0"/>
        </w:numPr>
        <w:rPr>
          <w:noProof/>
        </w:rPr>
      </w:pPr>
      <w:bookmarkStart w:id="6" w:name="_Toc48777376"/>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557510FD" w14:textId="5FC26D18" w:rsidR="00B94276" w:rsidRDefault="00B94276">
      <w:pPr>
        <w:pStyle w:val="af8"/>
        <w:tabs>
          <w:tab w:val="right" w:leader="dot" w:pos="8494"/>
        </w:tabs>
        <w:ind w:left="1440" w:hanging="480"/>
        <w:rPr>
          <w:rFonts w:asciiTheme="minorHAnsi" w:eastAsiaTheme="minorEastAsia" w:hAnsiTheme="minorHAnsi"/>
          <w:noProof/>
        </w:rPr>
      </w:pPr>
      <w:hyperlink w:anchor="_Toc48777410" w:history="1">
        <w:r w:rsidRPr="00361D0A">
          <w:rPr>
            <w:rStyle w:val="ab"/>
            <w:rFonts w:hint="eastAsia"/>
            <w:noProof/>
          </w:rPr>
          <w:t>圖</w:t>
        </w:r>
        <w:r w:rsidRPr="00361D0A">
          <w:rPr>
            <w:rStyle w:val="ab"/>
            <w:noProof/>
          </w:rPr>
          <w:t xml:space="preserve"> 3.1 NaN-Euclidean distance</w:t>
        </w:r>
        <w:r>
          <w:rPr>
            <w:noProof/>
            <w:webHidden/>
          </w:rPr>
          <w:tab/>
        </w:r>
        <w:r>
          <w:rPr>
            <w:noProof/>
            <w:webHidden/>
          </w:rPr>
          <w:fldChar w:fldCharType="begin"/>
        </w:r>
        <w:r>
          <w:rPr>
            <w:noProof/>
            <w:webHidden/>
          </w:rPr>
          <w:instrText xml:space="preserve"> PAGEREF _Toc48777410 \h </w:instrText>
        </w:r>
        <w:r>
          <w:rPr>
            <w:noProof/>
            <w:webHidden/>
          </w:rPr>
        </w:r>
        <w:r>
          <w:rPr>
            <w:noProof/>
            <w:webHidden/>
          </w:rPr>
          <w:fldChar w:fldCharType="separate"/>
        </w:r>
        <w:r>
          <w:rPr>
            <w:noProof/>
            <w:webHidden/>
          </w:rPr>
          <w:t>13</w:t>
        </w:r>
        <w:r>
          <w:rPr>
            <w:noProof/>
            <w:webHidden/>
          </w:rPr>
          <w:fldChar w:fldCharType="end"/>
        </w:r>
      </w:hyperlink>
    </w:p>
    <w:p w14:paraId="07199E2B" w14:textId="7C0BA1EA" w:rsidR="00B94276" w:rsidRDefault="00B94276">
      <w:pPr>
        <w:pStyle w:val="af8"/>
        <w:tabs>
          <w:tab w:val="right" w:leader="dot" w:pos="8494"/>
        </w:tabs>
        <w:ind w:left="1440" w:hanging="480"/>
        <w:rPr>
          <w:rFonts w:asciiTheme="minorHAnsi" w:eastAsiaTheme="minorEastAsia" w:hAnsiTheme="minorHAnsi"/>
          <w:noProof/>
        </w:rPr>
      </w:pPr>
      <w:hyperlink w:anchor="_Toc48777411" w:history="1">
        <w:r w:rsidRPr="00361D0A">
          <w:rPr>
            <w:rStyle w:val="ab"/>
            <w:rFonts w:hint="eastAsia"/>
            <w:noProof/>
          </w:rPr>
          <w:t>圖</w:t>
        </w:r>
        <w:r w:rsidRPr="00361D0A">
          <w:rPr>
            <w:rStyle w:val="ab"/>
            <w:noProof/>
          </w:rPr>
          <w:t xml:space="preserve"> 3.2 sk-NN imputation</w:t>
        </w:r>
        <w:r w:rsidRPr="00361D0A">
          <w:rPr>
            <w:rStyle w:val="ab"/>
            <w:rFonts w:hint="eastAsia"/>
            <w:noProof/>
          </w:rPr>
          <w:t>演算法</w:t>
        </w:r>
        <w:r>
          <w:rPr>
            <w:noProof/>
            <w:webHidden/>
          </w:rPr>
          <w:tab/>
        </w:r>
        <w:r>
          <w:rPr>
            <w:noProof/>
            <w:webHidden/>
          </w:rPr>
          <w:fldChar w:fldCharType="begin"/>
        </w:r>
        <w:r>
          <w:rPr>
            <w:noProof/>
            <w:webHidden/>
          </w:rPr>
          <w:instrText xml:space="preserve"> PAGEREF _Toc48777411 \h </w:instrText>
        </w:r>
        <w:r>
          <w:rPr>
            <w:noProof/>
            <w:webHidden/>
          </w:rPr>
        </w:r>
        <w:r>
          <w:rPr>
            <w:noProof/>
            <w:webHidden/>
          </w:rPr>
          <w:fldChar w:fldCharType="separate"/>
        </w:r>
        <w:r>
          <w:rPr>
            <w:noProof/>
            <w:webHidden/>
          </w:rPr>
          <w:t>18</w:t>
        </w:r>
        <w:r>
          <w:rPr>
            <w:noProof/>
            <w:webHidden/>
          </w:rPr>
          <w:fldChar w:fldCharType="end"/>
        </w:r>
      </w:hyperlink>
    </w:p>
    <w:p w14:paraId="7CD58C71" w14:textId="6C2ED870" w:rsidR="00B94276" w:rsidRDefault="00B94276">
      <w:pPr>
        <w:pStyle w:val="af8"/>
        <w:tabs>
          <w:tab w:val="right" w:leader="dot" w:pos="8494"/>
        </w:tabs>
        <w:ind w:left="1440" w:hanging="480"/>
        <w:rPr>
          <w:rFonts w:asciiTheme="minorHAnsi" w:eastAsiaTheme="minorEastAsia" w:hAnsiTheme="minorHAnsi"/>
          <w:noProof/>
        </w:rPr>
      </w:pPr>
      <w:hyperlink w:anchor="_Toc48777412" w:history="1">
        <w:r w:rsidRPr="00361D0A">
          <w:rPr>
            <w:rStyle w:val="ab"/>
            <w:rFonts w:hint="eastAsia"/>
            <w:noProof/>
          </w:rPr>
          <w:t>圖</w:t>
        </w:r>
        <w:r w:rsidRPr="00361D0A">
          <w:rPr>
            <w:rStyle w:val="ab"/>
            <w:noProof/>
          </w:rPr>
          <w:t xml:space="preserve"> 3.3 Procedure Impute_Process()</w:t>
        </w:r>
        <w:r>
          <w:rPr>
            <w:noProof/>
            <w:webHidden/>
          </w:rPr>
          <w:tab/>
        </w:r>
        <w:r>
          <w:rPr>
            <w:noProof/>
            <w:webHidden/>
          </w:rPr>
          <w:fldChar w:fldCharType="begin"/>
        </w:r>
        <w:r>
          <w:rPr>
            <w:noProof/>
            <w:webHidden/>
          </w:rPr>
          <w:instrText xml:space="preserve"> PAGEREF _Toc48777412 \h </w:instrText>
        </w:r>
        <w:r>
          <w:rPr>
            <w:noProof/>
            <w:webHidden/>
          </w:rPr>
        </w:r>
        <w:r>
          <w:rPr>
            <w:noProof/>
            <w:webHidden/>
          </w:rPr>
          <w:fldChar w:fldCharType="separate"/>
        </w:r>
        <w:r>
          <w:rPr>
            <w:noProof/>
            <w:webHidden/>
          </w:rPr>
          <w:t>18</w:t>
        </w:r>
        <w:r>
          <w:rPr>
            <w:noProof/>
            <w:webHidden/>
          </w:rPr>
          <w:fldChar w:fldCharType="end"/>
        </w:r>
      </w:hyperlink>
    </w:p>
    <w:p w14:paraId="2779CD6E" w14:textId="05B0E2F5" w:rsidR="00B94276" w:rsidRDefault="00B94276">
      <w:pPr>
        <w:pStyle w:val="af8"/>
        <w:tabs>
          <w:tab w:val="right" w:leader="dot" w:pos="8494"/>
        </w:tabs>
        <w:ind w:left="1440" w:hanging="480"/>
        <w:rPr>
          <w:rFonts w:asciiTheme="minorHAnsi" w:eastAsiaTheme="minorEastAsia" w:hAnsiTheme="minorHAnsi"/>
          <w:noProof/>
        </w:rPr>
      </w:pPr>
      <w:hyperlink w:anchor="_Toc48777413" w:history="1">
        <w:r w:rsidRPr="00361D0A">
          <w:rPr>
            <w:rStyle w:val="ab"/>
            <w:rFonts w:hint="eastAsia"/>
            <w:noProof/>
          </w:rPr>
          <w:t>圖</w:t>
        </w:r>
        <w:r w:rsidRPr="00361D0A">
          <w:rPr>
            <w:rStyle w:val="ab"/>
            <w:noProof/>
          </w:rPr>
          <w:t xml:space="preserve"> 4.1 k=1</w:t>
        </w:r>
        <w:r w:rsidRPr="00361D0A">
          <w:rPr>
            <w:rStyle w:val="ab"/>
            <w:rFonts w:cs="Times New Roman" w:hint="eastAsia"/>
            <w:noProof/>
          </w:rPr>
          <w:t>時</w:t>
        </w:r>
        <w:r w:rsidRPr="00361D0A">
          <w:rPr>
            <w:rStyle w:val="ab"/>
            <w:rFonts w:cs="Times New Roman"/>
            <w:noProof/>
          </w:rPr>
          <w:t>hit ratio versus missing rate</w:t>
        </w:r>
        <w:r w:rsidRPr="00361D0A">
          <w:rPr>
            <w:rStyle w:val="ab"/>
            <w:rFonts w:cs="Times New Roman" w:hint="eastAsia"/>
            <w:noProof/>
          </w:rPr>
          <w:t>圖</w:t>
        </w:r>
        <w:r>
          <w:rPr>
            <w:noProof/>
            <w:webHidden/>
          </w:rPr>
          <w:tab/>
        </w:r>
        <w:r>
          <w:rPr>
            <w:noProof/>
            <w:webHidden/>
          </w:rPr>
          <w:fldChar w:fldCharType="begin"/>
        </w:r>
        <w:r>
          <w:rPr>
            <w:noProof/>
            <w:webHidden/>
          </w:rPr>
          <w:instrText xml:space="preserve"> PAGEREF _Toc48777413 \h </w:instrText>
        </w:r>
        <w:r>
          <w:rPr>
            <w:noProof/>
            <w:webHidden/>
          </w:rPr>
        </w:r>
        <w:r>
          <w:rPr>
            <w:noProof/>
            <w:webHidden/>
          </w:rPr>
          <w:fldChar w:fldCharType="separate"/>
        </w:r>
        <w:r>
          <w:rPr>
            <w:noProof/>
            <w:webHidden/>
          </w:rPr>
          <w:t>22</w:t>
        </w:r>
        <w:r>
          <w:rPr>
            <w:noProof/>
            <w:webHidden/>
          </w:rPr>
          <w:fldChar w:fldCharType="end"/>
        </w:r>
      </w:hyperlink>
    </w:p>
    <w:p w14:paraId="06CAAA8A" w14:textId="56E0BB82" w:rsidR="00B94276" w:rsidRDefault="00B94276">
      <w:pPr>
        <w:pStyle w:val="af8"/>
        <w:tabs>
          <w:tab w:val="right" w:leader="dot" w:pos="8494"/>
        </w:tabs>
        <w:ind w:left="1440" w:hanging="480"/>
        <w:rPr>
          <w:rFonts w:asciiTheme="minorHAnsi" w:eastAsiaTheme="minorEastAsia" w:hAnsiTheme="minorHAnsi"/>
          <w:noProof/>
        </w:rPr>
      </w:pPr>
      <w:hyperlink w:anchor="_Toc48777414" w:history="1">
        <w:r w:rsidRPr="00361D0A">
          <w:rPr>
            <w:rStyle w:val="ab"/>
            <w:rFonts w:hint="eastAsia"/>
            <w:noProof/>
          </w:rPr>
          <w:t>圖</w:t>
        </w:r>
        <w:r w:rsidRPr="00361D0A">
          <w:rPr>
            <w:rStyle w:val="ab"/>
            <w:noProof/>
          </w:rPr>
          <w:t xml:space="preserve"> 4.2</w:t>
        </w:r>
        <w:r w:rsidRPr="00361D0A">
          <w:rPr>
            <w:rStyle w:val="ab"/>
            <w:rFonts w:cs="Times New Roman"/>
            <w:noProof/>
          </w:rPr>
          <w:t xml:space="preserve"> k=2</w:t>
        </w:r>
        <w:r w:rsidRPr="00361D0A">
          <w:rPr>
            <w:rStyle w:val="ab"/>
            <w:rFonts w:cs="Times New Roman" w:hint="eastAsia"/>
            <w:noProof/>
          </w:rPr>
          <w:t>時</w:t>
        </w:r>
        <w:r w:rsidRPr="00361D0A">
          <w:rPr>
            <w:rStyle w:val="ab"/>
            <w:rFonts w:cs="Times New Roman"/>
            <w:noProof/>
          </w:rPr>
          <w:t>hit ratio versus missing rate</w:t>
        </w:r>
        <w:r w:rsidRPr="00361D0A">
          <w:rPr>
            <w:rStyle w:val="ab"/>
            <w:rFonts w:cs="Times New Roman" w:hint="eastAsia"/>
            <w:noProof/>
          </w:rPr>
          <w:t>圖</w:t>
        </w:r>
        <w:r>
          <w:rPr>
            <w:noProof/>
            <w:webHidden/>
          </w:rPr>
          <w:tab/>
        </w:r>
        <w:r>
          <w:rPr>
            <w:noProof/>
            <w:webHidden/>
          </w:rPr>
          <w:fldChar w:fldCharType="begin"/>
        </w:r>
        <w:r>
          <w:rPr>
            <w:noProof/>
            <w:webHidden/>
          </w:rPr>
          <w:instrText xml:space="preserve"> PAGEREF _Toc48777414 \h </w:instrText>
        </w:r>
        <w:r>
          <w:rPr>
            <w:noProof/>
            <w:webHidden/>
          </w:rPr>
        </w:r>
        <w:r>
          <w:rPr>
            <w:noProof/>
            <w:webHidden/>
          </w:rPr>
          <w:fldChar w:fldCharType="separate"/>
        </w:r>
        <w:r>
          <w:rPr>
            <w:noProof/>
            <w:webHidden/>
          </w:rPr>
          <w:t>23</w:t>
        </w:r>
        <w:r>
          <w:rPr>
            <w:noProof/>
            <w:webHidden/>
          </w:rPr>
          <w:fldChar w:fldCharType="end"/>
        </w:r>
      </w:hyperlink>
    </w:p>
    <w:p w14:paraId="27FD1EBD" w14:textId="7AF7579E" w:rsidR="00B94276" w:rsidRDefault="00B94276">
      <w:pPr>
        <w:pStyle w:val="af8"/>
        <w:tabs>
          <w:tab w:val="right" w:leader="dot" w:pos="8494"/>
        </w:tabs>
        <w:ind w:left="1440" w:hanging="480"/>
        <w:rPr>
          <w:rFonts w:asciiTheme="minorHAnsi" w:eastAsiaTheme="minorEastAsia" w:hAnsiTheme="minorHAnsi"/>
          <w:noProof/>
        </w:rPr>
      </w:pPr>
      <w:hyperlink w:anchor="_Toc48777415" w:history="1">
        <w:r w:rsidRPr="00361D0A">
          <w:rPr>
            <w:rStyle w:val="ab"/>
            <w:rFonts w:hint="eastAsia"/>
            <w:noProof/>
          </w:rPr>
          <w:t>圖</w:t>
        </w:r>
        <w:r w:rsidRPr="00361D0A">
          <w:rPr>
            <w:rStyle w:val="ab"/>
            <w:noProof/>
          </w:rPr>
          <w:t xml:space="preserve"> 4.3 </w:t>
        </w:r>
        <w:r w:rsidRPr="00361D0A">
          <w:rPr>
            <w:rStyle w:val="ab"/>
            <w:rFonts w:cs="Times New Roman"/>
            <w:noProof/>
          </w:rPr>
          <w:t>k=3</w:t>
        </w:r>
        <w:r w:rsidRPr="00361D0A">
          <w:rPr>
            <w:rStyle w:val="ab"/>
            <w:rFonts w:cs="Times New Roman" w:hint="eastAsia"/>
            <w:noProof/>
          </w:rPr>
          <w:t>時</w:t>
        </w:r>
        <w:r w:rsidRPr="00361D0A">
          <w:rPr>
            <w:rStyle w:val="ab"/>
            <w:rFonts w:cs="Times New Roman"/>
            <w:noProof/>
          </w:rPr>
          <w:t>hit ratio versus missing rate</w:t>
        </w:r>
        <w:r w:rsidRPr="00361D0A">
          <w:rPr>
            <w:rStyle w:val="ab"/>
            <w:rFonts w:cs="Times New Roman" w:hint="eastAsia"/>
            <w:noProof/>
          </w:rPr>
          <w:t>圖</w:t>
        </w:r>
        <w:r>
          <w:rPr>
            <w:noProof/>
            <w:webHidden/>
          </w:rPr>
          <w:tab/>
        </w:r>
        <w:r>
          <w:rPr>
            <w:noProof/>
            <w:webHidden/>
          </w:rPr>
          <w:fldChar w:fldCharType="begin"/>
        </w:r>
        <w:r>
          <w:rPr>
            <w:noProof/>
            <w:webHidden/>
          </w:rPr>
          <w:instrText xml:space="preserve"> PAGEREF _Toc48777415 \h </w:instrText>
        </w:r>
        <w:r>
          <w:rPr>
            <w:noProof/>
            <w:webHidden/>
          </w:rPr>
        </w:r>
        <w:r>
          <w:rPr>
            <w:noProof/>
            <w:webHidden/>
          </w:rPr>
          <w:fldChar w:fldCharType="separate"/>
        </w:r>
        <w:r>
          <w:rPr>
            <w:noProof/>
            <w:webHidden/>
          </w:rPr>
          <w:t>23</w:t>
        </w:r>
        <w:r>
          <w:rPr>
            <w:noProof/>
            <w:webHidden/>
          </w:rPr>
          <w:fldChar w:fldCharType="end"/>
        </w:r>
      </w:hyperlink>
    </w:p>
    <w:p w14:paraId="349111C0" w14:textId="5A3FD39E" w:rsidR="00B94276" w:rsidRDefault="00B94276">
      <w:pPr>
        <w:pStyle w:val="af8"/>
        <w:tabs>
          <w:tab w:val="right" w:leader="dot" w:pos="8494"/>
        </w:tabs>
        <w:ind w:left="1440" w:hanging="480"/>
        <w:rPr>
          <w:rFonts w:asciiTheme="minorHAnsi" w:eastAsiaTheme="minorEastAsia" w:hAnsiTheme="minorHAnsi"/>
          <w:noProof/>
        </w:rPr>
      </w:pPr>
      <w:hyperlink w:anchor="_Toc48777416" w:history="1">
        <w:r w:rsidRPr="00361D0A">
          <w:rPr>
            <w:rStyle w:val="ab"/>
            <w:rFonts w:hint="eastAsia"/>
            <w:noProof/>
          </w:rPr>
          <w:t>圖</w:t>
        </w:r>
        <w:r w:rsidRPr="00361D0A">
          <w:rPr>
            <w:rStyle w:val="ab"/>
            <w:noProof/>
          </w:rPr>
          <w:t xml:space="preserve"> 4.4 </w:t>
        </w:r>
        <w:r w:rsidRPr="00361D0A">
          <w:rPr>
            <w:rStyle w:val="ab"/>
            <w:rFonts w:cs="Times New Roman"/>
            <w:noProof/>
          </w:rPr>
          <w:t>k=4</w:t>
        </w:r>
        <w:r w:rsidRPr="00361D0A">
          <w:rPr>
            <w:rStyle w:val="ab"/>
            <w:rFonts w:cs="Times New Roman" w:hint="eastAsia"/>
            <w:noProof/>
          </w:rPr>
          <w:t>時</w:t>
        </w:r>
        <w:r w:rsidRPr="00361D0A">
          <w:rPr>
            <w:rStyle w:val="ab"/>
            <w:rFonts w:cs="Times New Roman"/>
            <w:noProof/>
          </w:rPr>
          <w:t>hit ratio versus missing rate</w:t>
        </w:r>
        <w:r w:rsidRPr="00361D0A">
          <w:rPr>
            <w:rStyle w:val="ab"/>
            <w:rFonts w:cs="Times New Roman" w:hint="eastAsia"/>
            <w:noProof/>
          </w:rPr>
          <w:t>圖</w:t>
        </w:r>
        <w:r>
          <w:rPr>
            <w:noProof/>
            <w:webHidden/>
          </w:rPr>
          <w:tab/>
        </w:r>
        <w:r>
          <w:rPr>
            <w:noProof/>
            <w:webHidden/>
          </w:rPr>
          <w:fldChar w:fldCharType="begin"/>
        </w:r>
        <w:r>
          <w:rPr>
            <w:noProof/>
            <w:webHidden/>
          </w:rPr>
          <w:instrText xml:space="preserve"> PAGEREF _Toc48777416 \h </w:instrText>
        </w:r>
        <w:r>
          <w:rPr>
            <w:noProof/>
            <w:webHidden/>
          </w:rPr>
        </w:r>
        <w:r>
          <w:rPr>
            <w:noProof/>
            <w:webHidden/>
          </w:rPr>
          <w:fldChar w:fldCharType="separate"/>
        </w:r>
        <w:r>
          <w:rPr>
            <w:noProof/>
            <w:webHidden/>
          </w:rPr>
          <w:t>24</w:t>
        </w:r>
        <w:r>
          <w:rPr>
            <w:noProof/>
            <w:webHidden/>
          </w:rPr>
          <w:fldChar w:fldCharType="end"/>
        </w:r>
      </w:hyperlink>
    </w:p>
    <w:p w14:paraId="3C62CB77" w14:textId="54A7C7BF" w:rsidR="00B94276" w:rsidRDefault="00B94276">
      <w:pPr>
        <w:pStyle w:val="af8"/>
        <w:tabs>
          <w:tab w:val="right" w:leader="dot" w:pos="8494"/>
        </w:tabs>
        <w:ind w:left="1440" w:hanging="480"/>
        <w:rPr>
          <w:rFonts w:asciiTheme="minorHAnsi" w:eastAsiaTheme="minorEastAsia" w:hAnsiTheme="minorHAnsi"/>
          <w:noProof/>
        </w:rPr>
      </w:pPr>
      <w:hyperlink w:anchor="_Toc48777417" w:history="1">
        <w:r w:rsidRPr="00361D0A">
          <w:rPr>
            <w:rStyle w:val="ab"/>
            <w:rFonts w:hint="eastAsia"/>
            <w:noProof/>
          </w:rPr>
          <w:t>圖</w:t>
        </w:r>
        <w:r w:rsidRPr="00361D0A">
          <w:rPr>
            <w:rStyle w:val="ab"/>
            <w:noProof/>
          </w:rPr>
          <w:t xml:space="preserve"> 4.5 k=1</w:t>
        </w:r>
        <w:r w:rsidRPr="00361D0A">
          <w:rPr>
            <w:rStyle w:val="ab"/>
            <w:rFonts w:hint="eastAsia"/>
            <w:noProof/>
          </w:rPr>
          <w:t>各填補法比較圖</w:t>
        </w:r>
        <w:r>
          <w:rPr>
            <w:noProof/>
            <w:webHidden/>
          </w:rPr>
          <w:tab/>
        </w:r>
        <w:r>
          <w:rPr>
            <w:noProof/>
            <w:webHidden/>
          </w:rPr>
          <w:fldChar w:fldCharType="begin"/>
        </w:r>
        <w:r>
          <w:rPr>
            <w:noProof/>
            <w:webHidden/>
          </w:rPr>
          <w:instrText xml:space="preserve"> PAGEREF _Toc48777417 \h </w:instrText>
        </w:r>
        <w:r>
          <w:rPr>
            <w:noProof/>
            <w:webHidden/>
          </w:rPr>
        </w:r>
        <w:r>
          <w:rPr>
            <w:noProof/>
            <w:webHidden/>
          </w:rPr>
          <w:fldChar w:fldCharType="separate"/>
        </w:r>
        <w:r>
          <w:rPr>
            <w:noProof/>
            <w:webHidden/>
          </w:rPr>
          <w:t>26</w:t>
        </w:r>
        <w:r>
          <w:rPr>
            <w:noProof/>
            <w:webHidden/>
          </w:rPr>
          <w:fldChar w:fldCharType="end"/>
        </w:r>
      </w:hyperlink>
    </w:p>
    <w:p w14:paraId="35247078" w14:textId="09429879" w:rsidR="00B94276" w:rsidRDefault="00B94276">
      <w:pPr>
        <w:pStyle w:val="af8"/>
        <w:tabs>
          <w:tab w:val="right" w:leader="dot" w:pos="8494"/>
        </w:tabs>
        <w:ind w:left="1440" w:hanging="480"/>
        <w:rPr>
          <w:rFonts w:asciiTheme="minorHAnsi" w:eastAsiaTheme="minorEastAsia" w:hAnsiTheme="minorHAnsi"/>
          <w:noProof/>
        </w:rPr>
      </w:pPr>
      <w:hyperlink w:anchor="_Toc48777418" w:history="1">
        <w:r w:rsidRPr="00361D0A">
          <w:rPr>
            <w:rStyle w:val="ab"/>
            <w:rFonts w:hint="eastAsia"/>
            <w:noProof/>
          </w:rPr>
          <w:t>圖</w:t>
        </w:r>
        <w:r w:rsidRPr="00361D0A">
          <w:rPr>
            <w:rStyle w:val="ab"/>
            <w:noProof/>
          </w:rPr>
          <w:t xml:space="preserve"> 4.6 k=5</w:t>
        </w:r>
        <w:r w:rsidRPr="00361D0A">
          <w:rPr>
            <w:rStyle w:val="ab"/>
            <w:rFonts w:hint="eastAsia"/>
            <w:noProof/>
          </w:rPr>
          <w:t>各填補法比較圖</w:t>
        </w:r>
        <w:r>
          <w:rPr>
            <w:noProof/>
            <w:webHidden/>
          </w:rPr>
          <w:tab/>
        </w:r>
        <w:r>
          <w:rPr>
            <w:noProof/>
            <w:webHidden/>
          </w:rPr>
          <w:fldChar w:fldCharType="begin"/>
        </w:r>
        <w:r>
          <w:rPr>
            <w:noProof/>
            <w:webHidden/>
          </w:rPr>
          <w:instrText xml:space="preserve"> PAGEREF _Toc48777418 \h </w:instrText>
        </w:r>
        <w:r>
          <w:rPr>
            <w:noProof/>
            <w:webHidden/>
          </w:rPr>
        </w:r>
        <w:r>
          <w:rPr>
            <w:noProof/>
            <w:webHidden/>
          </w:rPr>
          <w:fldChar w:fldCharType="separate"/>
        </w:r>
        <w:r>
          <w:rPr>
            <w:noProof/>
            <w:webHidden/>
          </w:rPr>
          <w:t>27</w:t>
        </w:r>
        <w:r>
          <w:rPr>
            <w:noProof/>
            <w:webHidden/>
          </w:rPr>
          <w:fldChar w:fldCharType="end"/>
        </w:r>
      </w:hyperlink>
    </w:p>
    <w:p w14:paraId="51FB7612" w14:textId="2726B779" w:rsidR="00B94276" w:rsidRDefault="00B94276">
      <w:pPr>
        <w:pStyle w:val="af8"/>
        <w:tabs>
          <w:tab w:val="right" w:leader="dot" w:pos="8494"/>
        </w:tabs>
        <w:ind w:left="1440" w:hanging="480"/>
        <w:rPr>
          <w:rFonts w:asciiTheme="minorHAnsi" w:eastAsiaTheme="minorEastAsia" w:hAnsiTheme="minorHAnsi"/>
          <w:noProof/>
        </w:rPr>
      </w:pPr>
      <w:hyperlink w:anchor="_Toc48777419" w:history="1">
        <w:r w:rsidRPr="00361D0A">
          <w:rPr>
            <w:rStyle w:val="ab"/>
            <w:rFonts w:hint="eastAsia"/>
            <w:noProof/>
          </w:rPr>
          <w:t>圖</w:t>
        </w:r>
        <w:r w:rsidRPr="00361D0A">
          <w:rPr>
            <w:rStyle w:val="ab"/>
            <w:noProof/>
          </w:rPr>
          <w:t xml:space="preserve"> 4.7 k=13</w:t>
        </w:r>
        <w:r w:rsidRPr="00361D0A">
          <w:rPr>
            <w:rStyle w:val="ab"/>
            <w:rFonts w:hint="eastAsia"/>
            <w:noProof/>
          </w:rPr>
          <w:t>各填補法比較圖</w:t>
        </w:r>
        <w:r>
          <w:rPr>
            <w:noProof/>
            <w:webHidden/>
          </w:rPr>
          <w:tab/>
        </w:r>
        <w:r>
          <w:rPr>
            <w:noProof/>
            <w:webHidden/>
          </w:rPr>
          <w:fldChar w:fldCharType="begin"/>
        </w:r>
        <w:r>
          <w:rPr>
            <w:noProof/>
            <w:webHidden/>
          </w:rPr>
          <w:instrText xml:space="preserve"> PAGEREF _Toc48777419 \h </w:instrText>
        </w:r>
        <w:r>
          <w:rPr>
            <w:noProof/>
            <w:webHidden/>
          </w:rPr>
        </w:r>
        <w:r>
          <w:rPr>
            <w:noProof/>
            <w:webHidden/>
          </w:rPr>
          <w:fldChar w:fldCharType="separate"/>
        </w:r>
        <w:r>
          <w:rPr>
            <w:noProof/>
            <w:webHidden/>
          </w:rPr>
          <w:t>28</w:t>
        </w:r>
        <w:r>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8777377"/>
      <w:r>
        <w:rPr>
          <w:rFonts w:hint="eastAsia"/>
        </w:rPr>
        <w:lastRenderedPageBreak/>
        <w:t>簡介</w:t>
      </w:r>
      <w:bookmarkEnd w:id="7"/>
    </w:p>
    <w:p w14:paraId="1BA91432" w14:textId="17DC0F16" w:rsidR="00E54D22" w:rsidRPr="006C7EF0" w:rsidRDefault="003B5685" w:rsidP="00E54D22">
      <w:pPr>
        <w:ind w:firstLine="425"/>
        <w:rPr>
          <w:rFonts w:cs="Times New Roman"/>
          <w:color w:val="000000" w:themeColor="text1"/>
          <w:szCs w:val="24"/>
        </w:rPr>
      </w:pPr>
      <w:r>
        <w:rPr>
          <w:rFonts w:cs="Times New Roman" w:hint="eastAsia"/>
          <w:color w:val="000000" w:themeColor="text1"/>
          <w:szCs w:val="24"/>
        </w:rPr>
        <w:t>在</w:t>
      </w:r>
      <w:r w:rsidR="00C7243A">
        <w:rPr>
          <w:rFonts w:cs="Times New Roman" w:hint="eastAsia"/>
          <w:color w:val="000000" w:themeColor="text1"/>
          <w:szCs w:val="24"/>
        </w:rPr>
        <w:t>一個具有</w:t>
      </w:r>
      <w:r w:rsidR="00F167E3">
        <w:rPr>
          <w:rFonts w:cs="Times New Roman" w:hint="eastAsia"/>
          <w:color w:val="000000" w:themeColor="text1"/>
          <w:szCs w:val="24"/>
        </w:rPr>
        <w:t>n</w:t>
      </w:r>
      <w:proofErr w:type="gramStart"/>
      <w:r w:rsidR="001A6952">
        <w:rPr>
          <w:rFonts w:cs="Times New Roman" w:hint="eastAsia"/>
          <w:color w:val="000000" w:themeColor="text1"/>
          <w:szCs w:val="24"/>
        </w:rPr>
        <w:t>個</w:t>
      </w:r>
      <w:proofErr w:type="gramEnd"/>
      <w:r>
        <w:rPr>
          <w:rFonts w:cs="Times New Roman" w:hint="eastAsia"/>
          <w:color w:val="000000" w:themeColor="text1"/>
          <w:szCs w:val="24"/>
        </w:rPr>
        <w:t>d</w:t>
      </w:r>
      <w:r>
        <w:rPr>
          <w:rFonts w:cs="Times New Roman" w:hint="eastAsia"/>
          <w:color w:val="000000" w:themeColor="text1"/>
          <w:szCs w:val="24"/>
        </w:rPr>
        <w:t>維度</w:t>
      </w:r>
      <w:r w:rsidR="00C7243A">
        <w:rPr>
          <w:rFonts w:cs="Times New Roman" w:hint="eastAsia"/>
          <w:color w:val="000000" w:themeColor="text1"/>
          <w:szCs w:val="24"/>
        </w:rPr>
        <w:t>資料點的資料集</w:t>
      </w:r>
      <w:r w:rsidR="001A6952">
        <w:rPr>
          <w:rFonts w:cs="Times New Roman" w:hint="eastAsia"/>
          <w:color w:val="000000" w:themeColor="text1"/>
          <w:szCs w:val="24"/>
        </w:rPr>
        <w:t>中</w:t>
      </w:r>
      <w:r w:rsidR="00DE758F">
        <w:rPr>
          <w:rFonts w:cs="Times New Roman" w:hint="eastAsia"/>
          <w:color w:val="000000" w:themeColor="text1"/>
          <w:szCs w:val="24"/>
        </w:rPr>
        <w:t>，</w:t>
      </w:r>
      <w:r w:rsidR="001A6952">
        <w:rPr>
          <w:rFonts w:cs="Times New Roman" w:hint="eastAsia"/>
          <w:color w:val="000000" w:themeColor="text1"/>
          <w:szCs w:val="24"/>
        </w:rPr>
        <w:t>若</w:t>
      </w:r>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004B5DB4" w:rsidRPr="000D6034">
        <w:rPr>
          <w:rFonts w:cs="Times New Roman" w:hint="eastAsia"/>
          <w:color w:val="000000" w:themeColor="text1"/>
          <w:szCs w:val="24"/>
        </w:rPr>
        <w:t>所有</w:t>
      </w:r>
      <w:proofErr w:type="gramEnd"/>
      <w:r w:rsidR="00DE758F" w:rsidRPr="000D6034">
        <w:rPr>
          <w:rFonts w:cs="Times New Roman" w:hint="eastAsia"/>
          <w:color w:val="000000" w:themeColor="text1"/>
          <w:szCs w:val="24"/>
        </w:rPr>
        <w:t>維度</w:t>
      </w:r>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都比</w:t>
      </w:r>
      <w:r w:rsidR="00CC51A3" w:rsidRPr="000D6034">
        <w:rPr>
          <w:rFonts w:cs="Times New Roman" w:hint="eastAsia"/>
          <w:color w:val="000000" w:themeColor="text1"/>
          <w:szCs w:val="24"/>
        </w:rPr>
        <w:t>另一</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C12D46">
        <w:rPr>
          <w:rFonts w:cs="Times New Roman"/>
          <w:color w:val="000000" w:themeColor="text1"/>
          <w:szCs w:val="24"/>
        </w:rPr>
        <w:fldChar w:fldCharType="begin"/>
      </w:r>
      <w:r w:rsidR="00C12D46">
        <w:rPr>
          <w:rFonts w:cs="Times New Roman"/>
          <w:color w:val="000000" w:themeColor="text1"/>
          <w:szCs w:val="24"/>
        </w:rPr>
        <w:instrText xml:space="preserve"> ADDIN ZOTERO_ITEM CSL_CITATION {"citationID":"L6nuevNK","properties":{"formattedCitation":"[9]","plainCitation":"[9]","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Pr>
          <w:rFonts w:cs="Times New Roman"/>
          <w:color w:val="000000" w:themeColor="text1"/>
          <w:szCs w:val="24"/>
        </w:rPr>
        <w:fldChar w:fldCharType="separate"/>
      </w:r>
      <w:r w:rsidR="00C12D46" w:rsidRPr="00C12D46">
        <w:rPr>
          <w:rFonts w:cs="Times New Roman"/>
        </w:rPr>
        <w:t>[9]</w:t>
      </w:r>
      <w:r w:rsidR="00C12D46">
        <w:rPr>
          <w:rFonts w:cs="Times New Roman"/>
          <w:color w:val="000000" w:themeColor="text1"/>
          <w:szCs w:val="24"/>
        </w:rPr>
        <w:fldChar w:fldCharType="end"/>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所有不被任何</w:t>
      </w:r>
      <w:r w:rsidR="001A6952">
        <w:rPr>
          <w:rFonts w:cs="Times New Roman" w:hint="eastAsia"/>
          <w:color w:val="000000" w:themeColor="text1"/>
          <w:szCs w:val="24"/>
        </w:rPr>
        <w:t>其他</w:t>
      </w:r>
      <w:r w:rsidR="005220D5">
        <w:rPr>
          <w:rFonts w:cs="Times New Roman" w:hint="eastAsia"/>
          <w:color w:val="000000" w:themeColor="text1"/>
          <w:szCs w:val="24"/>
        </w:rPr>
        <w:t>資料點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B73931">
        <w:rPr>
          <w:rFonts w:cs="Times New Roman"/>
          <w:color w:val="000000" w:themeColor="text1"/>
          <w:szCs w:val="24"/>
        </w:rPr>
        <w:fldChar w:fldCharType="begin"/>
      </w:r>
      <w:r w:rsidR="00B73931">
        <w:rPr>
          <w:rFonts w:cs="Times New Roman"/>
          <w:color w:val="000000" w:themeColor="text1"/>
          <w:szCs w:val="24"/>
        </w:rPr>
        <w:instrText xml:space="preserve"> ADDIN ZOTERO_ITEM CSL_CITATION {"citationID":"Zo8FzawO","properties":{"formattedCitation":"[3]","plainCitation":"[3]","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Pr>
          <w:rFonts w:cs="Times New Roman"/>
          <w:color w:val="000000" w:themeColor="text1"/>
          <w:szCs w:val="24"/>
        </w:rPr>
        <w:fldChar w:fldCharType="separate"/>
      </w:r>
      <w:r w:rsidR="00B73931" w:rsidRPr="00B73931">
        <w:rPr>
          <w:rFonts w:cs="Times New Roman"/>
        </w:rPr>
        <w:t>[3]</w:t>
      </w:r>
      <w:r w:rsidR="00B73931">
        <w:rPr>
          <w:rFonts w:cs="Times New Roman"/>
          <w:color w:val="000000" w:themeColor="text1"/>
          <w:szCs w:val="24"/>
        </w:rPr>
        <w:fldChar w:fldCharType="end"/>
      </w:r>
      <w:r w:rsidR="00D3422E">
        <w:rPr>
          <w:rFonts w:cs="Times New Roman" w:hint="eastAsia"/>
          <w:color w:val="000000" w:themeColor="text1"/>
          <w:szCs w:val="24"/>
        </w:rPr>
        <w:t>，</w:t>
      </w:r>
      <w:r w:rsidR="001A6952">
        <w:rPr>
          <w:rFonts w:cs="Times New Roman" w:hint="eastAsia"/>
          <w:color w:val="000000" w:themeColor="text1"/>
          <w:szCs w:val="24"/>
        </w:rPr>
        <w:t>被</w:t>
      </w:r>
      <w:r w:rsidR="00D3422E">
        <w:rPr>
          <w:rFonts w:cs="Times New Roman" w:hint="eastAsia"/>
          <w:color w:val="000000" w:themeColor="text1"/>
          <w:szCs w:val="24"/>
        </w:rPr>
        <w:t>稱為天際線</w:t>
      </w:r>
      <w:r w:rsidR="00D3422E">
        <w:rPr>
          <w:rFonts w:cs="Times New Roman" w:hint="eastAsia"/>
          <w:color w:val="000000" w:themeColor="text1"/>
          <w:szCs w:val="24"/>
        </w:rPr>
        <w:t>(</w:t>
      </w:r>
      <w:r w:rsidR="00E0346F">
        <w:rPr>
          <w:rFonts w:cs="Times New Roman" w:hint="eastAsia"/>
          <w:color w:val="000000" w:themeColor="text1"/>
          <w:szCs w:val="24"/>
        </w:rPr>
        <w:t>s</w:t>
      </w:r>
      <w:r w:rsidR="00D3422E">
        <w:rPr>
          <w:rFonts w:cs="Times New Roman" w:hint="eastAsia"/>
          <w:color w:val="000000" w:themeColor="text1"/>
          <w:szCs w:val="24"/>
        </w:rPr>
        <w:t>k</w:t>
      </w:r>
      <w:r w:rsidR="00D3422E">
        <w:rPr>
          <w:rFonts w:cs="Times New Roman"/>
          <w:color w:val="000000" w:themeColor="text1"/>
          <w:szCs w:val="24"/>
        </w:rPr>
        <w:t>yline</w:t>
      </w:r>
      <w:r w:rsidR="0061302A">
        <w:rPr>
          <w:rFonts w:cs="Times New Roman"/>
          <w:color w:val="000000" w:themeColor="text1"/>
          <w:szCs w:val="24"/>
        </w:rPr>
        <w:t xml:space="preserve"> </w:t>
      </w:r>
      <w:r w:rsidR="00E0346F">
        <w:rPr>
          <w:rFonts w:cs="Times New Roman"/>
          <w:color w:val="000000" w:themeColor="text1"/>
          <w:szCs w:val="24"/>
        </w:rPr>
        <w:t>s</w:t>
      </w:r>
      <w:r w:rsidR="0061302A">
        <w:rPr>
          <w:rFonts w:cs="Times New Roman"/>
          <w:color w:val="000000" w:themeColor="text1"/>
          <w:szCs w:val="24"/>
        </w:rPr>
        <w:t>et</w:t>
      </w:r>
      <w:r w:rsidR="00D3422E">
        <w:rPr>
          <w:rFonts w:cs="Times New Roman" w:hint="eastAsia"/>
          <w:color w:val="000000" w:themeColor="text1"/>
          <w:szCs w:val="24"/>
        </w:rPr>
        <w:t>)</w:t>
      </w:r>
      <w:r w:rsidR="00541606">
        <w:rPr>
          <w:rFonts w:cs="Times New Roman" w:hint="eastAsia"/>
          <w:color w:val="000000" w:themeColor="text1"/>
          <w:szCs w:val="24"/>
        </w:rPr>
        <w:t>。</w:t>
      </w:r>
      <w:r w:rsidR="006B2333">
        <w:rPr>
          <w:rFonts w:cs="Times New Roman" w:hint="eastAsia"/>
          <w:color w:val="000000" w:themeColor="text1"/>
          <w:szCs w:val="24"/>
        </w:rPr>
        <w:t>從資料集中找出天際線的演算法就稱為</w:t>
      </w:r>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2A57B7">
        <w:rPr>
          <w:rFonts w:hint="eastAsia"/>
          <w:color w:val="000000" w:themeColor="text1"/>
        </w:rPr>
        <w:t>(s</w:t>
      </w:r>
      <w:r w:rsidR="002A57B7">
        <w:rPr>
          <w:color w:val="000000" w:themeColor="text1"/>
        </w:rPr>
        <w:t>kyline query algorithm</w:t>
      </w:r>
      <w:r w:rsidR="002A57B7">
        <w:rPr>
          <w:rFonts w:hint="eastAsia"/>
          <w:color w:val="000000" w:themeColor="text1"/>
        </w:rPr>
        <w:t>)</w:t>
      </w:r>
      <w:r w:rsidR="006B2333">
        <w:rPr>
          <w:rFonts w:hint="eastAsia"/>
          <w:color w:val="000000" w:themeColor="text1"/>
        </w:rPr>
        <w:t>。</w:t>
      </w:r>
    </w:p>
    <w:p w14:paraId="65B00B80" w14:textId="21478182" w:rsidR="009C4D85" w:rsidRDefault="002956B9" w:rsidP="009C4D85">
      <w:pPr>
        <w:ind w:firstLine="425"/>
        <w:rPr>
          <w:color w:val="0070C0"/>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例</w:t>
      </w:r>
      <w:r w:rsidR="006B2333">
        <w:rPr>
          <w:rFonts w:hint="eastAsia"/>
        </w:rPr>
        <w:t>如</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7D0C8C22" w14:textId="77777777" w:rsidR="000B24A8" w:rsidRDefault="00DD7149" w:rsidP="00E6737C">
      <w:pPr>
        <w:ind w:firstLine="425"/>
        <w:rPr>
          <w:rFonts w:cs="Times New Roman"/>
          <w:color w:val="00B050"/>
          <w:szCs w:val="24"/>
        </w:rPr>
      </w:pPr>
      <w:r w:rsidRPr="00F317DB">
        <w:rPr>
          <w:rFonts w:cs="Times New Roman" w:hint="eastAsia"/>
          <w:color w:val="00B050"/>
          <w:szCs w:val="24"/>
        </w:rPr>
        <w:t>[</w:t>
      </w:r>
      <w:r w:rsidRPr="00F317DB">
        <w:rPr>
          <w:rFonts w:cs="Times New Roman" w:hint="eastAsia"/>
          <w:color w:val="00B050"/>
          <w:szCs w:val="24"/>
        </w:rPr>
        <w:t>過去所提出的天際線方法，無法在有缺失值的資料集找出完整天際線</w:t>
      </w:r>
      <w:r w:rsidRPr="00F317DB">
        <w:rPr>
          <w:rFonts w:cs="Times New Roman" w:hint="eastAsia"/>
          <w:color w:val="00B050"/>
          <w:szCs w:val="24"/>
        </w:rPr>
        <w:t>]</w:t>
      </w:r>
    </w:p>
    <w:p w14:paraId="3FCC05C8" w14:textId="2A487F99" w:rsidR="00346ED0" w:rsidRPr="00E6737C" w:rsidRDefault="00791C65" w:rsidP="00E6737C">
      <w:pPr>
        <w:ind w:firstLine="425"/>
        <w:rPr>
          <w:color w:val="0070C0"/>
        </w:rPr>
      </w:pPr>
      <w:r w:rsidRPr="00060E9E">
        <w:rPr>
          <w:rFonts w:cs="Times New Roman" w:hint="eastAsia"/>
          <w:color w:val="0070C0"/>
          <w:szCs w:val="24"/>
        </w:rPr>
        <w:t>在</w:t>
      </w:r>
      <w:r w:rsidR="0087364E">
        <w:rPr>
          <w:rFonts w:cs="Times New Roman" w:hint="eastAsia"/>
          <w:color w:val="0070C0"/>
          <w:szCs w:val="24"/>
        </w:rPr>
        <w:t>目前現有</w:t>
      </w:r>
      <w:r w:rsidRPr="00060E9E">
        <w:rPr>
          <w:rFonts w:cs="Times New Roman" w:hint="eastAsia"/>
          <w:color w:val="0070C0"/>
          <w:szCs w:val="24"/>
        </w:rPr>
        <w:t>的天際線查詢演算法</w:t>
      </w:r>
      <w:r w:rsidR="0087364E">
        <w:rPr>
          <w:rFonts w:cs="Times New Roman" w:hint="eastAsia"/>
          <w:color w:val="0070C0"/>
          <w:szCs w:val="24"/>
        </w:rPr>
        <w:t>中</w:t>
      </w:r>
      <w:r w:rsidR="00844330">
        <w:rPr>
          <w:rFonts w:cs="Times New Roman"/>
          <w:color w:val="FF0000"/>
          <w:szCs w:val="24"/>
        </w:rPr>
        <w:fldChar w:fldCharType="begin"/>
      </w:r>
      <w:r w:rsidR="00174FDC">
        <w:rPr>
          <w:rFonts w:cs="Times New Roman"/>
          <w:color w:val="FF0000"/>
          <w:szCs w:val="24"/>
        </w:rPr>
        <w:instrText xml:space="preserve"> ADDIN ZOTERO_ITEM CSL_CITATION {"citationID":"hK8D3ZRm","properties":{"formattedCitation":"[12], [14]","plainCitation":"[12], [14]","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Pr>
          <w:rFonts w:cs="Times New Roman"/>
          <w:color w:val="FF0000"/>
          <w:szCs w:val="24"/>
        </w:rPr>
        <w:fldChar w:fldCharType="separate"/>
      </w:r>
      <w:r w:rsidR="00174FDC" w:rsidRPr="00174FDC">
        <w:rPr>
          <w:rFonts w:cs="Times New Roman"/>
        </w:rPr>
        <w:t>[12], [14]</w:t>
      </w:r>
      <w:r w:rsidR="00844330">
        <w:rPr>
          <w:rFonts w:cs="Times New Roman"/>
          <w:color w:val="FF0000"/>
          <w:szCs w:val="24"/>
        </w:rPr>
        <w:fldChar w:fldCharType="end"/>
      </w:r>
      <w:r w:rsidR="00FC71BC" w:rsidRPr="00060E9E">
        <w:rPr>
          <w:rFonts w:cs="Times New Roman" w:hint="eastAsia"/>
          <w:color w:val="0070C0"/>
          <w:szCs w:val="24"/>
        </w:rPr>
        <w:t>，</w:t>
      </w:r>
      <w:r w:rsidR="00023B17" w:rsidRPr="00060E9E">
        <w:rPr>
          <w:rFonts w:cs="Times New Roman" w:hint="eastAsia"/>
          <w:color w:val="0070C0"/>
          <w:szCs w:val="24"/>
        </w:rPr>
        <w:t>以</w:t>
      </w:r>
      <w:r w:rsidR="007F72A5" w:rsidRPr="00060E9E">
        <w:rPr>
          <w:rFonts w:cs="Times New Roman" w:hint="eastAsia"/>
          <w:color w:val="0070C0"/>
          <w:szCs w:val="24"/>
        </w:rPr>
        <w:t>B</w:t>
      </w:r>
      <w:r w:rsidR="007F72A5" w:rsidRPr="00060E9E">
        <w:rPr>
          <w:rFonts w:cs="Times New Roman"/>
          <w:color w:val="0070C0"/>
          <w:szCs w:val="24"/>
        </w:rPr>
        <w:t>lock-Nested-Loops(BNL)</w:t>
      </w:r>
      <w:r w:rsidR="007F72A5" w:rsidRPr="00060E9E">
        <w:rPr>
          <w:rFonts w:cs="Times New Roman" w:hint="eastAsia"/>
          <w:color w:val="0070C0"/>
          <w:szCs w:val="24"/>
        </w:rPr>
        <w:t>為例，</w:t>
      </w:r>
      <w:r w:rsidR="00674810">
        <w:rPr>
          <w:rFonts w:cs="Times New Roman" w:hint="eastAsia"/>
          <w:color w:val="0070C0"/>
          <w:szCs w:val="24"/>
        </w:rPr>
        <w:t>每一筆資料點</w:t>
      </w:r>
      <w:r w:rsidR="00B37760">
        <w:rPr>
          <w:rFonts w:cs="Times New Roman" w:hint="eastAsia"/>
          <w:color w:val="0070C0"/>
          <w:szCs w:val="24"/>
        </w:rPr>
        <w:t>必</w:t>
      </w:r>
      <w:r w:rsidR="00674810">
        <w:rPr>
          <w:rFonts w:cs="Times New Roman" w:hint="eastAsia"/>
          <w:color w:val="0070C0"/>
          <w:szCs w:val="24"/>
        </w:rPr>
        <w:t>須與其他資料點比較</w:t>
      </w:r>
      <w:r w:rsidR="00B649F1">
        <w:rPr>
          <w:rFonts w:cs="Times New Roman" w:hint="eastAsia"/>
          <w:color w:val="0070C0"/>
          <w:szCs w:val="24"/>
        </w:rPr>
        <w:t>每一</w:t>
      </w:r>
      <w:r w:rsidR="00674810">
        <w:rPr>
          <w:rFonts w:cs="Times New Roman" w:hint="eastAsia"/>
          <w:color w:val="0070C0"/>
          <w:szCs w:val="24"/>
        </w:rPr>
        <w:t>個維度</w:t>
      </w:r>
      <w:r w:rsidR="001C362D">
        <w:rPr>
          <w:rFonts w:cs="Times New Roman" w:hint="eastAsia"/>
          <w:color w:val="0070C0"/>
          <w:szCs w:val="24"/>
        </w:rPr>
        <w:t>值</w:t>
      </w:r>
      <w:r w:rsidR="00674810">
        <w:rPr>
          <w:rFonts w:cs="Times New Roman" w:hint="eastAsia"/>
          <w:color w:val="0070C0"/>
          <w:szCs w:val="24"/>
        </w:rPr>
        <w:t>的大小，</w:t>
      </w:r>
      <w:r w:rsidR="00AC50F7">
        <w:rPr>
          <w:rFonts w:cs="Times New Roman" w:hint="eastAsia"/>
          <w:color w:val="0070C0"/>
          <w:szCs w:val="24"/>
        </w:rPr>
        <w:t>在</w:t>
      </w:r>
      <w:r w:rsidR="00674810">
        <w:rPr>
          <w:rFonts w:cs="Times New Roman" w:hint="eastAsia"/>
          <w:color w:val="0070C0"/>
          <w:szCs w:val="24"/>
        </w:rPr>
        <w:t>確定各點之間的支配關係後，</w:t>
      </w:r>
      <w:r w:rsidR="00AC50F7">
        <w:rPr>
          <w:rFonts w:cs="Times New Roman" w:hint="eastAsia"/>
          <w:color w:val="0070C0"/>
          <w:szCs w:val="24"/>
        </w:rPr>
        <w:t>才</w:t>
      </w:r>
      <w:r w:rsidR="00674810">
        <w:rPr>
          <w:rFonts w:cs="Times New Roman" w:hint="eastAsia"/>
          <w:color w:val="0070C0"/>
          <w:szCs w:val="24"/>
        </w:rPr>
        <w:t>決定</w:t>
      </w:r>
      <w:r w:rsidR="009C5874">
        <w:rPr>
          <w:rFonts w:cs="Times New Roman" w:hint="eastAsia"/>
          <w:color w:val="0070C0"/>
          <w:szCs w:val="24"/>
        </w:rPr>
        <w:t>被比較的哪一個資料點</w:t>
      </w:r>
      <w:r w:rsidR="004807F6">
        <w:rPr>
          <w:rFonts w:cs="Times New Roman" w:hint="eastAsia"/>
          <w:color w:val="0070C0"/>
          <w:szCs w:val="24"/>
        </w:rPr>
        <w:t>最終</w:t>
      </w:r>
      <w:r w:rsidR="009C5874">
        <w:rPr>
          <w:rFonts w:cs="Times New Roman" w:hint="eastAsia"/>
          <w:color w:val="0070C0"/>
          <w:szCs w:val="24"/>
        </w:rPr>
        <w:t>會</w:t>
      </w:r>
      <w:r w:rsidR="004807F6">
        <w:rPr>
          <w:rFonts w:cs="Times New Roman" w:hint="eastAsia"/>
          <w:color w:val="0070C0"/>
          <w:szCs w:val="24"/>
        </w:rPr>
        <w:t>被納入天際線。</w:t>
      </w:r>
      <w:r w:rsidR="002864E2">
        <w:rPr>
          <w:rFonts w:cs="Times New Roman" w:hint="eastAsia"/>
          <w:color w:val="0070C0"/>
          <w:szCs w:val="24"/>
        </w:rPr>
        <w:t>根據天際線的定義，</w:t>
      </w:r>
      <w:r w:rsidR="004807F6">
        <w:rPr>
          <w:rFonts w:hint="eastAsia"/>
          <w:color w:val="0070C0"/>
        </w:rPr>
        <w:t>任何天際線查詢</w:t>
      </w:r>
      <w:r w:rsidR="004807F6" w:rsidRPr="001B658B">
        <w:rPr>
          <w:rFonts w:hint="eastAsia"/>
          <w:color w:val="0070C0"/>
        </w:rPr>
        <w:t>演算法</w:t>
      </w:r>
      <w:r w:rsidR="004807F6">
        <w:rPr>
          <w:rFonts w:hint="eastAsia"/>
          <w:color w:val="0070C0"/>
        </w:rPr>
        <w:t>，</w:t>
      </w:r>
      <w:r w:rsidR="004807F6" w:rsidRPr="001B658B">
        <w:rPr>
          <w:rFonts w:hint="eastAsia"/>
          <w:color w:val="0070C0"/>
        </w:rPr>
        <w:t>都有共同</w:t>
      </w:r>
      <w:r w:rsidR="004807F6">
        <w:rPr>
          <w:rFonts w:hint="eastAsia"/>
          <w:color w:val="0070C0"/>
        </w:rPr>
        <w:t>的</w:t>
      </w:r>
      <w:r w:rsidR="004807F6" w:rsidRPr="001B658B">
        <w:rPr>
          <w:rFonts w:hint="eastAsia"/>
          <w:color w:val="0070C0"/>
        </w:rPr>
        <w:t>假設</w:t>
      </w:r>
      <w:r w:rsidR="004807F6">
        <w:rPr>
          <w:rFonts w:hint="eastAsia"/>
          <w:color w:val="0070C0"/>
        </w:rPr>
        <w:t>：</w:t>
      </w:r>
      <w:r w:rsidR="004807F6" w:rsidRPr="001B658B">
        <w:rPr>
          <w:rFonts w:hint="eastAsia"/>
          <w:color w:val="0070C0"/>
        </w:rPr>
        <w:t>輸入資料集</w:t>
      </w:r>
      <w:r w:rsidR="004807F6">
        <w:rPr>
          <w:rFonts w:hint="eastAsia"/>
          <w:color w:val="0070C0"/>
        </w:rPr>
        <w:t>不能有缺失值的存在。</w:t>
      </w:r>
      <w:r w:rsidR="00E6737C">
        <w:rPr>
          <w:rFonts w:hint="eastAsia"/>
          <w:color w:val="0070C0"/>
        </w:rPr>
        <w:t>若比較過程中某資料點具有缺失值，使得相同維度下的值無法被比較，</w:t>
      </w:r>
      <w:r w:rsidR="0015471E">
        <w:rPr>
          <w:rFonts w:hint="eastAsia"/>
          <w:color w:val="0070C0"/>
        </w:rPr>
        <w:t>這種情形下</w:t>
      </w:r>
      <w:r w:rsidR="004507B7">
        <w:rPr>
          <w:rFonts w:hint="eastAsia"/>
          <w:color w:val="0070C0"/>
        </w:rPr>
        <w:t>將</w:t>
      </w:r>
      <w:r w:rsidR="0015471E">
        <w:rPr>
          <w:rFonts w:hint="eastAsia"/>
          <w:color w:val="0070C0"/>
        </w:rPr>
        <w:t>使得</w:t>
      </w:r>
      <w:r w:rsidR="00E6737C">
        <w:rPr>
          <w:rFonts w:hint="eastAsia"/>
          <w:color w:val="0070C0"/>
        </w:rPr>
        <w:t>各種天際線查詢演算法無法</w:t>
      </w:r>
      <w:r w:rsidR="00E6737C" w:rsidRPr="001B658B">
        <w:rPr>
          <w:rFonts w:hint="eastAsia"/>
          <w:color w:val="0070C0"/>
        </w:rPr>
        <w:t>執行。</w:t>
      </w:r>
    </w:p>
    <w:p w14:paraId="1179DA67" w14:textId="68A6C848" w:rsidR="00504F37"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機制</w:t>
      </w:r>
      <w:r w:rsidR="004C51A0" w:rsidRPr="00676B73">
        <w:rPr>
          <w:rFonts w:hint="eastAsia"/>
          <w:color w:val="00B050"/>
        </w:rPr>
        <w:t>]</w:t>
      </w:r>
      <w:r>
        <w:rPr>
          <w:rFonts w:hint="eastAsia"/>
        </w:rPr>
        <w:t xml:space="preserve"> </w:t>
      </w:r>
    </w:p>
    <w:p w14:paraId="7E6B22A8" w14:textId="35FA1F48" w:rsidR="002B0ED7" w:rsidRDefault="00221DFE" w:rsidP="000D4AA2">
      <w:pPr>
        <w:ind w:firstLine="425"/>
        <w:rPr>
          <w:color w:val="0070C0"/>
        </w:rPr>
      </w:pPr>
      <w:r w:rsidRPr="00181392">
        <w:rPr>
          <w:rFonts w:hint="eastAsia"/>
          <w:color w:val="0070C0"/>
        </w:rPr>
        <w:t>若在具有缺失值的資料集中執行天際線查詢</w:t>
      </w:r>
      <w:r w:rsidR="00DA31D6">
        <w:rPr>
          <w:rFonts w:hint="eastAsia"/>
          <w:color w:val="0070C0"/>
        </w:rPr>
        <w:t>演算法</w:t>
      </w:r>
      <w:r w:rsidR="00B73931">
        <w:rPr>
          <w:color w:val="0070C0"/>
        </w:rPr>
        <w:fldChar w:fldCharType="begin"/>
      </w:r>
      <w:r w:rsidR="00B267E3">
        <w:rPr>
          <w:color w:val="0070C0"/>
        </w:rPr>
        <w:instrText xml:space="preserve"> ADDIN ZOTERO_ITEM CSL_CITATION {"citationID":"UROoN6jb","properties":{"formattedCitation":"[1], [5]","plainCitation":"[1], [5]","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schema":"https://github.com/citation-style-language/schema/raw/master/csl-citation.json"} </w:instrText>
      </w:r>
      <w:r w:rsidR="00B73931">
        <w:rPr>
          <w:color w:val="0070C0"/>
        </w:rPr>
        <w:fldChar w:fldCharType="separate"/>
      </w:r>
      <w:r w:rsidR="00B267E3" w:rsidRPr="00B267E3">
        <w:rPr>
          <w:rFonts w:cs="Times New Roman"/>
        </w:rPr>
        <w:t>[1], [5]</w:t>
      </w:r>
      <w:r w:rsidR="00B73931">
        <w:rPr>
          <w:color w:val="0070C0"/>
        </w:rPr>
        <w:fldChar w:fldCharType="end"/>
      </w:r>
      <w:r w:rsidRPr="00181392">
        <w:rPr>
          <w:rFonts w:hint="eastAsia"/>
          <w:color w:val="0070C0"/>
        </w:rPr>
        <w:t>，因無法知道缺失值的實際數值大小，</w:t>
      </w:r>
      <w:r w:rsidR="002C6075">
        <w:rPr>
          <w:rFonts w:hint="eastAsia"/>
          <w:color w:val="0070C0"/>
        </w:rPr>
        <w:t>且</w:t>
      </w:r>
      <w:r w:rsidRPr="00181392">
        <w:rPr>
          <w:rFonts w:hint="eastAsia"/>
          <w:color w:val="0070C0"/>
        </w:rPr>
        <w:t>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25159">
        <w:instrText xml:space="preserve"> ADDIN ZOTERO_ITEM CSL_CITATION {"citationID":"5NJFrMV6","properties":{"formattedCitation":"[8], [17]","plainCitation":"[8], [17]","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25159" w:rsidRPr="00225159">
        <w:rPr>
          <w:rFonts w:cs="Times New Roman"/>
        </w:rPr>
        <w:t>[8], [17]</w:t>
      </w:r>
      <w:r w:rsidR="002B5C54">
        <w:fldChar w:fldCharType="end"/>
      </w:r>
      <w:r w:rsidR="002B5C54">
        <w:rPr>
          <w:rFonts w:hint="eastAsia"/>
        </w:rPr>
        <w:t>。例如</w:t>
      </w:r>
      <w:r w:rsidR="00B8497B">
        <w:rPr>
          <w:rFonts w:hint="eastAsia"/>
        </w:rPr>
        <w:t>：</w:t>
      </w:r>
      <w:r w:rsidR="002B5C54">
        <w:rPr>
          <w:rFonts w:hint="eastAsia"/>
        </w:rPr>
        <w:t>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C6075">
        <w:rPr>
          <w:rFonts w:hint="eastAsia"/>
          <w:color w:val="0070C0"/>
        </w:rPr>
        <w:t>所有</w:t>
      </w:r>
      <w:r w:rsidR="002B0ED7">
        <w:rPr>
          <w:rFonts w:hint="eastAsia"/>
          <w:color w:val="0070C0"/>
        </w:rPr>
        <w:t>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w:t>
      </w:r>
      <w:r w:rsidR="00A46D4B">
        <w:rPr>
          <w:color w:val="0070C0"/>
        </w:rPr>
        <w:fldChar w:fldCharType="begin"/>
      </w:r>
      <w:r w:rsidR="00A46D4B">
        <w:rPr>
          <w:color w:val="0070C0"/>
        </w:rPr>
        <w:instrText xml:space="preserve"> ADDIN ZOTERO_ITEM CSL_CITATION {"citationID":"hXfc9Tlu","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Pr>
          <w:color w:val="0070C0"/>
        </w:rPr>
        <w:fldChar w:fldCharType="separate"/>
      </w:r>
      <w:r w:rsidR="00A46D4B" w:rsidRPr="00A46D4B">
        <w:rPr>
          <w:rFonts w:cs="Times New Roman"/>
        </w:rPr>
        <w:t>[18]</w:t>
      </w:r>
      <w:r w:rsidR="00A46D4B">
        <w:rPr>
          <w:color w:val="0070C0"/>
        </w:rPr>
        <w:fldChar w:fldCharType="end"/>
      </w:r>
      <w:r w:rsidR="002B0ED7" w:rsidRPr="009C7702">
        <w:rPr>
          <w:rFonts w:hint="eastAsia"/>
          <w:color w:val="0070C0"/>
        </w:rPr>
        <w:t>。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經過缺失值技術處理後的完整資料集</w:t>
      </w:r>
      <w:r w:rsidR="002B0ED7">
        <w:rPr>
          <w:rFonts w:hint="eastAsia"/>
          <w:color w:val="0070C0"/>
        </w:rPr>
        <w:t>便能</w:t>
      </w:r>
      <w:r w:rsidR="003F1768">
        <w:rPr>
          <w:rFonts w:hint="eastAsia"/>
          <w:color w:val="0070C0"/>
        </w:rPr>
        <w:t>以往的</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304BDE65"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缺點</w:t>
      </w:r>
      <w:r w:rsidRPr="00A67039">
        <w:rPr>
          <w:rFonts w:hint="eastAsia"/>
          <w:color w:val="00B050"/>
        </w:rPr>
        <w:t>]</w:t>
      </w:r>
      <w:r>
        <w:rPr>
          <w:rFonts w:hint="eastAsia"/>
          <w:color w:val="0070C0"/>
        </w:rPr>
        <w:t xml:space="preserve"> </w:t>
      </w:r>
    </w:p>
    <w:p w14:paraId="071A2086" w14:textId="125F842B" w:rsidR="009B3579" w:rsidRDefault="00914196" w:rsidP="009B3579">
      <w:pPr>
        <w:ind w:firstLine="425"/>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0B24A8">
        <w:rPr>
          <w:rFonts w:hint="eastAsia"/>
          <w:color w:val="000000" w:themeColor="text1"/>
        </w:rPr>
        <w:t>以</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w:t>
      </w:r>
      <w:r w:rsidR="00B3675C" w:rsidRPr="00DA2FA7">
        <w:rPr>
          <w:rFonts w:hint="eastAsia"/>
          <w:color w:val="000000" w:themeColor="text1"/>
        </w:rPr>
        <w:lastRenderedPageBreak/>
        <w:t>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2532E2">
        <w:rPr>
          <w:rFonts w:hint="eastAsia"/>
          <w:color w:val="000000" w:themeColor="text1"/>
        </w:rPr>
        <w:t>，且不同鄰近點均給予相同的權重值也不盡合理</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8" w:name="_Hlk47553156"/>
      <w:r w:rsidR="0035525C" w:rsidRPr="00DA2FA7">
        <w:rPr>
          <w:rFonts w:hint="eastAsia"/>
          <w:color w:val="000000" w:themeColor="text1"/>
        </w:rPr>
        <w:t>點</w:t>
      </w:r>
      <w:bookmarkEnd w:id="8"/>
      <w:r w:rsidR="0035525C" w:rsidRPr="00DA2FA7">
        <w:rPr>
          <w:rFonts w:hint="eastAsia"/>
          <w:color w:val="000000" w:themeColor="text1"/>
        </w:rPr>
        <w:t>填補法的研</w:t>
      </w:r>
      <w:r w:rsidR="0035525C">
        <w:rPr>
          <w:rFonts w:hint="eastAsia"/>
        </w:rPr>
        <w:t>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5656FE67" w14:textId="16E89E66" w:rsidR="009200B9" w:rsidRDefault="009200B9" w:rsidP="004C7C83">
      <w:pPr>
        <w:ind w:firstLine="425"/>
      </w:pPr>
      <w:r w:rsidRPr="00351BF9">
        <w:rPr>
          <w:rFonts w:hint="eastAsia"/>
          <w:color w:val="00B050"/>
        </w:rPr>
        <w:t>[</w:t>
      </w:r>
      <w:r w:rsidRPr="00351BF9">
        <w:rPr>
          <w:rFonts w:hint="eastAsia"/>
          <w:color w:val="00B050"/>
        </w:rPr>
        <w:t>說明本研究</w:t>
      </w:r>
      <w:r w:rsidR="009D126F" w:rsidRPr="00351BF9">
        <w:rPr>
          <w:rFonts w:hint="eastAsia"/>
          <w:color w:val="00B050"/>
        </w:rPr>
        <w:t>提出的方法，</w:t>
      </w:r>
      <w:r w:rsidRPr="00351BF9">
        <w:rPr>
          <w:rFonts w:hint="eastAsia"/>
          <w:color w:val="00B050"/>
        </w:rPr>
        <w:t>如何改善</w:t>
      </w:r>
      <w:r w:rsidR="004C7C83" w:rsidRPr="00351BF9">
        <w:rPr>
          <w:rFonts w:hint="eastAsia"/>
          <w:color w:val="00B050"/>
        </w:rPr>
        <w:t>，以及為何</w:t>
      </w:r>
      <w:r w:rsidRPr="00351BF9">
        <w:rPr>
          <w:rFonts w:hint="eastAsia"/>
          <w:color w:val="00B050"/>
        </w:rPr>
        <w:t>可以解決原本</w:t>
      </w:r>
      <w:r w:rsidR="00002C71" w:rsidRPr="00351BF9">
        <w:rPr>
          <w:rFonts w:hint="eastAsia"/>
          <w:color w:val="00B050"/>
        </w:rPr>
        <w:t>方法的問題</w:t>
      </w:r>
      <w:r w:rsidRPr="00351BF9">
        <w:rPr>
          <w:rFonts w:hint="eastAsia"/>
          <w:color w:val="00B050"/>
        </w:rPr>
        <w:t>]</w:t>
      </w:r>
      <w:r w:rsidR="00774597">
        <w:rPr>
          <w:rFonts w:hint="eastAsia"/>
        </w:rPr>
        <w:t xml:space="preserve"> </w:t>
      </w:r>
    </w:p>
    <w:p w14:paraId="1CABD4E9" w14:textId="46302DD1" w:rsidR="00137405" w:rsidRPr="00137405" w:rsidRDefault="00B250F1" w:rsidP="00383CC3">
      <w:pPr>
        <w:ind w:firstLine="425"/>
        <w:rPr>
          <w:color w:val="0070C0"/>
        </w:rPr>
      </w:pPr>
      <w:r w:rsidRPr="002A7EB1">
        <w:rPr>
          <w:rFonts w:hint="eastAsia"/>
          <w:color w:val="0070C0"/>
        </w:rPr>
        <w:t>本研究</w:t>
      </w:r>
      <w:r w:rsidR="00C82AC4" w:rsidRPr="002A7EB1">
        <w:rPr>
          <w:rFonts w:hint="eastAsia"/>
          <w:color w:val="0070C0"/>
        </w:rPr>
        <w:t>提出了</w:t>
      </w:r>
      <w:r w:rsidR="001B4230">
        <w:rPr>
          <w:rFonts w:hint="eastAsia"/>
          <w:color w:val="0070C0"/>
        </w:rPr>
        <w:t>一個</w:t>
      </w:r>
      <w:r w:rsidR="00C82AC4" w:rsidRPr="002A7EB1">
        <w:rPr>
          <w:rFonts w:hint="eastAsia"/>
          <w:color w:val="0070C0"/>
        </w:rPr>
        <w:t>賦予</w:t>
      </w:r>
      <w:r w:rsidR="00F23EA2" w:rsidRPr="002A7EB1">
        <w:rPr>
          <w:rFonts w:hint="eastAsia"/>
          <w:color w:val="0070C0"/>
        </w:rPr>
        <w:t>合理</w:t>
      </w:r>
      <w:r w:rsidR="00C82AC4" w:rsidRPr="002A7EB1">
        <w:rPr>
          <w:rFonts w:hint="eastAsia"/>
          <w:color w:val="0070C0"/>
        </w:rPr>
        <w:t>權重值的方法以及</w:t>
      </w:r>
      <w:r w:rsidR="00051A3C">
        <w:rPr>
          <w:rFonts w:hint="eastAsia"/>
          <w:color w:val="0070C0"/>
        </w:rPr>
        <w:t>挑選鄰近點</w:t>
      </w:r>
      <w:r w:rsidR="00C82AC4" w:rsidRPr="002A7EB1">
        <w:rPr>
          <w:rFonts w:hint="eastAsia"/>
          <w:color w:val="0070C0"/>
        </w:rPr>
        <w:t>機制</w:t>
      </w:r>
      <w:r w:rsidR="00F23EA2" w:rsidRPr="002A7EB1">
        <w:rPr>
          <w:rFonts w:hint="eastAsia"/>
          <w:color w:val="0070C0"/>
        </w:rPr>
        <w:t>，解決</w:t>
      </w:r>
      <w:r w:rsidR="00113EE6" w:rsidRPr="002A7EB1">
        <w:rPr>
          <w:rFonts w:hint="eastAsia"/>
          <w:color w:val="0070C0"/>
        </w:rPr>
        <w:t>上述</w:t>
      </w:r>
      <w:r w:rsidR="00124DE9" w:rsidRPr="002A7EB1">
        <w:rPr>
          <w:rFonts w:hint="eastAsia"/>
          <w:color w:val="0070C0"/>
        </w:rPr>
        <w:t>k</w:t>
      </w:r>
      <w:r w:rsidR="00124DE9" w:rsidRPr="002A7EB1">
        <w:rPr>
          <w:rFonts w:hint="eastAsia"/>
          <w:color w:val="0070C0"/>
        </w:rPr>
        <w:t>鄰近點填補法</w:t>
      </w:r>
      <w:r w:rsidR="00B42BD6" w:rsidRPr="002A7EB1">
        <w:rPr>
          <w:rFonts w:hint="eastAsia"/>
          <w:color w:val="0070C0"/>
        </w:rPr>
        <w:t>所面臨</w:t>
      </w:r>
      <w:r w:rsidR="00F23EA2" w:rsidRPr="002A7EB1">
        <w:rPr>
          <w:rFonts w:hint="eastAsia"/>
          <w:color w:val="0070C0"/>
        </w:rPr>
        <w:t>的問題</w:t>
      </w:r>
      <w:r w:rsidR="00C82AC4" w:rsidRPr="002A7EB1">
        <w:rPr>
          <w:rFonts w:hint="eastAsia"/>
          <w:color w:val="0070C0"/>
        </w:rPr>
        <w:t>。</w:t>
      </w:r>
      <w:r w:rsidR="00F60A0B">
        <w:rPr>
          <w:rFonts w:hint="eastAsia"/>
          <w:color w:val="0070C0"/>
        </w:rPr>
        <w:t>為</w:t>
      </w:r>
      <w:r w:rsidR="006D58FB" w:rsidRPr="002A7EB1">
        <w:rPr>
          <w:rFonts w:hint="eastAsia"/>
          <w:color w:val="0070C0"/>
        </w:rPr>
        <w:t>表示較</w:t>
      </w:r>
      <w:r w:rsidR="006D58FB">
        <w:rPr>
          <w:rFonts w:hint="eastAsia"/>
          <w:color w:val="0070C0"/>
        </w:rPr>
        <w:t>近</w:t>
      </w:r>
      <w:r w:rsidR="006D58FB" w:rsidRPr="002A7EB1">
        <w:rPr>
          <w:rFonts w:hint="eastAsia"/>
          <w:color w:val="0070C0"/>
        </w:rPr>
        <w:t>的點對缺失值影響力較</w:t>
      </w:r>
      <w:r w:rsidR="006D58FB">
        <w:rPr>
          <w:rFonts w:hint="eastAsia"/>
          <w:color w:val="0070C0"/>
        </w:rPr>
        <w:t>高，改</w:t>
      </w:r>
      <w:r w:rsidR="00C85CE2" w:rsidRPr="002A7EB1">
        <w:rPr>
          <w:rFonts w:hint="eastAsia"/>
          <w:color w:val="0070C0"/>
        </w:rPr>
        <w:t>以</w:t>
      </w:r>
      <w:r w:rsidR="00F778C9" w:rsidRPr="002A7EB1">
        <w:rPr>
          <w:rFonts w:hint="eastAsia"/>
          <w:color w:val="0070C0"/>
        </w:rPr>
        <w:t>距離</w:t>
      </w:r>
      <w:r w:rsidR="00C64258">
        <w:rPr>
          <w:rFonts w:hint="eastAsia"/>
          <w:color w:val="0070C0"/>
        </w:rPr>
        <w:t>的</w:t>
      </w:r>
      <w:r w:rsidR="00F778C9" w:rsidRPr="002A7EB1">
        <w:rPr>
          <w:rFonts w:hint="eastAsia"/>
          <w:color w:val="0070C0"/>
        </w:rPr>
        <w:t>倒</w:t>
      </w:r>
      <w:r w:rsidR="00996B14" w:rsidRPr="002A7EB1">
        <w:rPr>
          <w:rFonts w:hint="eastAsia"/>
          <w:color w:val="0070C0"/>
        </w:rPr>
        <w:t>數</w:t>
      </w:r>
      <w:r w:rsidR="00F778C9" w:rsidRPr="002A7EB1">
        <w:rPr>
          <w:rFonts w:hint="eastAsia"/>
          <w:color w:val="0070C0"/>
        </w:rPr>
        <w:t>作為</w:t>
      </w:r>
      <w:r w:rsidR="00963C4A" w:rsidRPr="002A7EB1">
        <w:rPr>
          <w:rFonts w:hint="eastAsia"/>
          <w:color w:val="0070C0"/>
        </w:rPr>
        <w:t>填補缺失值</w:t>
      </w:r>
      <w:r w:rsidR="00996B14" w:rsidRPr="002A7EB1">
        <w:rPr>
          <w:rFonts w:hint="eastAsia"/>
          <w:color w:val="0070C0"/>
        </w:rPr>
        <w:t>的</w:t>
      </w:r>
      <w:r w:rsidR="00FF1B6C">
        <w:rPr>
          <w:rFonts w:hint="eastAsia"/>
          <w:color w:val="0070C0"/>
        </w:rPr>
        <w:t>新</w:t>
      </w:r>
      <w:r w:rsidR="00996B14" w:rsidRPr="002A7EB1">
        <w:rPr>
          <w:rFonts w:hint="eastAsia"/>
          <w:color w:val="0070C0"/>
        </w:rPr>
        <w:t>權重</w:t>
      </w:r>
      <w:r w:rsidR="00D06EF8">
        <w:rPr>
          <w:rFonts w:hint="eastAsia"/>
          <w:color w:val="0070C0"/>
        </w:rPr>
        <w:t>值</w:t>
      </w:r>
      <w:r w:rsidR="00E80D54">
        <w:rPr>
          <w:rFonts w:hint="eastAsia"/>
          <w:color w:val="0070C0"/>
        </w:rPr>
        <w:t>，</w:t>
      </w:r>
      <w:r w:rsidR="002746C2" w:rsidRPr="002A7EB1">
        <w:rPr>
          <w:rFonts w:hint="eastAsia"/>
          <w:color w:val="0070C0"/>
        </w:rPr>
        <w:t>藉此方法</w:t>
      </w:r>
      <w:r w:rsidR="002E09BC">
        <w:rPr>
          <w:rFonts w:hint="eastAsia"/>
          <w:color w:val="0070C0"/>
        </w:rPr>
        <w:t>改善</w:t>
      </w:r>
      <w:r w:rsidR="00A22B2A" w:rsidRPr="002A7EB1">
        <w:rPr>
          <w:rFonts w:hint="eastAsia"/>
          <w:color w:val="0070C0"/>
        </w:rPr>
        <w:t>k</w:t>
      </w:r>
      <w:r w:rsidR="00A22B2A" w:rsidRPr="002A7EB1">
        <w:rPr>
          <w:rFonts w:hint="eastAsia"/>
          <w:color w:val="0070C0"/>
        </w:rPr>
        <w:t>鄰近點填補法</w:t>
      </w:r>
      <w:r w:rsidR="00A22B2A">
        <w:rPr>
          <w:rFonts w:hint="eastAsia"/>
          <w:color w:val="0070C0"/>
        </w:rPr>
        <w:t>中相同權重</w:t>
      </w:r>
      <w:r w:rsidR="00532CA3">
        <w:rPr>
          <w:rFonts w:hint="eastAsia"/>
          <w:color w:val="0070C0"/>
        </w:rPr>
        <w:t>值</w:t>
      </w:r>
      <w:r w:rsidR="002E09BC">
        <w:rPr>
          <w:rFonts w:hint="eastAsia"/>
          <w:color w:val="0070C0"/>
        </w:rPr>
        <w:t>之</w:t>
      </w:r>
      <w:r w:rsidR="002746C2" w:rsidRPr="002A7EB1">
        <w:rPr>
          <w:rFonts w:hint="eastAsia"/>
          <w:color w:val="0070C0"/>
        </w:rPr>
        <w:t>不合理性</w:t>
      </w:r>
      <w:r w:rsidR="00A967CA" w:rsidRPr="002A7EB1">
        <w:rPr>
          <w:rFonts w:hint="eastAsia"/>
          <w:color w:val="0070C0"/>
        </w:rPr>
        <w:t>。</w:t>
      </w:r>
      <w:r w:rsidR="004B524D">
        <w:rPr>
          <w:rFonts w:hint="eastAsia"/>
          <w:color w:val="0070C0"/>
        </w:rPr>
        <w:t>並</w:t>
      </w:r>
      <w:r w:rsidR="00282DB6" w:rsidRPr="002A7EB1">
        <w:rPr>
          <w:rFonts w:hint="eastAsia"/>
          <w:color w:val="0070C0"/>
        </w:rPr>
        <w:t>透過適當的</w:t>
      </w:r>
      <w:r w:rsidR="0048765C">
        <w:rPr>
          <w:rFonts w:hint="eastAsia"/>
          <w:color w:val="0070C0"/>
        </w:rPr>
        <w:t>挑選鄰近點</w:t>
      </w:r>
      <w:r w:rsidR="00282DB6" w:rsidRPr="002A7EB1">
        <w:rPr>
          <w:rFonts w:hint="eastAsia"/>
          <w:color w:val="0070C0"/>
        </w:rPr>
        <w:t>機制，盡可能地尋找足夠的鄰近點</w:t>
      </w:r>
      <w:r w:rsidR="00544C4F">
        <w:rPr>
          <w:rFonts w:hint="eastAsia"/>
          <w:color w:val="0070C0"/>
        </w:rPr>
        <w:t>計算</w:t>
      </w:r>
      <w:r w:rsidR="00D56583">
        <w:rPr>
          <w:rFonts w:hint="eastAsia"/>
          <w:color w:val="0070C0"/>
        </w:rPr>
        <w:t>新</w:t>
      </w:r>
      <w:r w:rsidR="00544C4F">
        <w:rPr>
          <w:rFonts w:hint="eastAsia"/>
          <w:color w:val="0070C0"/>
        </w:rPr>
        <w:t>填補值</w:t>
      </w:r>
      <w:r w:rsidR="00106806">
        <w:rPr>
          <w:rFonts w:hint="eastAsia"/>
          <w:color w:val="0070C0"/>
        </w:rPr>
        <w:t>，</w:t>
      </w:r>
      <w:r w:rsidR="00823981">
        <w:rPr>
          <w:rFonts w:hint="eastAsia"/>
          <w:color w:val="0070C0"/>
        </w:rPr>
        <w:t>改善</w:t>
      </w:r>
      <w:r w:rsidR="00823981" w:rsidRPr="002A7EB1">
        <w:rPr>
          <w:rFonts w:hint="eastAsia"/>
          <w:color w:val="0070C0"/>
        </w:rPr>
        <w:t>k</w:t>
      </w:r>
      <w:r w:rsidR="00823981" w:rsidRPr="002A7EB1">
        <w:rPr>
          <w:rFonts w:hint="eastAsia"/>
          <w:color w:val="0070C0"/>
        </w:rPr>
        <w:t>鄰近點填補法</w:t>
      </w:r>
      <w:r w:rsidR="00823981">
        <w:rPr>
          <w:rFonts w:hint="eastAsia"/>
          <w:color w:val="0070C0"/>
        </w:rPr>
        <w:t>面臨</w:t>
      </w:r>
      <w:r w:rsidR="00C6143B">
        <w:rPr>
          <w:rFonts w:hint="eastAsia"/>
          <w:color w:val="0070C0"/>
        </w:rPr>
        <w:t>鄰近點不足</w:t>
      </w:r>
      <w:r w:rsidR="009228BE">
        <w:rPr>
          <w:rFonts w:hint="eastAsia"/>
          <w:color w:val="0070C0"/>
        </w:rPr>
        <w:t>時，</w:t>
      </w:r>
      <w:proofErr w:type="gramStart"/>
      <w:r w:rsidR="004B61B4">
        <w:rPr>
          <w:rFonts w:hint="eastAsia"/>
          <w:color w:val="0070C0"/>
        </w:rPr>
        <w:t>形同</w:t>
      </w:r>
      <w:r w:rsidR="00F62034">
        <w:rPr>
          <w:rFonts w:hint="eastAsia"/>
          <w:color w:val="0070C0"/>
        </w:rPr>
        <w:t>只填補</w:t>
      </w:r>
      <w:proofErr w:type="gramEnd"/>
      <w:r w:rsidR="00F62034">
        <w:rPr>
          <w:rFonts w:hint="eastAsia"/>
          <w:color w:val="0070C0"/>
        </w:rPr>
        <w:t>單一值</w:t>
      </w:r>
      <w:r w:rsidR="00C6143B">
        <w:rPr>
          <w:rFonts w:hint="eastAsia"/>
          <w:color w:val="0070C0"/>
        </w:rPr>
        <w:t>的問題。</w:t>
      </w:r>
    </w:p>
    <w:p w14:paraId="449BA7D6" w14:textId="4A1E0325" w:rsidR="00440AD5" w:rsidRDefault="00440AD5" w:rsidP="00EC5D47">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5188135C" w:rsidR="000A779C" w:rsidRPr="004C7FEB" w:rsidRDefault="002A7EB1" w:rsidP="003755D2">
      <w:pPr>
        <w:ind w:firstLine="425"/>
      </w:pPr>
      <w:r>
        <w:rPr>
          <w:rFonts w:hint="eastAsia"/>
          <w:color w:val="0070C0"/>
        </w:rPr>
        <w:t>為了驗證本研究方法的有效性，</w:t>
      </w:r>
      <w:r w:rsidR="0057489F">
        <w:rPr>
          <w:rFonts w:hint="eastAsia"/>
          <w:color w:val="0070C0"/>
        </w:rPr>
        <w:t>經</w:t>
      </w:r>
      <w:r w:rsidR="000A0EF7">
        <w:rPr>
          <w:rFonts w:hint="eastAsia"/>
          <w:color w:val="0070C0"/>
        </w:rPr>
        <w:t>實驗</w:t>
      </w:r>
      <w:r w:rsidR="00394D8A">
        <w:rPr>
          <w:rFonts w:hint="eastAsia"/>
          <w:color w:val="0070C0"/>
        </w:rPr>
        <w:t>驗證</w:t>
      </w:r>
      <w:r w:rsidR="000A0EF7">
        <w:rPr>
          <w:rFonts w:hint="eastAsia"/>
          <w:color w:val="0070C0"/>
        </w:rPr>
        <w:t>，隨著缺失值比例在資料集中越大，</w:t>
      </w:r>
      <w:r w:rsidR="000A0EF7">
        <w:rPr>
          <w:rFonts w:hint="eastAsia"/>
          <w:color w:val="0070C0"/>
        </w:rPr>
        <w:t>k</w:t>
      </w:r>
      <w:proofErr w:type="gramStart"/>
      <w:r w:rsidR="000A0EF7">
        <w:rPr>
          <w:rFonts w:hint="eastAsia"/>
          <w:color w:val="0070C0"/>
        </w:rPr>
        <w:t>值</w:t>
      </w:r>
      <w:r w:rsidR="0057489F">
        <w:rPr>
          <w:rFonts w:hint="eastAsia"/>
          <w:color w:val="0070C0"/>
        </w:rPr>
        <w:t>對</w:t>
      </w:r>
      <w:proofErr w:type="gramEnd"/>
      <w:r w:rsidR="0057489F">
        <w:rPr>
          <w:rFonts w:hint="eastAsia"/>
          <w:color w:val="0070C0"/>
        </w:rPr>
        <w:t>s</w:t>
      </w:r>
      <w:r w:rsidR="0057489F">
        <w:rPr>
          <w:color w:val="0070C0"/>
        </w:rPr>
        <w:t>kyline set</w:t>
      </w:r>
      <w:r w:rsidR="0057489F">
        <w:rPr>
          <w:rFonts w:hint="eastAsia"/>
          <w:color w:val="0070C0"/>
        </w:rPr>
        <w:t>的影響效果越低，表示參考更多的鄰近點</w:t>
      </w:r>
      <w:r w:rsidR="00D51AA8">
        <w:rPr>
          <w:rFonts w:hint="eastAsia"/>
          <w:color w:val="0070C0"/>
        </w:rPr>
        <w:t>未必</w:t>
      </w:r>
      <w:r w:rsidR="00803D8E">
        <w:rPr>
          <w:rFonts w:hint="eastAsia"/>
          <w:color w:val="0070C0"/>
        </w:rPr>
        <w:t>具有</w:t>
      </w:r>
      <w:r w:rsidR="0057489F">
        <w:rPr>
          <w:rFonts w:hint="eastAsia"/>
          <w:color w:val="0070C0"/>
        </w:rPr>
        <w:t>更好的填補效果。</w:t>
      </w:r>
      <w:r w:rsidR="004C2C86">
        <w:rPr>
          <w:rFonts w:hint="eastAsia"/>
          <w:color w:val="0070C0"/>
        </w:rPr>
        <w:t>並且發現</w:t>
      </w:r>
      <w:r w:rsidR="00394D8A">
        <w:rPr>
          <w:rFonts w:hint="eastAsia"/>
          <w:color w:val="0070C0"/>
        </w:rPr>
        <w:t>在缺失值比例高達</w:t>
      </w:r>
      <w:r w:rsidR="00394D8A">
        <w:rPr>
          <w:rFonts w:hint="eastAsia"/>
          <w:color w:val="0070C0"/>
        </w:rPr>
        <w:t>80%</w:t>
      </w:r>
      <w:r w:rsidR="00394D8A">
        <w:rPr>
          <w:rFonts w:hint="eastAsia"/>
          <w:color w:val="0070C0"/>
        </w:rPr>
        <w:t>時，本研究的方法填補</w:t>
      </w:r>
      <w:r w:rsidR="007C3563">
        <w:rPr>
          <w:rFonts w:hint="eastAsia"/>
          <w:color w:val="0070C0"/>
        </w:rPr>
        <w:t>後，產生的近似天際線與原天際線的相似度仍然可以保持在</w:t>
      </w:r>
      <w:r w:rsidR="007C3563">
        <w:rPr>
          <w:rFonts w:hint="eastAsia"/>
          <w:color w:val="0070C0"/>
        </w:rPr>
        <w:t>50%</w:t>
      </w:r>
      <w:r w:rsidR="00990921">
        <w:rPr>
          <w:rFonts w:hint="eastAsia"/>
          <w:color w:val="0070C0"/>
        </w:rPr>
        <w:t>，反觀原始</w:t>
      </w:r>
      <w:r w:rsidR="00990921">
        <w:rPr>
          <w:rFonts w:hint="eastAsia"/>
          <w:color w:val="0070C0"/>
        </w:rPr>
        <w:t>k</w:t>
      </w:r>
      <w:r w:rsidR="00990921">
        <w:rPr>
          <w:rFonts w:hint="eastAsia"/>
          <w:color w:val="0070C0"/>
        </w:rPr>
        <w:t>鄰近填補法填補後的近似天際線</w:t>
      </w:r>
      <w:r w:rsidR="000C695E">
        <w:rPr>
          <w:rFonts w:hint="eastAsia"/>
          <w:color w:val="0070C0"/>
        </w:rPr>
        <w:t>的相似度</w:t>
      </w:r>
      <w:r w:rsidR="00990921">
        <w:rPr>
          <w:rFonts w:hint="eastAsia"/>
          <w:color w:val="0070C0"/>
        </w:rPr>
        <w:t>低於</w:t>
      </w:r>
      <w:r w:rsidR="00990921">
        <w:rPr>
          <w:rFonts w:hint="eastAsia"/>
          <w:color w:val="0070C0"/>
        </w:rPr>
        <w:t>20%</w:t>
      </w:r>
      <w:r w:rsidR="00990921">
        <w:rPr>
          <w:rFonts w:hint="eastAsia"/>
          <w:color w:val="0070C0"/>
        </w:rPr>
        <w:t>。</w:t>
      </w:r>
      <w:r w:rsidR="00387406" w:rsidRPr="00225159">
        <w:rPr>
          <w:rFonts w:hint="eastAsia"/>
          <w:color w:val="0070C0"/>
        </w:rPr>
        <w:t>顯示出</w:t>
      </w:r>
      <w:r w:rsidR="003B1E16" w:rsidRPr="00225159">
        <w:rPr>
          <w:rFonts w:hint="eastAsia"/>
          <w:color w:val="0070C0"/>
        </w:rPr>
        <w:t>原始</w:t>
      </w:r>
      <w:r w:rsidR="00387406" w:rsidRPr="00225159">
        <w:rPr>
          <w:color w:val="0070C0"/>
        </w:rPr>
        <w:t>k</w:t>
      </w:r>
      <w:r w:rsidR="00387406" w:rsidRPr="00225159">
        <w:rPr>
          <w:rFonts w:hint="eastAsia"/>
          <w:color w:val="0070C0"/>
        </w:rPr>
        <w:t>鄰近</w:t>
      </w:r>
      <w:r w:rsidR="003B1E16" w:rsidRPr="00225159">
        <w:rPr>
          <w:rFonts w:hint="eastAsia"/>
          <w:color w:val="0070C0"/>
        </w:rPr>
        <w:t>點</w:t>
      </w:r>
      <w:r w:rsidR="00387406" w:rsidRPr="00225159">
        <w:rPr>
          <w:rFonts w:hint="eastAsia"/>
          <w:color w:val="0070C0"/>
        </w:rPr>
        <w:t>填補法對</w:t>
      </w:r>
      <w:r w:rsidR="007E57E2">
        <w:rPr>
          <w:rFonts w:hint="eastAsia"/>
          <w:color w:val="0070C0"/>
        </w:rPr>
        <w:t>高比例</w:t>
      </w:r>
      <w:r w:rsidR="00387406" w:rsidRPr="00225159">
        <w:rPr>
          <w:rFonts w:hint="eastAsia"/>
          <w:color w:val="0070C0"/>
        </w:rPr>
        <w:t>缺失值的不完整</w:t>
      </w:r>
      <w:r w:rsidR="00387406">
        <w:rPr>
          <w:rFonts w:hint="eastAsia"/>
          <w:color w:val="0070C0"/>
        </w:rPr>
        <w:t>資料集填補效果</w:t>
      </w:r>
      <w:proofErr w:type="gramStart"/>
      <w:r w:rsidR="007E57E2">
        <w:rPr>
          <w:rFonts w:hint="eastAsia"/>
          <w:color w:val="0070C0"/>
        </w:rPr>
        <w:t>不</w:t>
      </w:r>
      <w:proofErr w:type="gramEnd"/>
      <w:r w:rsidR="007E57E2">
        <w:rPr>
          <w:rFonts w:hint="eastAsia"/>
          <w:color w:val="0070C0"/>
        </w:rPr>
        <w:t>彰</w:t>
      </w:r>
      <w:r w:rsidR="00077DC4">
        <w:rPr>
          <w:rFonts w:hint="eastAsia"/>
          <w:color w:val="0070C0"/>
        </w:rPr>
        <w:t>，本</w:t>
      </w:r>
      <w:r w:rsidR="000F0DE8">
        <w:rPr>
          <w:rFonts w:hint="eastAsia"/>
          <w:color w:val="0070C0"/>
        </w:rPr>
        <w:t>研究</w:t>
      </w:r>
      <w:r w:rsidR="00077DC4">
        <w:rPr>
          <w:rFonts w:hint="eastAsia"/>
          <w:color w:val="0070C0"/>
        </w:rPr>
        <w:t>的方法</w:t>
      </w:r>
      <w:r w:rsidR="007E72F1">
        <w:rPr>
          <w:rFonts w:hint="eastAsia"/>
          <w:color w:val="0070C0"/>
        </w:rPr>
        <w:t>大幅改善原始</w:t>
      </w:r>
      <w:r w:rsidR="007E72F1">
        <w:rPr>
          <w:rFonts w:hint="eastAsia"/>
          <w:color w:val="0070C0"/>
        </w:rPr>
        <w:t>k</w:t>
      </w:r>
      <w:r w:rsidR="007E72F1">
        <w:rPr>
          <w:rFonts w:hint="eastAsia"/>
          <w:color w:val="0070C0"/>
        </w:rPr>
        <w:t>鄰近</w:t>
      </w:r>
      <w:r w:rsidR="007E72F1" w:rsidRPr="003B1E16">
        <w:rPr>
          <w:rFonts w:hint="eastAsia"/>
          <w:color w:val="0070C0"/>
        </w:rPr>
        <w:t>點</w:t>
      </w:r>
      <w:r w:rsidR="007E72F1">
        <w:rPr>
          <w:rFonts w:hint="eastAsia"/>
          <w:color w:val="0070C0"/>
        </w:rPr>
        <w:t>填補法的缺點，</w:t>
      </w:r>
      <w:r w:rsidR="00011AAC">
        <w:rPr>
          <w:rFonts w:hint="eastAsia"/>
          <w:color w:val="0070C0"/>
        </w:rPr>
        <w:t>在</w:t>
      </w:r>
      <w:r w:rsidR="00AA274E" w:rsidRPr="00372222">
        <w:rPr>
          <w:rFonts w:cs="Times New Roman" w:hint="eastAsia"/>
          <w:color w:val="000000" w:themeColor="text1"/>
          <w:szCs w:val="24"/>
        </w:rPr>
        <w:t>面對不同缺失</w:t>
      </w:r>
      <w:r w:rsidR="00011AAC">
        <w:rPr>
          <w:rFonts w:cs="Times New Roman" w:hint="eastAsia"/>
          <w:color w:val="000000" w:themeColor="text1"/>
          <w:szCs w:val="24"/>
        </w:rPr>
        <w:t>值</w:t>
      </w:r>
      <w:r w:rsidR="00AA274E">
        <w:rPr>
          <w:rFonts w:cs="Times New Roman" w:hint="eastAsia"/>
          <w:color w:val="000000" w:themeColor="text1"/>
          <w:szCs w:val="24"/>
        </w:rPr>
        <w:t>比例時</w:t>
      </w:r>
      <w:r w:rsidR="00AA274E" w:rsidRPr="00372222">
        <w:rPr>
          <w:rFonts w:cs="Times New Roman" w:hint="eastAsia"/>
          <w:color w:val="000000" w:themeColor="text1"/>
          <w:szCs w:val="24"/>
        </w:rPr>
        <w:t>均具有良好的填補效果</w:t>
      </w:r>
      <w:r w:rsidR="009D40A5">
        <w:rPr>
          <w:rFonts w:hint="eastAsia"/>
          <w:color w:val="0070C0"/>
        </w:rPr>
        <w:t>。</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9" w:name="_Toc48777378"/>
      <w:r>
        <w:rPr>
          <w:rFonts w:hint="eastAsia"/>
          <w:shd w:val="clear" w:color="auto" w:fill="FFFFFF"/>
        </w:rPr>
        <w:lastRenderedPageBreak/>
        <w:t>相關研究</w:t>
      </w:r>
      <w:bookmarkEnd w:id="9"/>
    </w:p>
    <w:p w14:paraId="4826A6C5" w14:textId="365DA143"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B30DF4">
        <w:rPr>
          <w:rFonts w:hint="eastAsia"/>
          <w:shd w:val="clear" w:color="auto" w:fill="FFFFFF"/>
        </w:rPr>
        <w:t xml:space="preserve"> </w:t>
      </w:r>
      <w:r w:rsidR="0005356D">
        <w:rPr>
          <w:rFonts w:hint="eastAsia"/>
          <w:shd w:val="clear" w:color="auto" w:fill="FFFFFF"/>
        </w:rPr>
        <w:t>資料</w:t>
      </w:r>
      <w:r w:rsidR="001A2B70">
        <w:rPr>
          <w:rFonts w:hint="eastAsia"/>
          <w:shd w:val="clear" w:color="auto" w:fill="FFFFFF"/>
        </w:rPr>
        <w:t>缺失</w:t>
      </w:r>
      <w:r w:rsidR="0005356D">
        <w:rPr>
          <w:rFonts w:hint="eastAsia"/>
          <w:shd w:val="clear" w:color="auto" w:fill="FFFFFF"/>
        </w:rPr>
        <w:t>類型</w:t>
      </w:r>
      <w:r w:rsidR="00F07449">
        <w:rPr>
          <w:rFonts w:hint="eastAsia"/>
          <w:shd w:val="clear" w:color="auto" w:fill="FFFFFF"/>
        </w:rPr>
        <w:t>(</w:t>
      </w:r>
      <w:r w:rsidR="00D656A0">
        <w:rPr>
          <w:shd w:val="clear" w:color="auto" w:fill="FFFFFF"/>
        </w:rPr>
        <w:t>type</w:t>
      </w:r>
      <w:r w:rsidR="00D656A0">
        <w:rPr>
          <w:rFonts w:hint="eastAsia"/>
          <w:shd w:val="clear" w:color="auto" w:fill="FFFFFF"/>
        </w:rPr>
        <w:t>s</w:t>
      </w:r>
      <w:r w:rsidR="00D656A0">
        <w:rPr>
          <w:shd w:val="clear" w:color="auto" w:fill="FFFFFF"/>
        </w:rPr>
        <w:t xml:space="preserve"> of </w:t>
      </w:r>
      <w:r w:rsidR="00F07449">
        <w:rPr>
          <w:shd w:val="clear" w:color="auto" w:fill="FFFFFF"/>
        </w:rPr>
        <w:t>missing value</w:t>
      </w:r>
      <w:r w:rsidR="00F07449">
        <w:rPr>
          <w:rFonts w:hint="eastAsia"/>
          <w:shd w:val="clear" w:color="auto" w:fill="FFFFFF"/>
        </w:rPr>
        <w:t>)</w:t>
      </w:r>
      <w:r w:rsidR="00B30DF4">
        <w:rPr>
          <w:rFonts w:hint="eastAsia"/>
          <w:shd w:val="clear" w:color="auto" w:fill="FFFFFF"/>
        </w:rPr>
        <w:t>、</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4C119A67" w:rsidR="00A81C57" w:rsidRPr="00537008" w:rsidRDefault="00C85D03" w:rsidP="00312A4E">
      <w:pPr>
        <w:pStyle w:val="2"/>
      </w:pPr>
      <w:bookmarkStart w:id="10" w:name="_Toc48777379"/>
      <w:r>
        <w:rPr>
          <w:rFonts w:hint="eastAsia"/>
        </w:rPr>
        <w:t>2.1</w:t>
      </w:r>
      <w:r w:rsidR="00BD5089">
        <w:rPr>
          <w:rFonts w:hint="eastAsia"/>
          <w:color w:val="0070C0"/>
        </w:rPr>
        <w:t>資料</w:t>
      </w:r>
      <w:r w:rsidR="00C24FEC">
        <w:rPr>
          <w:rFonts w:hint="eastAsia"/>
          <w:color w:val="0070C0"/>
        </w:rPr>
        <w:t>缺失</w:t>
      </w:r>
      <w:r w:rsidR="00BD5089">
        <w:rPr>
          <w:rFonts w:hint="eastAsia"/>
          <w:color w:val="0070C0"/>
        </w:rPr>
        <w:t>類型</w:t>
      </w:r>
      <w:bookmarkEnd w:id="10"/>
    </w:p>
    <w:p w14:paraId="154436D2" w14:textId="7CB4018F" w:rsidR="00286C1E" w:rsidRDefault="00286C1E" w:rsidP="009A1574">
      <w:pPr>
        <w:ind w:firstLine="480"/>
        <w:rPr>
          <w:rFonts w:cs="Times New Roman"/>
        </w:rPr>
      </w:pPr>
      <w:r>
        <w:rPr>
          <w:rFonts w:cs="Times New Roman" w:hint="eastAsia"/>
        </w:rPr>
        <w:t>資料集中常見的缺失值類型</w:t>
      </w:r>
      <w:r w:rsidRPr="00537008">
        <w:rPr>
          <w:rFonts w:cs="Times New Roman"/>
        </w:rPr>
        <w:fldChar w:fldCharType="begin"/>
      </w:r>
      <w:r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537008">
        <w:rPr>
          <w:rFonts w:cs="Times New Roman"/>
        </w:rPr>
        <w:fldChar w:fldCharType="separate"/>
      </w:r>
      <w:r w:rsidRPr="00537008">
        <w:rPr>
          <w:rFonts w:cs="Times New Roman"/>
        </w:rPr>
        <w:t>[18]</w:t>
      </w:r>
      <w:r w:rsidRPr="00537008">
        <w:rPr>
          <w:rFonts w:cs="Times New Roman"/>
        </w:rPr>
        <w:fldChar w:fldCharType="end"/>
      </w:r>
      <w:r>
        <w:rPr>
          <w:rFonts w:cs="Times New Roman" w:hint="eastAsia"/>
        </w:rPr>
        <w:t>分別有隨機缺失類型</w:t>
      </w:r>
      <w:r>
        <w:rPr>
          <w:rFonts w:cs="Times New Roman" w:hint="eastAsia"/>
        </w:rPr>
        <w:t>(</w:t>
      </w:r>
      <w:r w:rsidRPr="00D248A4">
        <w:rPr>
          <w:rFonts w:cs="Times New Roman"/>
        </w:rPr>
        <w:t>Missing at Random</w:t>
      </w:r>
      <w:r>
        <w:rPr>
          <w:rFonts w:cs="Times New Roman" w:hint="eastAsia"/>
        </w:rPr>
        <w:t>，</w:t>
      </w:r>
      <w:r w:rsidRPr="00D248A4">
        <w:rPr>
          <w:rFonts w:cs="Times New Roman"/>
        </w:rPr>
        <w:t>MAR)</w:t>
      </w:r>
      <w:r>
        <w:rPr>
          <w:rFonts w:cs="Times New Roman" w:hint="eastAsia"/>
        </w:rPr>
        <w:t>、完全非隨機缺失類型</w:t>
      </w:r>
      <w:r>
        <w:rPr>
          <w:rFonts w:cs="Times New Roman" w:hint="eastAsia"/>
        </w:rPr>
        <w:t>(</w:t>
      </w:r>
      <w:r w:rsidRPr="00014F94">
        <w:rPr>
          <w:rFonts w:cs="Times New Roman"/>
        </w:rPr>
        <w:t>Missing not at Random</w:t>
      </w:r>
      <w:r>
        <w:rPr>
          <w:rFonts w:cs="Times New Roman" w:hint="eastAsia"/>
        </w:rPr>
        <w:t>，</w:t>
      </w:r>
      <w:r w:rsidRPr="00014F94">
        <w:rPr>
          <w:rFonts w:cs="Times New Roman"/>
        </w:rPr>
        <w:t>MNAR)</w:t>
      </w:r>
      <w:r w:rsidR="008C432D">
        <w:rPr>
          <w:rFonts w:cs="Times New Roman" w:hint="eastAsia"/>
        </w:rPr>
        <w:t>以及完全隨機缺失類型</w:t>
      </w:r>
      <w:r w:rsidR="008C432D">
        <w:rPr>
          <w:rFonts w:cs="Times New Roman" w:hint="eastAsia"/>
        </w:rPr>
        <w:t>(</w:t>
      </w:r>
      <w:r w:rsidR="008C432D" w:rsidRPr="00D248A4">
        <w:rPr>
          <w:rFonts w:cs="Times New Roman"/>
        </w:rPr>
        <w:t>Missing Completely at Random</w:t>
      </w:r>
      <w:r w:rsidR="008C432D">
        <w:rPr>
          <w:rFonts w:cs="Times New Roman" w:hint="eastAsia"/>
        </w:rPr>
        <w:t>，</w:t>
      </w:r>
      <w:r w:rsidR="008C432D" w:rsidRPr="00D248A4">
        <w:rPr>
          <w:rFonts w:cs="Times New Roman"/>
        </w:rPr>
        <w:t>MCAR)</w:t>
      </w:r>
      <w:r>
        <w:rPr>
          <w:rFonts w:cs="Times New Roman" w:hint="eastAsia"/>
        </w:rPr>
        <w:t>三種</w:t>
      </w:r>
      <w:r>
        <w:rPr>
          <w:rFonts w:cs="Times New Roman"/>
        </w:rPr>
        <w:fldChar w:fldCharType="begin"/>
      </w:r>
      <w:r>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Pr>
          <w:rFonts w:cs="Times New Roman"/>
        </w:rPr>
        <w:fldChar w:fldCharType="separate"/>
      </w:r>
      <w:r w:rsidRPr="008106A8">
        <w:rPr>
          <w:rFonts w:cs="Times New Roman"/>
        </w:rPr>
        <w:t>[7]</w:t>
      </w:r>
      <w:r>
        <w:rPr>
          <w:rFonts w:cs="Times New Roman"/>
        </w:rPr>
        <w:fldChar w:fldCharType="end"/>
      </w:r>
      <w:r>
        <w:rPr>
          <w:rFonts w:cs="Times New Roman" w:hint="eastAsia"/>
        </w:rPr>
        <w:t>。</w:t>
      </w:r>
    </w:p>
    <w:p w14:paraId="10C3B3EE" w14:textId="3F71F394" w:rsidR="00286C1E" w:rsidRPr="00E944B8" w:rsidRDefault="00AA0280" w:rsidP="00E944B8">
      <w:pPr>
        <w:ind w:firstLine="480"/>
        <w:rPr>
          <w:rFonts w:cs="Times New Roman"/>
        </w:rPr>
      </w:pPr>
      <w:r w:rsidRPr="00045F25">
        <w:rPr>
          <w:rFonts w:cs="Times New Roman" w:hint="eastAsia"/>
          <w:color w:val="0070C0"/>
        </w:rPr>
        <w:t>首先，</w:t>
      </w:r>
      <w:r w:rsidR="00286C1E" w:rsidRPr="00045F25">
        <w:rPr>
          <w:rFonts w:cs="Times New Roman" w:hint="eastAsia"/>
          <w:color w:val="0070C0"/>
        </w:rPr>
        <w:t>若缺失資料發生的機率與資料集</w:t>
      </w:r>
      <w:r w:rsidR="00CC5511">
        <w:rPr>
          <w:rFonts w:cs="Times New Roman" w:hint="eastAsia"/>
          <w:color w:val="0070C0"/>
        </w:rPr>
        <w:t>內</w:t>
      </w:r>
      <w:r w:rsidR="00286C1E" w:rsidRPr="00045F25">
        <w:rPr>
          <w:rFonts w:cs="Times New Roman" w:hint="eastAsia"/>
          <w:color w:val="0070C0"/>
        </w:rPr>
        <w:t>的其他變數有關，但與缺失值本身的</w:t>
      </w:r>
      <w:r w:rsidR="001A74AD" w:rsidRPr="00045F25">
        <w:rPr>
          <w:rFonts w:cs="Times New Roman" w:hint="eastAsia"/>
          <w:color w:val="0070C0"/>
        </w:rPr>
        <w:t>數值</w:t>
      </w:r>
      <w:r w:rsidR="00286C1E" w:rsidRPr="00045F25">
        <w:rPr>
          <w:rFonts w:cs="Times New Roman" w:hint="eastAsia"/>
          <w:color w:val="0070C0"/>
        </w:rPr>
        <w:t>大小無關，</w:t>
      </w:r>
      <w:r w:rsidR="00286C1E" w:rsidRPr="00045F25">
        <w:rPr>
          <w:rFonts w:cs="Times New Roman"/>
          <w:color w:val="0070C0"/>
        </w:rPr>
        <w:t>則</w:t>
      </w:r>
      <w:r w:rsidR="00002872" w:rsidRPr="00045F25">
        <w:rPr>
          <w:rFonts w:cs="Times New Roman" w:hint="eastAsia"/>
          <w:color w:val="0070C0"/>
        </w:rPr>
        <w:t>稱</w:t>
      </w:r>
      <w:r w:rsidR="00286C1E" w:rsidRPr="00045F25">
        <w:rPr>
          <w:rFonts w:cs="Times New Roman"/>
          <w:color w:val="0070C0"/>
        </w:rPr>
        <w:t>此一類型</w:t>
      </w:r>
      <w:r w:rsidR="00002872" w:rsidRPr="00045F25">
        <w:rPr>
          <w:rFonts w:cs="Times New Roman" w:hint="eastAsia"/>
          <w:color w:val="0070C0"/>
        </w:rPr>
        <w:t>的</w:t>
      </w:r>
      <w:r w:rsidR="00286C1E" w:rsidRPr="00045F25">
        <w:rPr>
          <w:rFonts w:cs="Times New Roman"/>
          <w:color w:val="0070C0"/>
        </w:rPr>
        <w:t>缺失</w:t>
      </w:r>
      <w:r w:rsidR="00002872" w:rsidRPr="00045F25">
        <w:rPr>
          <w:rFonts w:cs="Times New Roman" w:hint="eastAsia"/>
          <w:color w:val="0070C0"/>
        </w:rPr>
        <w:t>值</w:t>
      </w:r>
      <w:r w:rsidR="00286C1E" w:rsidRPr="00045F25">
        <w:rPr>
          <w:rFonts w:cs="Times New Roman"/>
          <w:color w:val="0070C0"/>
        </w:rPr>
        <w:t>為隨機缺失</w:t>
      </w:r>
      <w:r w:rsidR="00286C1E" w:rsidRPr="00045F25">
        <w:rPr>
          <w:rFonts w:cs="Times New Roman" w:hint="eastAsia"/>
          <w:color w:val="0070C0"/>
        </w:rPr>
        <w:t>類型</w:t>
      </w:r>
      <w:r w:rsidR="00286C1E" w:rsidRPr="00045F25">
        <w:rPr>
          <w:rFonts w:cs="Times New Roman"/>
          <w:color w:val="0070C0"/>
        </w:rPr>
        <w:t>。</w:t>
      </w:r>
      <w:r w:rsidR="00286C1E" w:rsidRPr="00537008">
        <w:rPr>
          <w:rFonts w:cs="Times New Roman" w:hint="eastAsia"/>
        </w:rPr>
        <w:t>例如</w:t>
      </w:r>
      <w:r w:rsidR="00286C1E" w:rsidRPr="00537008">
        <w:rPr>
          <w:rFonts w:cs="Times New Roman" w:hint="eastAsia"/>
        </w:rPr>
        <w:t xml:space="preserve">: </w:t>
      </w:r>
      <w:r w:rsidR="005048E9" w:rsidRPr="003C3EFC">
        <w:rPr>
          <w:rFonts w:cs="Times New Roman" w:hint="eastAsia"/>
          <w:color w:val="0070C0"/>
        </w:rPr>
        <w:t>心情沮喪的問卷</w:t>
      </w:r>
      <w:r w:rsidR="00296BFF">
        <w:rPr>
          <w:rFonts w:cs="Times New Roman" w:hint="eastAsia"/>
          <w:color w:val="0070C0"/>
        </w:rPr>
        <w:t>容易</w:t>
      </w:r>
      <w:r w:rsidR="005048E9" w:rsidRPr="003C3EFC">
        <w:rPr>
          <w:rFonts w:cs="Times New Roman" w:hint="eastAsia"/>
          <w:color w:val="0070C0"/>
        </w:rPr>
        <w:t>缺少男性族群</w:t>
      </w:r>
      <w:r w:rsidR="007C7A9E" w:rsidRPr="003C3EFC">
        <w:rPr>
          <w:rFonts w:cs="Times New Roman" w:hint="eastAsia"/>
          <w:color w:val="0070C0"/>
        </w:rPr>
        <w:t>的</w:t>
      </w:r>
      <w:r w:rsidR="005048E9" w:rsidRPr="003C3EFC">
        <w:rPr>
          <w:rFonts w:cs="Times New Roman" w:hint="eastAsia"/>
          <w:color w:val="0070C0"/>
        </w:rPr>
        <w:t>資料，</w:t>
      </w:r>
      <w:r w:rsidR="006F0158">
        <w:rPr>
          <w:rFonts w:cs="Times New Roman" w:hint="eastAsia"/>
          <w:color w:val="0070C0"/>
        </w:rPr>
        <w:t>使得男性族群與該問卷看似有相關性，</w:t>
      </w:r>
      <w:r w:rsidR="00A400AD" w:rsidRPr="003C3EFC">
        <w:rPr>
          <w:rFonts w:cs="Times New Roman" w:hint="eastAsia"/>
          <w:color w:val="0070C0"/>
        </w:rPr>
        <w:t>但只是</w:t>
      </w:r>
      <w:r w:rsidR="00286C1E" w:rsidRPr="003C3EFC">
        <w:rPr>
          <w:rFonts w:cs="Times New Roman" w:hint="eastAsia"/>
          <w:color w:val="0070C0"/>
        </w:rPr>
        <w:t>男性較不願意填寫</w:t>
      </w:r>
      <w:r w:rsidR="00A50423" w:rsidRPr="003C3EFC">
        <w:rPr>
          <w:rFonts w:cs="Times New Roman" w:hint="eastAsia"/>
          <w:color w:val="0070C0"/>
        </w:rPr>
        <w:t>此類型</w:t>
      </w:r>
      <w:r w:rsidR="00286C1E" w:rsidRPr="003C3EFC">
        <w:rPr>
          <w:rFonts w:cs="Times New Roman" w:hint="eastAsia"/>
          <w:color w:val="0070C0"/>
        </w:rPr>
        <w:t>問卷，</w:t>
      </w:r>
      <w:r w:rsidR="0006522E">
        <w:rPr>
          <w:rFonts w:cs="Times New Roman" w:hint="eastAsia"/>
          <w:color w:val="0070C0"/>
        </w:rPr>
        <w:t>但</w:t>
      </w:r>
      <w:r w:rsidR="00D971AA">
        <w:rPr>
          <w:rFonts w:cs="Times New Roman" w:hint="eastAsia"/>
          <w:color w:val="0070C0"/>
        </w:rPr>
        <w:t>事實上缺失因素與男性族群毫無關係，</w:t>
      </w:r>
      <w:r w:rsidR="00286C1E" w:rsidRPr="003C3EFC">
        <w:rPr>
          <w:rFonts w:cs="Times New Roman" w:hint="eastAsia"/>
          <w:color w:val="0070C0"/>
        </w:rPr>
        <w:t>此一類型的缺失值就被歸類為隨機缺失值。</w:t>
      </w:r>
    </w:p>
    <w:p w14:paraId="19B56EA4" w14:textId="7043CC75" w:rsidR="00E944B8" w:rsidRDefault="00E4053C" w:rsidP="00FD6A14">
      <w:pPr>
        <w:ind w:firstLine="480"/>
        <w:rPr>
          <w:rFonts w:cs="Times New Roman"/>
        </w:rPr>
      </w:pPr>
      <w:r>
        <w:rPr>
          <w:rFonts w:cs="Times New Roman" w:hint="eastAsia"/>
        </w:rPr>
        <w:t>完全隨機缺失類型，</w:t>
      </w:r>
      <w:r w:rsidRPr="00537008">
        <w:rPr>
          <w:rFonts w:cs="Times New Roman"/>
        </w:rPr>
        <w:t>假設</w:t>
      </w:r>
      <w:r w:rsidRPr="00537008">
        <w:rPr>
          <w:rFonts w:cs="Times New Roman" w:hint="eastAsia"/>
        </w:rPr>
        <w:t>有</w:t>
      </w:r>
      <w:r w:rsidRPr="00537008">
        <w:rPr>
          <w:rFonts w:cs="Times New Roman"/>
        </w:rPr>
        <w:t>一變數有缺失</w:t>
      </w:r>
      <w:r>
        <w:rPr>
          <w:rFonts w:cs="Times New Roman" w:hint="eastAsia"/>
        </w:rPr>
        <w:t>值</w:t>
      </w:r>
      <w:r w:rsidRPr="00537008">
        <w:rPr>
          <w:rFonts w:cs="Times New Roman"/>
        </w:rPr>
        <w:t>，若該缺失</w:t>
      </w:r>
      <w:r>
        <w:rPr>
          <w:rFonts w:cs="Times New Roman" w:hint="eastAsia"/>
        </w:rPr>
        <w:t>值</w:t>
      </w:r>
      <w:r w:rsidRPr="00537008">
        <w:rPr>
          <w:rFonts w:cs="Times New Roman"/>
        </w:rPr>
        <w:t>的</w:t>
      </w:r>
      <w:r>
        <w:rPr>
          <w:rFonts w:cs="Times New Roman" w:hint="eastAsia"/>
        </w:rPr>
        <w:t>缺失</w:t>
      </w:r>
      <w:r w:rsidRPr="00537008">
        <w:rPr>
          <w:rFonts w:cs="Times New Roman"/>
        </w:rPr>
        <w:t>機率與該</w:t>
      </w:r>
      <w:r>
        <w:rPr>
          <w:rFonts w:cs="Times New Roman" w:hint="eastAsia"/>
        </w:rPr>
        <w:t>資料集</w:t>
      </w:r>
      <w:r w:rsidR="00A72F7D">
        <w:rPr>
          <w:rFonts w:cs="Times New Roman" w:hint="eastAsia"/>
        </w:rPr>
        <w:t>內</w:t>
      </w:r>
      <w:r w:rsidRPr="00537008">
        <w:rPr>
          <w:rFonts w:cs="Times New Roman"/>
        </w:rPr>
        <w:t>任何</w:t>
      </w:r>
      <w:r w:rsidRPr="00537008">
        <w:rPr>
          <w:rFonts w:cs="Times New Roman" w:hint="eastAsia"/>
        </w:rPr>
        <w:t>變</w:t>
      </w:r>
      <w:r w:rsidRPr="00537008">
        <w:rPr>
          <w:rFonts w:cs="Times New Roman"/>
        </w:rPr>
        <w:t>數</w:t>
      </w:r>
      <w:r>
        <w:rPr>
          <w:rFonts w:cs="Times New Roman" w:hint="eastAsia"/>
        </w:rPr>
        <w:t>都</w:t>
      </w:r>
      <w:r w:rsidRPr="00537008">
        <w:rPr>
          <w:rFonts w:cs="Times New Roman" w:hint="eastAsia"/>
        </w:rPr>
        <w:t>沒有任何</w:t>
      </w:r>
      <w:r w:rsidRPr="00537008">
        <w:rPr>
          <w:rFonts w:cs="Times New Roman"/>
        </w:rPr>
        <w:t>相關</w:t>
      </w:r>
      <w:r w:rsidRPr="00537008">
        <w:rPr>
          <w:rFonts w:cs="Times New Roman" w:hint="eastAsia"/>
        </w:rPr>
        <w:t>性</w:t>
      </w:r>
      <w:r w:rsidRPr="00537008">
        <w:rPr>
          <w:rFonts w:cs="Times New Roman"/>
        </w:rPr>
        <w:t>，</w:t>
      </w:r>
      <w:r w:rsidRPr="00537008">
        <w:rPr>
          <w:rFonts w:cs="Times New Roman" w:hint="eastAsia"/>
        </w:rPr>
        <w:t>稱此</w:t>
      </w:r>
      <w:r w:rsidRPr="00537008">
        <w:rPr>
          <w:rFonts w:cs="Times New Roman"/>
        </w:rPr>
        <w:t>缺失類型為完全隨機缺失</w:t>
      </w:r>
      <w:r w:rsidRPr="00537008">
        <w:rPr>
          <w:rFonts w:cs="Times New Roman" w:hint="eastAsia"/>
        </w:rPr>
        <w:t>類型。</w:t>
      </w:r>
      <w:r w:rsidRPr="00014F94">
        <w:rPr>
          <w:rFonts w:cs="Times New Roman" w:hint="eastAsia"/>
        </w:rPr>
        <w:t>例如</w:t>
      </w:r>
      <w:r w:rsidRPr="00014F94">
        <w:rPr>
          <w:rFonts w:cs="Times New Roman" w:hint="eastAsia"/>
        </w:rPr>
        <w:t>:</w:t>
      </w:r>
      <w:r>
        <w:rPr>
          <w:rFonts w:cs="Times New Roman" w:hint="eastAsia"/>
        </w:rPr>
        <w:t xml:space="preserve"> </w:t>
      </w:r>
      <w:r w:rsidRPr="00014F94">
        <w:rPr>
          <w:rFonts w:cs="Times New Roman" w:hint="eastAsia"/>
        </w:rPr>
        <w:t>回答錯誤、</w:t>
      </w:r>
      <w:proofErr w:type="gramStart"/>
      <w:r w:rsidRPr="00014F94">
        <w:rPr>
          <w:rFonts w:cs="Times New Roman" w:hint="eastAsia"/>
        </w:rPr>
        <w:t>忘記填值</w:t>
      </w:r>
      <w:proofErr w:type="gramEnd"/>
      <w:r w:rsidRPr="00014F94">
        <w:rPr>
          <w:rFonts w:cs="Times New Roman" w:hint="eastAsia"/>
        </w:rPr>
        <w:t>、資料遺失等等。</w:t>
      </w:r>
      <w:r w:rsidR="00CB39F7" w:rsidRPr="00537008">
        <w:rPr>
          <w:rFonts w:cs="Times New Roman" w:hint="eastAsia"/>
        </w:rPr>
        <w:t>本論文實驗中採取資料集後所模擬的隨機缺失模式屬於此種</w:t>
      </w:r>
      <w:r w:rsidR="00CB39F7" w:rsidRPr="00537008">
        <w:rPr>
          <w:rFonts w:cs="Times New Roman"/>
        </w:rPr>
        <w:t>類型</w:t>
      </w:r>
      <w:r w:rsidR="00CB39F7" w:rsidRPr="00537008">
        <w:rPr>
          <w:rFonts w:cs="Times New Roman" w:hint="eastAsia"/>
        </w:rPr>
        <w:t>，確保缺失值並不會與</w:t>
      </w:r>
      <w:r w:rsidR="00CB39F7" w:rsidRPr="00EC69B5">
        <w:rPr>
          <w:rFonts w:cs="Times New Roman" w:hint="eastAsia"/>
        </w:rPr>
        <w:t>其他因素與變數有任何相關性</w:t>
      </w:r>
      <w:r w:rsidR="00CB39F7">
        <w:rPr>
          <w:rFonts w:cs="Times New Roman" w:hint="eastAsia"/>
        </w:rPr>
        <w:t>，</w:t>
      </w:r>
      <w:r w:rsidR="00904684">
        <w:rPr>
          <w:rFonts w:cs="Times New Roman" w:hint="eastAsia"/>
        </w:rPr>
        <w:t>可能</w:t>
      </w:r>
      <w:r w:rsidR="00DA6C47">
        <w:rPr>
          <w:rFonts w:cs="Times New Roman" w:hint="eastAsia"/>
        </w:rPr>
        <w:t>在填補過程中</w:t>
      </w:r>
      <w:r w:rsidR="00BE171C">
        <w:rPr>
          <w:rFonts w:cs="Times New Roman" w:hint="eastAsia"/>
        </w:rPr>
        <w:t>造成</w:t>
      </w:r>
      <w:r w:rsidR="00904684">
        <w:rPr>
          <w:rFonts w:cs="Times New Roman" w:hint="eastAsia"/>
        </w:rPr>
        <w:t>偏差</w:t>
      </w:r>
      <w:r w:rsidR="00CB39F7" w:rsidRPr="00EC69B5">
        <w:rPr>
          <w:rFonts w:cs="Times New Roman" w:hint="eastAsia"/>
        </w:rPr>
        <w:t>。</w:t>
      </w:r>
    </w:p>
    <w:p w14:paraId="13F02B27" w14:textId="14A64FA5" w:rsidR="00A81C57" w:rsidRPr="00496025" w:rsidRDefault="00730A45" w:rsidP="00496025">
      <w:pPr>
        <w:ind w:firstLine="480"/>
        <w:rPr>
          <w:rFonts w:cs="Times New Roman"/>
        </w:rPr>
      </w:pPr>
      <w:r>
        <w:rPr>
          <w:rFonts w:cs="Times New Roman" w:hint="eastAsia"/>
        </w:rPr>
        <w:t>若</w:t>
      </w:r>
      <w:r w:rsidR="00E4053C" w:rsidRPr="00537008">
        <w:rPr>
          <w:rFonts w:cs="Times New Roman" w:hint="eastAsia"/>
        </w:rPr>
        <w:t>缺失情形不屬於</w:t>
      </w:r>
      <w:r w:rsidR="00E944B8">
        <w:rPr>
          <w:rFonts w:cs="Times New Roman" w:hint="eastAsia"/>
        </w:rPr>
        <w:t>其他</w:t>
      </w:r>
      <w:r w:rsidR="00E4053C" w:rsidRPr="00537008">
        <w:rPr>
          <w:rFonts w:cs="Times New Roman" w:hint="eastAsia"/>
        </w:rPr>
        <w:t>兩者，則</w:t>
      </w:r>
      <w:r w:rsidR="00E4053C">
        <w:rPr>
          <w:rFonts w:cs="Times New Roman" w:hint="eastAsia"/>
        </w:rPr>
        <w:t>會</w:t>
      </w:r>
      <w:r w:rsidR="00E4053C" w:rsidRPr="00537008">
        <w:rPr>
          <w:rFonts w:cs="Times New Roman" w:hint="eastAsia"/>
        </w:rPr>
        <w:t>被歸屬於完全非隨機缺失類型。此一類型的缺失值與某</w:t>
      </w:r>
      <w:r w:rsidR="007B06BC">
        <w:rPr>
          <w:rFonts w:cs="Times New Roman" w:hint="eastAsia"/>
        </w:rPr>
        <w:t>一</w:t>
      </w:r>
      <w:r w:rsidR="00E4053C" w:rsidRPr="00537008">
        <w:rPr>
          <w:rFonts w:cs="Times New Roman" w:hint="eastAsia"/>
        </w:rPr>
        <w:t>維度具有一定程度的關係或傾向，即與該缺失值有很高的相關性。屬於此一類型缺失資料會表現出某一種資料特性，故</w:t>
      </w:r>
      <w:r w:rsidR="009B70B6">
        <w:rPr>
          <w:rFonts w:cs="Times New Roman" w:hint="eastAsia"/>
        </w:rPr>
        <w:t>此</w:t>
      </w:r>
      <w:proofErr w:type="gramStart"/>
      <w:r w:rsidR="009B70B6">
        <w:rPr>
          <w:rFonts w:cs="Times New Roman" w:hint="eastAsia"/>
        </w:rPr>
        <w:t>一</w:t>
      </w:r>
      <w:proofErr w:type="gramEnd"/>
      <w:r w:rsidR="005709AD">
        <w:rPr>
          <w:rFonts w:cs="Times New Roman" w:hint="eastAsia"/>
        </w:rPr>
        <w:t>缺失</w:t>
      </w:r>
      <w:r w:rsidR="009B70B6">
        <w:rPr>
          <w:rFonts w:cs="Times New Roman" w:hint="eastAsia"/>
        </w:rPr>
        <w:t>類型</w:t>
      </w:r>
      <w:r w:rsidR="005709AD">
        <w:rPr>
          <w:rFonts w:cs="Times New Roman" w:hint="eastAsia"/>
        </w:rPr>
        <w:t>完全</w:t>
      </w:r>
      <w:r w:rsidR="00E4053C" w:rsidRPr="00537008">
        <w:rPr>
          <w:rFonts w:cs="Times New Roman" w:hint="eastAsia"/>
        </w:rPr>
        <w:t>不可忽略</w:t>
      </w:r>
      <w:r w:rsidR="009B3CF9">
        <w:rPr>
          <w:rFonts w:cs="Times New Roman" w:hint="eastAsia"/>
        </w:rPr>
        <w:t>，也不宜用任何方式異動缺失值</w:t>
      </w:r>
      <w:r w:rsidR="00E4053C" w:rsidRPr="00537008">
        <w:rPr>
          <w:rFonts w:cs="Times New Roman" w:hint="eastAsia"/>
        </w:rPr>
        <w:t>。例如</w:t>
      </w:r>
      <w:r w:rsidR="002B5218">
        <w:rPr>
          <w:rFonts w:cs="Times New Roman" w:hint="eastAsia"/>
        </w:rPr>
        <w:t xml:space="preserve">: </w:t>
      </w:r>
      <w:r w:rsidR="00E4053C" w:rsidRPr="00537008">
        <w:rPr>
          <w:rFonts w:cs="Times New Roman" w:hint="eastAsia"/>
        </w:rPr>
        <w:t>薪資調查問卷時，高薪資與低薪資族群因為不想透漏實際薪資而拒絕填寫，造成這種資料缺失情況，進而導致影響資料集真實性。</w:t>
      </w:r>
      <w:r w:rsidR="00FD6A14" w:rsidRPr="00384AB8">
        <w:rPr>
          <w:rFonts w:cs="Times New Roman" w:hint="eastAsia"/>
          <w:color w:val="0070C0"/>
        </w:rPr>
        <w:t>因此完全不可以忽略含有缺失值的任何一筆資料，且不建議擅自刪除那些含有缺失值的資料點，以防止對資料集的特徵做出作錯誤判斷與誤導。不過，若是缺失資料類型屬於</w:t>
      </w:r>
      <w:r w:rsidR="00FD6A14" w:rsidRPr="00384AB8">
        <w:rPr>
          <w:rFonts w:cs="Times New Roman" w:hint="eastAsia"/>
          <w:color w:val="0070C0"/>
        </w:rPr>
        <w:t>MCAR</w:t>
      </w:r>
      <w:r w:rsidR="00FD6A14" w:rsidRPr="00384AB8">
        <w:rPr>
          <w:rFonts w:cs="Times New Roman" w:hint="eastAsia"/>
          <w:color w:val="0070C0"/>
        </w:rPr>
        <w:t>，</w:t>
      </w:r>
      <w:r w:rsidR="0056004B">
        <w:rPr>
          <w:rFonts w:cs="Times New Roman" w:hint="eastAsia"/>
          <w:color w:val="0070C0"/>
        </w:rPr>
        <w:t>可以在無缺失值的資料筆數足夠多時刪除部分具有缺失值的資料。若是</w:t>
      </w:r>
      <w:r w:rsidR="00FD6A14" w:rsidRPr="00384AB8">
        <w:rPr>
          <w:rFonts w:cs="Times New Roman" w:hint="eastAsia"/>
          <w:color w:val="0070C0"/>
        </w:rPr>
        <w:t>缺失</w:t>
      </w:r>
      <w:r w:rsidR="0056004B" w:rsidRPr="00384AB8">
        <w:rPr>
          <w:rFonts w:cs="Times New Roman" w:hint="eastAsia"/>
          <w:color w:val="0070C0"/>
        </w:rPr>
        <w:t>資料類型屬於</w:t>
      </w:r>
      <w:r w:rsidR="00FD6A14" w:rsidRPr="00384AB8">
        <w:rPr>
          <w:rFonts w:cs="Times New Roman" w:hint="eastAsia"/>
          <w:color w:val="0070C0"/>
        </w:rPr>
        <w:t>MAR</w:t>
      </w:r>
      <w:r w:rsidR="00FD6A14" w:rsidRPr="00384AB8">
        <w:rPr>
          <w:rFonts w:cs="Times New Roman" w:hint="eastAsia"/>
          <w:color w:val="0070C0"/>
        </w:rPr>
        <w:t>類型時，則對該資料集內所含有的缺失值可以被納入考量或者經過缺失值的相關處理技術解決缺失值的問題。可選擇將具有缺失值的資料筆刪除或是針對該缺失值賦予一個合理可供參考新的值，其他原本無缺失的數值仍可被拿來作為後續資料分析用途。</w:t>
      </w:r>
    </w:p>
    <w:p w14:paraId="5D86CF31" w14:textId="77777777" w:rsidR="00705F8D" w:rsidRPr="00A81C57" w:rsidRDefault="00705F8D" w:rsidP="00496025"/>
    <w:p w14:paraId="3C819CE0" w14:textId="3098DD56" w:rsidR="00A81C57" w:rsidRDefault="00A81C57" w:rsidP="00286C1E">
      <w:pPr>
        <w:pStyle w:val="2"/>
      </w:pPr>
      <w:bookmarkStart w:id="11" w:name="_Toc48777380"/>
      <w:r>
        <w:rPr>
          <w:rFonts w:hint="eastAsia"/>
        </w:rPr>
        <w:t>2.2</w:t>
      </w:r>
      <w:r w:rsidR="00912DCF">
        <w:rPr>
          <w:rFonts w:hint="eastAsia"/>
        </w:rPr>
        <w:t>缺失值</w:t>
      </w:r>
      <w:r>
        <w:rPr>
          <w:rFonts w:hint="eastAsia"/>
        </w:rPr>
        <w:t>處理技術</w:t>
      </w:r>
      <w:bookmarkEnd w:id="11"/>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w:t>
      </w:r>
      <w:r w:rsidR="009308DA" w:rsidRPr="00B46F32">
        <w:rPr>
          <w:rFonts w:cs="Times New Roman" w:hint="eastAsia"/>
        </w:rPr>
        <w:lastRenderedPageBreak/>
        <w:t>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7D422668" w14:textId="77777777" w:rsidR="00B8381F" w:rsidRDefault="005D06B0" w:rsidP="00B8381F">
      <w:pPr>
        <w:ind w:firstLine="480"/>
        <w:rPr>
          <w:color w:val="C45911" w:themeColor="accent2" w:themeShade="BF"/>
        </w:rPr>
      </w:pPr>
      <w:r w:rsidRPr="004246AB">
        <w:rPr>
          <w:rFonts w:cs="Times New Roman" w:hint="eastAsia"/>
          <w:color w:val="C45911" w:themeColor="accent2" w:themeShade="BF"/>
        </w:rPr>
        <w:t>填補法</w:t>
      </w:r>
      <w:r w:rsidR="00E1732D" w:rsidRPr="004246AB">
        <w:rPr>
          <w:rFonts w:cs="Times New Roman" w:hint="eastAsia"/>
          <w:color w:val="C45911" w:themeColor="accent2" w:themeShade="BF"/>
        </w:rPr>
        <w:t>技術</w:t>
      </w:r>
      <w:r w:rsidR="0090214C" w:rsidRPr="004246AB">
        <w:rPr>
          <w:rFonts w:cs="Times New Roman"/>
          <w:color w:val="C45911" w:themeColor="accent2" w:themeShade="BF"/>
        </w:rPr>
        <w:fldChar w:fldCharType="begin"/>
      </w:r>
      <w:r w:rsidR="0090214C" w:rsidRPr="004246AB">
        <w:rPr>
          <w:rFonts w:cs="Times New Roman"/>
          <w:color w:val="C45911" w:themeColor="accent2" w:themeShade="BF"/>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4246AB">
        <w:rPr>
          <w:rFonts w:cs="Times New Roman"/>
          <w:color w:val="C45911" w:themeColor="accent2" w:themeShade="BF"/>
        </w:rPr>
        <w:fldChar w:fldCharType="separate"/>
      </w:r>
      <w:r w:rsidR="0090214C" w:rsidRPr="004246AB">
        <w:rPr>
          <w:rFonts w:cs="Times New Roman"/>
          <w:color w:val="C45911" w:themeColor="accent2" w:themeShade="BF"/>
        </w:rPr>
        <w:t>[2]</w:t>
      </w:r>
      <w:r w:rsidR="0090214C" w:rsidRPr="004246AB">
        <w:rPr>
          <w:rFonts w:cs="Times New Roman"/>
          <w:color w:val="C45911" w:themeColor="accent2" w:themeShade="BF"/>
        </w:rPr>
        <w:fldChar w:fldCharType="end"/>
      </w:r>
      <w:r w:rsidR="001B0C50" w:rsidRPr="004246AB">
        <w:rPr>
          <w:rFonts w:cs="Times New Roman" w:hint="eastAsia"/>
          <w:color w:val="C45911" w:themeColor="accent2" w:themeShade="BF"/>
        </w:rPr>
        <w:t>是</w:t>
      </w:r>
      <w:r w:rsidR="00045320" w:rsidRPr="004246AB">
        <w:rPr>
          <w:rFonts w:cs="Times New Roman"/>
          <w:color w:val="C45911" w:themeColor="accent2" w:themeShade="BF"/>
        </w:rPr>
        <w:t>用簡單的統計方法來計算需要</w:t>
      </w:r>
      <w:r w:rsidR="00D84BFF" w:rsidRPr="004246AB">
        <w:rPr>
          <w:rFonts w:cs="Times New Roman" w:hint="eastAsia"/>
          <w:color w:val="C45911" w:themeColor="accent2" w:themeShade="BF"/>
        </w:rPr>
        <w:t>被</w:t>
      </w:r>
      <w:r w:rsidR="00BD4462" w:rsidRPr="004246AB">
        <w:rPr>
          <w:rFonts w:cs="Times New Roman" w:hint="eastAsia"/>
          <w:color w:val="C45911" w:themeColor="accent2" w:themeShade="BF"/>
        </w:rPr>
        <w:t>填</w:t>
      </w:r>
      <w:r w:rsidR="00045320" w:rsidRPr="004246AB">
        <w:rPr>
          <w:rFonts w:cs="Times New Roman"/>
          <w:color w:val="C45911" w:themeColor="accent2" w:themeShade="BF"/>
        </w:rPr>
        <w:t>入的</w:t>
      </w:r>
      <w:r w:rsidR="00BD4462" w:rsidRPr="004246AB">
        <w:rPr>
          <w:rFonts w:cs="Times New Roman" w:hint="eastAsia"/>
          <w:color w:val="C45911" w:themeColor="accent2" w:themeShade="BF"/>
        </w:rPr>
        <w:t>填</w:t>
      </w:r>
      <w:r w:rsidR="00045320" w:rsidRPr="004246AB">
        <w:rPr>
          <w:rFonts w:cs="Times New Roman"/>
          <w:color w:val="C45911" w:themeColor="accent2" w:themeShade="BF"/>
        </w:rPr>
        <w:t>補值</w:t>
      </w:r>
      <w:r w:rsidR="00D91194" w:rsidRPr="004246AB">
        <w:rPr>
          <w:rFonts w:cs="Times New Roman" w:hint="eastAsia"/>
          <w:color w:val="C45911" w:themeColor="accent2" w:themeShade="BF"/>
        </w:rPr>
        <w:t>。</w:t>
      </w:r>
      <w:r w:rsidR="007A06D2" w:rsidRPr="004246AB">
        <w:rPr>
          <w:rFonts w:cs="Times New Roman" w:hint="eastAsia"/>
          <w:color w:val="C45911" w:themeColor="accent2" w:themeShade="BF"/>
        </w:rPr>
        <w:t>最</w:t>
      </w:r>
      <w:proofErr w:type="gramStart"/>
      <w:r w:rsidR="00980A50" w:rsidRPr="004246AB">
        <w:rPr>
          <w:rFonts w:cs="Times New Roman" w:hint="eastAsia"/>
          <w:color w:val="C45911" w:themeColor="accent2" w:themeShade="BF"/>
        </w:rPr>
        <w:t>簡易</w:t>
      </w:r>
      <w:r w:rsidR="00045320" w:rsidRPr="004246AB">
        <w:rPr>
          <w:rFonts w:cs="Times New Roman"/>
          <w:color w:val="C45911" w:themeColor="accent2" w:themeShade="BF"/>
        </w:rPr>
        <w:t>補值</w:t>
      </w:r>
      <w:r w:rsidR="007A06D2" w:rsidRPr="004246AB">
        <w:rPr>
          <w:rFonts w:cs="Times New Roman" w:hint="eastAsia"/>
          <w:color w:val="C45911" w:themeColor="accent2" w:themeShade="BF"/>
        </w:rPr>
        <w:t>的</w:t>
      </w:r>
      <w:proofErr w:type="gramEnd"/>
      <w:r w:rsidR="00045320" w:rsidRPr="004246AB">
        <w:rPr>
          <w:rFonts w:cs="Times New Roman"/>
          <w:color w:val="C45911" w:themeColor="accent2" w:themeShade="BF"/>
        </w:rPr>
        <w:t>方法</w:t>
      </w:r>
      <w:r w:rsidR="00D91194" w:rsidRPr="004246AB">
        <w:rPr>
          <w:rFonts w:cs="Times New Roman" w:hint="eastAsia"/>
          <w:color w:val="C45911" w:themeColor="accent2" w:themeShade="BF"/>
        </w:rPr>
        <w:t>是</w:t>
      </w:r>
      <w:r w:rsidR="00980A50" w:rsidRPr="004246AB">
        <w:rPr>
          <w:rFonts w:cs="Times New Roman" w:hint="eastAsia"/>
          <w:color w:val="C45911" w:themeColor="accent2" w:themeShade="BF"/>
        </w:rPr>
        <w:t>對所有缺失值欄位</w:t>
      </w:r>
      <w:r w:rsidR="00B343BC" w:rsidRPr="004246AB">
        <w:rPr>
          <w:rFonts w:cs="Times New Roman" w:hint="eastAsia"/>
          <w:color w:val="C45911" w:themeColor="accent2" w:themeShade="BF"/>
        </w:rPr>
        <w:t>只賦予</w:t>
      </w:r>
      <w:r w:rsidR="00045320" w:rsidRPr="004246AB">
        <w:rPr>
          <w:rFonts w:cs="Times New Roman"/>
          <w:color w:val="C45911" w:themeColor="accent2" w:themeShade="BF"/>
        </w:rPr>
        <w:t>單一固定</w:t>
      </w:r>
      <w:r w:rsidR="00A13F01" w:rsidRPr="004246AB">
        <w:rPr>
          <w:rFonts w:cs="Times New Roman" w:hint="eastAsia"/>
          <w:color w:val="C45911" w:themeColor="accent2" w:themeShade="BF"/>
        </w:rPr>
        <w:t>數</w:t>
      </w:r>
      <w:r w:rsidR="00045320" w:rsidRPr="004246AB">
        <w:rPr>
          <w:rFonts w:cs="Times New Roman"/>
          <w:color w:val="C45911" w:themeColor="accent2" w:themeShade="BF"/>
        </w:rPr>
        <w:t>值</w:t>
      </w:r>
      <w:r w:rsidR="00AC5395" w:rsidRPr="004246AB">
        <w:rPr>
          <w:rFonts w:cs="Times New Roman" w:hint="eastAsia"/>
          <w:color w:val="C45911" w:themeColor="accent2" w:themeShade="BF"/>
        </w:rPr>
        <w:t>，</w:t>
      </w:r>
      <w:r w:rsidR="00BB7464" w:rsidRPr="004246AB">
        <w:rPr>
          <w:rFonts w:cs="Times New Roman" w:hint="eastAsia"/>
          <w:color w:val="C45911" w:themeColor="accent2" w:themeShade="BF"/>
        </w:rPr>
        <w:t>例</w:t>
      </w:r>
      <w:r w:rsidR="00AC5395" w:rsidRPr="004246AB">
        <w:rPr>
          <w:rFonts w:cs="Times New Roman" w:hint="eastAsia"/>
          <w:color w:val="C45911" w:themeColor="accent2" w:themeShade="BF"/>
        </w:rPr>
        <w:t>如</w:t>
      </w:r>
      <w:r w:rsidR="00045320" w:rsidRPr="004246AB">
        <w:rPr>
          <w:rFonts w:cs="Times New Roman"/>
          <w:color w:val="C45911" w:themeColor="accent2" w:themeShade="BF"/>
        </w:rPr>
        <w:t>眾數、平均值、中位數</w:t>
      </w:r>
      <w:r w:rsidR="009D5A8A" w:rsidRPr="004246AB">
        <w:rPr>
          <w:rFonts w:cs="Times New Roman" w:hint="eastAsia"/>
          <w:color w:val="C45911" w:themeColor="accent2" w:themeShade="BF"/>
        </w:rPr>
        <w:t>、</w:t>
      </w:r>
      <w:r w:rsidR="006502FE" w:rsidRPr="004246AB">
        <w:rPr>
          <w:rFonts w:cs="Times New Roman" w:hint="eastAsia"/>
          <w:color w:val="C45911" w:themeColor="accent2" w:themeShade="BF"/>
        </w:rPr>
        <w:t>極大值</w:t>
      </w:r>
      <w:r w:rsidR="009D5A8A" w:rsidRPr="004246AB">
        <w:rPr>
          <w:rFonts w:cs="Times New Roman" w:hint="eastAsia"/>
          <w:color w:val="C45911" w:themeColor="accent2" w:themeShade="BF"/>
        </w:rPr>
        <w:t>、</w:t>
      </w:r>
      <w:r w:rsidR="006502FE" w:rsidRPr="004246AB">
        <w:rPr>
          <w:rFonts w:cs="Times New Roman" w:hint="eastAsia"/>
          <w:color w:val="C45911" w:themeColor="accent2" w:themeShade="BF"/>
        </w:rPr>
        <w:t>極小值</w:t>
      </w:r>
      <w:r w:rsidR="00045320" w:rsidRPr="004246AB">
        <w:rPr>
          <w:rFonts w:cs="Times New Roman"/>
          <w:color w:val="C45911" w:themeColor="accent2" w:themeShade="BF"/>
        </w:rPr>
        <w:t>等等</w:t>
      </w:r>
      <w:r w:rsidR="004367A9" w:rsidRPr="004246AB">
        <w:rPr>
          <w:rFonts w:cs="Times New Roman"/>
          <w:color w:val="C45911" w:themeColor="accent2" w:themeShade="BF"/>
        </w:rPr>
        <w:fldChar w:fldCharType="begin"/>
      </w:r>
      <w:r w:rsidR="004367A9" w:rsidRPr="004246AB">
        <w:rPr>
          <w:rFonts w:cs="Times New Roman"/>
          <w:color w:val="C45911" w:themeColor="accent2" w:themeShade="BF"/>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4246AB">
        <w:rPr>
          <w:rFonts w:cs="Times New Roman"/>
          <w:color w:val="C45911" w:themeColor="accent2" w:themeShade="BF"/>
        </w:rPr>
        <w:fldChar w:fldCharType="separate"/>
      </w:r>
      <w:r w:rsidR="004367A9" w:rsidRPr="004246AB">
        <w:rPr>
          <w:rFonts w:cs="Times New Roman"/>
          <w:color w:val="C45911" w:themeColor="accent2" w:themeShade="BF"/>
        </w:rPr>
        <w:t>[11]</w:t>
      </w:r>
      <w:r w:rsidR="004367A9" w:rsidRPr="004246AB">
        <w:rPr>
          <w:rFonts w:cs="Times New Roman"/>
          <w:color w:val="C45911" w:themeColor="accent2" w:themeShade="BF"/>
        </w:rPr>
        <w:fldChar w:fldCharType="end"/>
      </w:r>
      <w:r w:rsidR="00FA6616" w:rsidRPr="004246AB">
        <w:rPr>
          <w:rFonts w:cs="Times New Roman" w:hint="eastAsia"/>
          <w:color w:val="C45911" w:themeColor="accent2" w:themeShade="BF"/>
        </w:rPr>
        <w:t>。</w:t>
      </w:r>
      <w:r w:rsidR="00EA7BC5" w:rsidRPr="004246AB">
        <w:rPr>
          <w:rFonts w:cs="Times New Roman" w:hint="eastAsia"/>
          <w:color w:val="C45911" w:themeColor="accent2" w:themeShade="BF"/>
        </w:rPr>
        <w:t>在不影響</w:t>
      </w:r>
      <w:r w:rsidR="00EF584F" w:rsidRPr="004246AB">
        <w:rPr>
          <w:rFonts w:cs="Times New Roman" w:hint="eastAsia"/>
          <w:color w:val="C45911" w:themeColor="accent2" w:themeShade="BF"/>
        </w:rPr>
        <w:t>資料集分佈模型下，採</w:t>
      </w:r>
      <w:r w:rsidR="00C5545D" w:rsidRPr="004246AB">
        <w:rPr>
          <w:rFonts w:cs="Times New Roman" w:hint="eastAsia"/>
          <w:color w:val="C45911" w:themeColor="accent2" w:themeShade="BF"/>
        </w:rPr>
        <w:t>取</w:t>
      </w:r>
      <w:r w:rsidR="00EF584F" w:rsidRPr="004246AB">
        <w:rPr>
          <w:rFonts w:hint="eastAsia"/>
          <w:color w:val="C45911" w:themeColor="accent2" w:themeShade="BF"/>
        </w:rPr>
        <w:t>單一固定</w:t>
      </w:r>
      <w:r w:rsidR="004635D0" w:rsidRPr="004246AB">
        <w:rPr>
          <w:rFonts w:hint="eastAsia"/>
          <w:color w:val="C45911" w:themeColor="accent2" w:themeShade="BF"/>
        </w:rPr>
        <w:t>數</w:t>
      </w:r>
      <w:r w:rsidR="00EF584F" w:rsidRPr="004246AB">
        <w:rPr>
          <w:rFonts w:hint="eastAsia"/>
          <w:color w:val="C45911" w:themeColor="accent2" w:themeShade="BF"/>
        </w:rPr>
        <w:t>值填補法比丟棄法來得合理</w:t>
      </w:r>
      <w:r w:rsidR="00AC6EB2" w:rsidRPr="004246AB">
        <w:rPr>
          <w:rFonts w:cs="Times New Roman" w:hint="eastAsia"/>
          <w:color w:val="C45911" w:themeColor="accent2" w:themeShade="BF"/>
        </w:rPr>
        <w:t>。</w:t>
      </w:r>
      <w:r w:rsidR="00D91194" w:rsidRPr="004246AB">
        <w:rPr>
          <w:rFonts w:cs="Times New Roman" w:hint="eastAsia"/>
          <w:color w:val="C45911" w:themeColor="accent2" w:themeShade="BF"/>
        </w:rPr>
        <w:t>若</w:t>
      </w:r>
      <w:r w:rsidR="00B66343" w:rsidRPr="004246AB">
        <w:rPr>
          <w:rFonts w:hint="eastAsia"/>
          <w:color w:val="C45911" w:themeColor="accent2" w:themeShade="BF"/>
        </w:rPr>
        <w:t>考量不影響整體</w:t>
      </w:r>
      <w:r w:rsidR="004F0D22" w:rsidRPr="004246AB">
        <w:rPr>
          <w:rFonts w:hint="eastAsia"/>
          <w:color w:val="C45911" w:themeColor="accent2" w:themeShade="BF"/>
        </w:rPr>
        <w:t>輸入</w:t>
      </w:r>
      <w:r w:rsidR="00B66343" w:rsidRPr="004246AB">
        <w:rPr>
          <w:rFonts w:hint="eastAsia"/>
          <w:color w:val="C45911" w:themeColor="accent2" w:themeShade="BF"/>
        </w:rPr>
        <w:t>資料集分</w:t>
      </w:r>
      <w:r w:rsidR="00D91194" w:rsidRPr="004246AB">
        <w:rPr>
          <w:rFonts w:hint="eastAsia"/>
          <w:color w:val="C45911" w:themeColor="accent2" w:themeShade="BF"/>
        </w:rPr>
        <w:t>布</w:t>
      </w:r>
      <w:r w:rsidR="00C5545D" w:rsidRPr="004246AB">
        <w:rPr>
          <w:rFonts w:hint="eastAsia"/>
          <w:color w:val="C45911" w:themeColor="accent2" w:themeShade="BF"/>
        </w:rPr>
        <w:t>、</w:t>
      </w:r>
      <w:r w:rsidR="009E1266" w:rsidRPr="004246AB">
        <w:rPr>
          <w:rFonts w:hint="eastAsia"/>
          <w:color w:val="C45911" w:themeColor="accent2" w:themeShade="BF"/>
        </w:rPr>
        <w:t>統計</w:t>
      </w:r>
      <w:r w:rsidR="00B66343" w:rsidRPr="004246AB">
        <w:rPr>
          <w:rFonts w:hint="eastAsia"/>
          <w:color w:val="C45911" w:themeColor="accent2" w:themeShade="BF"/>
        </w:rPr>
        <w:t>模型</w:t>
      </w:r>
      <w:r w:rsidR="006B78D1" w:rsidRPr="004246AB">
        <w:rPr>
          <w:rFonts w:hint="eastAsia"/>
          <w:color w:val="C45911" w:themeColor="accent2" w:themeShade="BF"/>
        </w:rPr>
        <w:t>以及</w:t>
      </w:r>
      <w:r w:rsidR="00EE10FB" w:rsidRPr="004246AB">
        <w:rPr>
          <w:rFonts w:hint="eastAsia"/>
          <w:color w:val="C45911" w:themeColor="accent2" w:themeShade="BF"/>
        </w:rPr>
        <w:t>避免遺失</w:t>
      </w:r>
      <w:r w:rsidR="006B78D1" w:rsidRPr="004246AB">
        <w:rPr>
          <w:rFonts w:hint="eastAsia"/>
          <w:color w:val="C45911" w:themeColor="accent2" w:themeShade="BF"/>
        </w:rPr>
        <w:t>了</w:t>
      </w:r>
      <w:r w:rsidR="00EE10FB" w:rsidRPr="004246AB">
        <w:rPr>
          <w:rFonts w:hint="eastAsia"/>
          <w:color w:val="C45911" w:themeColor="accent2" w:themeShade="BF"/>
        </w:rPr>
        <w:t>資料點</w:t>
      </w:r>
      <w:r w:rsidR="006B78D1" w:rsidRPr="004246AB">
        <w:rPr>
          <w:rFonts w:hint="eastAsia"/>
          <w:color w:val="C45911" w:themeColor="accent2" w:themeShade="BF"/>
        </w:rPr>
        <w:t>可能</w:t>
      </w:r>
      <w:r w:rsidR="00EE10FB" w:rsidRPr="004246AB">
        <w:rPr>
          <w:rFonts w:hint="eastAsia"/>
          <w:color w:val="C45911" w:themeColor="accent2" w:themeShade="BF"/>
        </w:rPr>
        <w:t>在</w:t>
      </w:r>
      <w:r w:rsidR="006B78D1" w:rsidRPr="004246AB">
        <w:rPr>
          <w:rFonts w:hint="eastAsia"/>
          <w:color w:val="C45911" w:themeColor="accent2" w:themeShade="BF"/>
        </w:rPr>
        <w:t>輸入</w:t>
      </w:r>
      <w:r w:rsidR="00EE10FB" w:rsidRPr="004246AB">
        <w:rPr>
          <w:rFonts w:hint="eastAsia"/>
          <w:color w:val="C45911" w:themeColor="accent2" w:themeShade="BF"/>
        </w:rPr>
        <w:t>資料集所表現的特性</w:t>
      </w:r>
      <w:r w:rsidR="00072966" w:rsidRPr="004246AB">
        <w:rPr>
          <w:rFonts w:hint="eastAsia"/>
          <w:color w:val="C45911" w:themeColor="accent2" w:themeShade="BF"/>
        </w:rPr>
        <w:t>下，</w:t>
      </w:r>
      <w:r w:rsidR="00897148" w:rsidRPr="004246AB">
        <w:rPr>
          <w:rFonts w:hint="eastAsia"/>
          <w:color w:val="C45911" w:themeColor="accent2" w:themeShade="BF"/>
        </w:rPr>
        <w:t>參考資料集中</w:t>
      </w:r>
      <w:r w:rsidR="000A2509" w:rsidRPr="004246AB">
        <w:rPr>
          <w:rFonts w:hint="eastAsia"/>
          <w:color w:val="C45911" w:themeColor="accent2" w:themeShade="BF"/>
        </w:rPr>
        <w:t>非缺失</w:t>
      </w:r>
      <w:r w:rsidR="00897148" w:rsidRPr="004246AB">
        <w:rPr>
          <w:rFonts w:hint="eastAsia"/>
          <w:color w:val="C45911" w:themeColor="accent2" w:themeShade="BF"/>
        </w:rPr>
        <w:t>的數值作為缺失值</w:t>
      </w:r>
      <w:r w:rsidR="00E40F06" w:rsidRPr="004246AB">
        <w:rPr>
          <w:rFonts w:hint="eastAsia"/>
          <w:color w:val="C45911" w:themeColor="accent2" w:themeShade="BF"/>
        </w:rPr>
        <w:t>填補</w:t>
      </w:r>
      <w:r w:rsidR="00897148" w:rsidRPr="004246AB">
        <w:rPr>
          <w:rFonts w:hint="eastAsia"/>
          <w:color w:val="C45911" w:themeColor="accent2" w:themeShade="BF"/>
        </w:rPr>
        <w:t>依據</w:t>
      </w:r>
      <w:r w:rsidR="000A2509" w:rsidRPr="004246AB">
        <w:rPr>
          <w:rFonts w:hint="eastAsia"/>
          <w:color w:val="C45911" w:themeColor="accent2" w:themeShade="BF"/>
        </w:rPr>
        <w:t>比較具有可</w:t>
      </w:r>
      <w:r w:rsidR="00D91194" w:rsidRPr="004246AB">
        <w:rPr>
          <w:rFonts w:hint="eastAsia"/>
          <w:color w:val="C45911" w:themeColor="accent2" w:themeShade="BF"/>
        </w:rPr>
        <w:t>行</w:t>
      </w:r>
      <w:r w:rsidR="000A2509" w:rsidRPr="004246AB">
        <w:rPr>
          <w:rFonts w:hint="eastAsia"/>
          <w:color w:val="C45911" w:themeColor="accent2" w:themeShade="BF"/>
        </w:rPr>
        <w:t>性且預期</w:t>
      </w:r>
      <w:r w:rsidR="00E40F06" w:rsidRPr="004246AB">
        <w:rPr>
          <w:rFonts w:hint="eastAsia"/>
          <w:color w:val="C45911" w:themeColor="accent2" w:themeShade="BF"/>
        </w:rPr>
        <w:t>會有比較好的</w:t>
      </w:r>
      <w:r w:rsidR="00195AC5" w:rsidRPr="004246AB">
        <w:rPr>
          <w:rFonts w:hint="eastAsia"/>
          <w:color w:val="C45911" w:themeColor="accent2" w:themeShade="BF"/>
        </w:rPr>
        <w:t>效果</w:t>
      </w:r>
      <w:r w:rsidR="00552507" w:rsidRPr="004246AB">
        <w:rPr>
          <w:color w:val="C45911" w:themeColor="accent2" w:themeShade="BF"/>
        </w:rPr>
        <w:t>(</w:t>
      </w:r>
      <w:r w:rsidR="00552507" w:rsidRPr="004246AB">
        <w:rPr>
          <w:rFonts w:hint="eastAsia"/>
          <w:color w:val="C45911" w:themeColor="accent2" w:themeShade="BF"/>
        </w:rPr>
        <w:t>即接近完整資料集的特徵</w:t>
      </w:r>
      <w:r w:rsidR="00552507" w:rsidRPr="004246AB">
        <w:rPr>
          <w:color w:val="C45911" w:themeColor="accent2" w:themeShade="BF"/>
        </w:rPr>
        <w:t>)</w:t>
      </w:r>
      <w:r w:rsidR="00A13893" w:rsidRPr="004246AB">
        <w:rPr>
          <w:rFonts w:hint="eastAsia"/>
          <w:color w:val="C45911" w:themeColor="accent2" w:themeShade="BF"/>
        </w:rPr>
        <w:t>。</w:t>
      </w:r>
      <w:r w:rsidR="00B8381F">
        <w:rPr>
          <w:rFonts w:hint="eastAsia"/>
          <w:color w:val="C45911" w:themeColor="accent2" w:themeShade="BF"/>
        </w:rPr>
        <w:t>(</w:t>
      </w:r>
      <w:proofErr w:type="gramStart"/>
      <w:r w:rsidR="00B8381F">
        <w:rPr>
          <w:rFonts w:hint="eastAsia"/>
          <w:color w:val="C45911" w:themeColor="accent2" w:themeShade="BF"/>
        </w:rPr>
        <w:t>一</w:t>
      </w:r>
      <w:proofErr w:type="gramEnd"/>
      <w:r w:rsidR="00B8381F">
        <w:rPr>
          <w:rFonts w:hint="eastAsia"/>
          <w:color w:val="C45911" w:themeColor="accent2" w:themeShade="BF"/>
        </w:rPr>
        <w:t>)</w:t>
      </w:r>
      <w:r w:rsidR="00B8381F">
        <w:rPr>
          <w:rFonts w:hint="eastAsia"/>
          <w:color w:val="C45911" w:themeColor="accent2" w:themeShade="BF"/>
        </w:rPr>
        <w:t>不喪失特徵</w:t>
      </w:r>
    </w:p>
    <w:p w14:paraId="6DC860FC" w14:textId="77777777" w:rsidR="00B8381F" w:rsidRDefault="00B8381F" w:rsidP="00B8381F">
      <w:pPr>
        <w:ind w:firstLine="480"/>
        <w:rPr>
          <w:color w:val="C45911" w:themeColor="accent2" w:themeShade="BF"/>
        </w:rPr>
      </w:pPr>
      <w:r>
        <w:rPr>
          <w:rFonts w:hint="eastAsia"/>
          <w:color w:val="C45911" w:themeColor="accent2" w:themeShade="BF"/>
        </w:rPr>
        <w:t>(</w:t>
      </w:r>
      <w:r>
        <w:rPr>
          <w:rFonts w:hint="eastAsia"/>
          <w:color w:val="C45911" w:themeColor="accent2" w:themeShade="BF"/>
        </w:rPr>
        <w:t>二</w:t>
      </w:r>
      <w:r>
        <w:rPr>
          <w:rFonts w:hint="eastAsia"/>
          <w:color w:val="C45911" w:themeColor="accent2" w:themeShade="BF"/>
        </w:rPr>
        <w:t>)</w:t>
      </w:r>
      <w:r>
        <w:rPr>
          <w:rFonts w:hint="eastAsia"/>
          <w:color w:val="C45911" w:themeColor="accent2" w:themeShade="BF"/>
        </w:rPr>
        <w:t>數量與原資料集一樣</w:t>
      </w:r>
    </w:p>
    <w:p w14:paraId="3B3D9178" w14:textId="77777777" w:rsidR="00B8381F" w:rsidRDefault="00B8381F" w:rsidP="00B8381F">
      <w:pPr>
        <w:ind w:firstLine="480"/>
        <w:rPr>
          <w:rFonts w:hint="eastAsia"/>
          <w:color w:val="C45911" w:themeColor="accent2" w:themeShade="BF"/>
        </w:rPr>
      </w:pPr>
      <w:r>
        <w:rPr>
          <w:rFonts w:hint="eastAsia"/>
          <w:color w:val="C45911" w:themeColor="accent2" w:themeShade="BF"/>
        </w:rPr>
        <w:t>(</w:t>
      </w:r>
      <w:r>
        <w:rPr>
          <w:rFonts w:hint="eastAsia"/>
          <w:color w:val="C45911" w:themeColor="accent2" w:themeShade="BF"/>
        </w:rPr>
        <w:t>三</w:t>
      </w:r>
      <w:r>
        <w:rPr>
          <w:rFonts w:hint="eastAsia"/>
          <w:color w:val="C45911" w:themeColor="accent2" w:themeShade="BF"/>
        </w:rPr>
        <w:t>)</w:t>
      </w:r>
      <w:r>
        <w:rPr>
          <w:rFonts w:hint="eastAsia"/>
          <w:color w:val="C45911" w:themeColor="accent2" w:themeShade="BF"/>
        </w:rPr>
        <w:t>可以</w:t>
      </w:r>
      <w:r>
        <w:rPr>
          <w:rFonts w:hint="eastAsia"/>
          <w:color w:val="C45911" w:themeColor="accent2" w:themeShade="BF"/>
        </w:rPr>
        <w:t>s</w:t>
      </w:r>
      <w:r>
        <w:rPr>
          <w:color w:val="C45911" w:themeColor="accent2" w:themeShade="BF"/>
        </w:rPr>
        <w:t>kyline query …</w:t>
      </w:r>
      <w:proofErr w:type="gramStart"/>
      <w:r>
        <w:rPr>
          <w:color w:val="C45911" w:themeColor="accent2" w:themeShade="BF"/>
        </w:rPr>
        <w:t>…</w:t>
      </w:r>
      <w:proofErr w:type="gramEnd"/>
    </w:p>
    <w:p w14:paraId="4BCA19A5" w14:textId="73700734" w:rsidR="00584E0E" w:rsidRDefault="00584E0E" w:rsidP="00BD12D4">
      <w:pPr>
        <w:ind w:firstLine="480"/>
      </w:pPr>
    </w:p>
    <w:p w14:paraId="2BD1435D" w14:textId="77777777" w:rsidR="00286C1E" w:rsidRPr="00B46F32" w:rsidRDefault="00286C1E" w:rsidP="00BD12D4">
      <w:pPr>
        <w:ind w:firstLine="480"/>
      </w:pPr>
    </w:p>
    <w:p w14:paraId="3EFB43AE" w14:textId="3B7F360A" w:rsidR="00A81C57" w:rsidRDefault="00A81C57" w:rsidP="00312A4E">
      <w:pPr>
        <w:pStyle w:val="2"/>
      </w:pPr>
      <w:bookmarkStart w:id="12" w:name="_Toc48777381"/>
      <w:r>
        <w:rPr>
          <w:rFonts w:hint="eastAsia"/>
        </w:rPr>
        <w:t>2.3</w:t>
      </w:r>
      <w:r w:rsidR="001F6983">
        <w:rPr>
          <w:rFonts w:hint="eastAsia"/>
        </w:rPr>
        <w:t>缺失值</w:t>
      </w:r>
      <w:r>
        <w:rPr>
          <w:rFonts w:hint="eastAsia"/>
        </w:rPr>
        <w:t>填補法</w:t>
      </w:r>
      <w:bookmarkEnd w:id="12"/>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w:t>
      </w:r>
      <w:r>
        <w:rPr>
          <w:rFonts w:hint="eastAsia"/>
        </w:rPr>
        <w:lastRenderedPageBreak/>
        <w:t>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312A4E">
      <w:pPr>
        <w:pStyle w:val="2"/>
      </w:pPr>
      <w:bookmarkStart w:id="13" w:name="_Toc48777382"/>
      <w:r>
        <w:rPr>
          <w:rFonts w:hint="eastAsia"/>
        </w:rPr>
        <w:t>2.4</w:t>
      </w:r>
      <w:r w:rsidR="00DE360B">
        <w:rPr>
          <w:rFonts w:hint="eastAsia"/>
        </w:rPr>
        <w:t xml:space="preserve"> </w:t>
      </w:r>
      <w:r>
        <w:rPr>
          <w:rFonts w:hint="eastAsia"/>
        </w:rPr>
        <w:t>k</w:t>
      </w:r>
      <w:r>
        <w:rPr>
          <w:rFonts w:hint="eastAsia"/>
        </w:rPr>
        <w:t>鄰近</w:t>
      </w:r>
      <w:r w:rsidR="007E56AC">
        <w:rPr>
          <w:rFonts w:hint="eastAsia"/>
        </w:rPr>
        <w:t>點</w:t>
      </w:r>
      <w:r w:rsidR="00835491">
        <w:rPr>
          <w:rFonts w:hint="eastAsia"/>
        </w:rPr>
        <w:t>填補</w:t>
      </w:r>
      <w:r>
        <w:rPr>
          <w:rFonts w:hint="eastAsia"/>
        </w:rPr>
        <w:t>法</w:t>
      </w:r>
      <w:bookmarkEnd w:id="13"/>
    </w:p>
    <w:p w14:paraId="1BF3B3ED" w14:textId="6679EEF2"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0D098E">
        <w:rPr>
          <w:rFonts w:cs="Times New Roman" w:hint="eastAsia"/>
        </w:rPr>
        <w:t>N</w:t>
      </w:r>
      <w:r w:rsidR="00C40D58">
        <w:rPr>
          <w:rFonts w:cs="Times New Roman"/>
        </w:rPr>
        <w:t xml:space="preserve">earest </w:t>
      </w:r>
      <w:r w:rsidR="000D098E">
        <w:rPr>
          <w:rFonts w:cs="Times New Roman" w:hint="eastAsia"/>
        </w:rPr>
        <w:t>N</w:t>
      </w:r>
      <w:r w:rsidR="00C40D58">
        <w:rPr>
          <w:rFonts w:cs="Times New Roman"/>
        </w:rPr>
        <w:t>eighbor</w:t>
      </w:r>
      <w:r w:rsidR="007276B9" w:rsidRPr="00C40D58">
        <w:rPr>
          <w:rFonts w:cs="Times New Roman"/>
        </w:rPr>
        <w:t xml:space="preserve"> imputation</w:t>
      </w:r>
      <w:r>
        <w:rPr>
          <w:rFonts w:cs="Times New Roman" w:hint="eastAsia"/>
        </w:rPr>
        <w:t>，</w:t>
      </w:r>
      <w:r w:rsidR="00D77829">
        <w:rPr>
          <w:rFonts w:cs="Times New Roman" w:hint="eastAsia"/>
        </w:rPr>
        <w:t>k</w:t>
      </w:r>
      <w:r w:rsidR="00213254">
        <w:rPr>
          <w:rFonts w:cs="Times New Roman" w:hint="eastAsia"/>
        </w:rPr>
        <w:t>-</w:t>
      </w:r>
      <w:r w:rsidR="00D77829">
        <w:rPr>
          <w:rFonts w:cs="Times New Roman"/>
        </w:rPr>
        <w:t>NN</w:t>
      </w:r>
      <w:r w:rsidR="00213254">
        <w:rPr>
          <w:rFonts w:cs="Times New Roman" w:hint="eastAsia"/>
        </w:rPr>
        <w:t xml:space="preserve"> </w:t>
      </w:r>
      <w:r w:rsidR="00213254">
        <w:rPr>
          <w:rFonts w:cs="Times New Roman"/>
        </w:rPr>
        <w:t>imputation</w:t>
      </w:r>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0BD246AB"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的點時，單一值填補法對於尋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5354414" w14:textId="72984FAF" w:rsidR="00CF29AD" w:rsidRDefault="00AB35F7" w:rsidP="002E461A">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而且高維度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749AD2DD" w14:textId="25DAF649" w:rsidR="00A34BDE" w:rsidRDefault="00CF29AD" w:rsidP="00CF29AD">
      <w:pPr>
        <w:widowControl/>
        <w:rPr>
          <w:rFonts w:cs="Times New Roman"/>
        </w:rPr>
      </w:pPr>
      <w:r>
        <w:rPr>
          <w:rFonts w:cs="Times New Roman"/>
        </w:rPr>
        <w:br w:type="page"/>
      </w:r>
    </w:p>
    <w:p w14:paraId="0A6D6559" w14:textId="74842081" w:rsidR="00AB148B" w:rsidRDefault="00413C2D" w:rsidP="000025E0">
      <w:pPr>
        <w:pStyle w:val="1"/>
      </w:pPr>
      <w:bookmarkStart w:id="14" w:name="_Ref44814096"/>
      <w:bookmarkStart w:id="15" w:name="_Toc48777383"/>
      <w:r>
        <w:rPr>
          <w:rFonts w:hint="eastAsia"/>
        </w:rPr>
        <w:lastRenderedPageBreak/>
        <w:t>問題與方法</w:t>
      </w:r>
      <w:bookmarkEnd w:id="14"/>
      <w:bookmarkEnd w:id="15"/>
    </w:p>
    <w:p w14:paraId="0C2FFD58" w14:textId="44501C95" w:rsidR="00EC3906" w:rsidRDefault="004F0E4E" w:rsidP="00274C8B">
      <w:pPr>
        <w:ind w:firstLine="480"/>
      </w:pPr>
      <w:r w:rsidRPr="00964A2F">
        <w:rPr>
          <w:rFonts w:hint="eastAsia"/>
          <w:color w:val="000000" w:themeColor="text1"/>
        </w:rPr>
        <w:t>本章</w:t>
      </w:r>
      <w:r w:rsidR="006D30C5">
        <w:rPr>
          <w:rFonts w:hint="eastAsia"/>
          <w:color w:val="000000" w:themeColor="text1"/>
        </w:rPr>
        <w:t>3.1</w:t>
      </w:r>
      <w:r w:rsidR="006D30C5">
        <w:rPr>
          <w:rFonts w:hint="eastAsia"/>
          <w:color w:val="000000" w:themeColor="text1"/>
        </w:rPr>
        <w:t>節</w:t>
      </w:r>
      <w:r w:rsidR="00274C8B" w:rsidRPr="00964A2F">
        <w:rPr>
          <w:rFonts w:hint="eastAsia"/>
          <w:color w:val="000000" w:themeColor="text1"/>
        </w:rPr>
        <w:t>說明</w:t>
      </w:r>
      <w:r w:rsidR="00DF7169">
        <w:rPr>
          <w:rFonts w:hint="eastAsia"/>
        </w:rPr>
        <w:t>研究動機</w:t>
      </w:r>
      <w:r w:rsidR="00620E39">
        <w:rPr>
          <w:rFonts w:hint="eastAsia"/>
        </w:rPr>
        <w:t>，</w:t>
      </w:r>
      <w:r w:rsidR="006D30C5">
        <w:rPr>
          <w:rFonts w:hint="eastAsia"/>
        </w:rPr>
        <w:t>3.2</w:t>
      </w:r>
      <w:r w:rsidR="006D30C5">
        <w:rPr>
          <w:rFonts w:hint="eastAsia"/>
        </w:rPr>
        <w:t>節敘述</w:t>
      </w:r>
      <w:r w:rsidR="00B5624C">
        <w:rPr>
          <w:rFonts w:hint="eastAsia"/>
        </w:rPr>
        <w:t>問題定義</w:t>
      </w:r>
      <w:r w:rsidR="006D30C5">
        <w:rPr>
          <w:rFonts w:hint="eastAsia"/>
        </w:rPr>
        <w:t>，</w:t>
      </w:r>
      <w:r w:rsidR="006D30C5">
        <w:rPr>
          <w:rFonts w:hint="eastAsia"/>
        </w:rPr>
        <w:t>3.3</w:t>
      </w:r>
      <w:r w:rsidR="006D30C5">
        <w:rPr>
          <w:rFonts w:hint="eastAsia"/>
        </w:rPr>
        <w:t>節提出</w:t>
      </w:r>
      <w:r w:rsidR="00B5624C">
        <w:rPr>
          <w:rFonts w:hint="eastAsia"/>
        </w:rPr>
        <w:t>問題分析</w:t>
      </w:r>
      <w:r w:rsidR="00D813C8">
        <w:rPr>
          <w:rFonts w:hint="eastAsia"/>
        </w:rPr>
        <w:t>，</w:t>
      </w:r>
      <w:r w:rsidR="006D30C5">
        <w:rPr>
          <w:rFonts w:hint="eastAsia"/>
        </w:rPr>
        <w:t>3.4</w:t>
      </w:r>
      <w:r w:rsidR="006D30C5">
        <w:rPr>
          <w:rFonts w:hint="eastAsia"/>
        </w:rPr>
        <w:t>節</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9F65E4">
        <w:rPr>
          <w:rFonts w:hint="eastAsia"/>
        </w:rPr>
        <w:t>，最後</w:t>
      </w:r>
      <w:r w:rsidR="006D30C5">
        <w:rPr>
          <w:rFonts w:hint="eastAsia"/>
        </w:rPr>
        <w:t>3.5</w:t>
      </w:r>
      <w:r w:rsidR="009F65E4">
        <w:rPr>
          <w:rFonts w:hint="eastAsia"/>
        </w:rPr>
        <w:t>節闡述</w:t>
      </w:r>
      <w:r w:rsidR="00850C19">
        <w:rPr>
          <w:rFonts w:hint="eastAsia"/>
        </w:rPr>
        <w:t>在不完整資料集中如何以原</w:t>
      </w:r>
      <w:r w:rsidR="00F1657D">
        <w:rPr>
          <w:rFonts w:hint="eastAsia"/>
        </w:rPr>
        <w:t>s</w:t>
      </w:r>
      <w:r w:rsidR="00F1657D">
        <w:t>kyline</w:t>
      </w:r>
      <w:r w:rsidR="00850C19">
        <w:t xml:space="preserve"> set</w:t>
      </w:r>
      <w:r w:rsidR="00850C19">
        <w:rPr>
          <w:rFonts w:hint="eastAsia"/>
        </w:rPr>
        <w:t>評斷各填補法</w:t>
      </w:r>
      <w:r w:rsidR="00F1657D">
        <w:rPr>
          <w:rFonts w:hint="eastAsia"/>
        </w:rPr>
        <w:t>的</w:t>
      </w:r>
      <w:r w:rsidR="00B00EFA">
        <w:rPr>
          <w:rFonts w:hint="eastAsia"/>
        </w:rPr>
        <w:t>表現</w:t>
      </w:r>
      <w:r w:rsidR="00F1657D">
        <w:rPr>
          <w:rFonts w:hint="eastAsia"/>
        </w:rPr>
        <w:t>優</w:t>
      </w:r>
      <w:r w:rsidR="00B00EFA">
        <w:rPr>
          <w:rFonts w:hint="eastAsia"/>
        </w:rPr>
        <w:t>劣</w:t>
      </w:r>
      <w:r w:rsidR="002A0CFC">
        <w:rPr>
          <w:rFonts w:hint="eastAsia"/>
        </w:rPr>
        <w:t>。</w:t>
      </w:r>
    </w:p>
    <w:p w14:paraId="639D1DC1" w14:textId="77777777" w:rsidR="00E3586D" w:rsidRDefault="00E3586D" w:rsidP="00274C8B">
      <w:pPr>
        <w:ind w:firstLine="480"/>
      </w:pPr>
    </w:p>
    <w:p w14:paraId="38FB7EEA" w14:textId="25E92F6F" w:rsidR="00AB148B" w:rsidRDefault="00AB148B" w:rsidP="00312A4E">
      <w:pPr>
        <w:pStyle w:val="2"/>
      </w:pPr>
      <w:bookmarkStart w:id="16" w:name="_Toc48777384"/>
      <w:r>
        <w:rPr>
          <w:rFonts w:hint="eastAsia"/>
        </w:rPr>
        <w:t>3.</w:t>
      </w:r>
      <w:r w:rsidR="00182CDB">
        <w:t>1</w:t>
      </w:r>
      <w:r>
        <w:rPr>
          <w:rFonts w:hint="eastAsia"/>
        </w:rPr>
        <w:t>研究動機</w:t>
      </w:r>
      <w:bookmarkEnd w:id="16"/>
    </w:p>
    <w:p w14:paraId="0BDE5AD5" w14:textId="6375AF69" w:rsidR="00E16012" w:rsidRDefault="003000D0" w:rsidP="00074158">
      <w:pPr>
        <w:ind w:firstLine="480"/>
        <w:rPr>
          <w:shd w:val="clear" w:color="auto" w:fill="FFFFFF"/>
        </w:rPr>
      </w:pPr>
      <w:r>
        <w:rPr>
          <w:shd w:val="clear" w:color="auto" w:fill="FFFFFF"/>
        </w:rPr>
        <w:t>尋</w:t>
      </w:r>
      <w:r w:rsidR="00692E93">
        <w:rPr>
          <w:rFonts w:hint="eastAsia"/>
          <w:shd w:val="clear" w:color="auto" w:fill="FFFFFF"/>
        </w:rPr>
        <w:t>找</w:t>
      </w:r>
      <w:r w:rsidR="00E0346F" w:rsidRPr="008845DF">
        <w:rPr>
          <w:rFonts w:cs="Times New Roman"/>
          <w:noProof/>
          <w:szCs w:val="24"/>
        </w:rPr>
        <w:t>skyline</w:t>
      </w:r>
      <w:r w:rsidR="00E0346F">
        <w:rPr>
          <w:rFonts w:cs="Times New Roman"/>
          <w:noProof/>
          <w:szCs w:val="24"/>
        </w:rPr>
        <w:t xml:space="preserve"> set</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sidRPr="00ED5634">
        <w:rPr>
          <w:rFonts w:hint="eastAsia"/>
          <w:color w:val="0070C0"/>
          <w:shd w:val="clear" w:color="auto" w:fill="FFFFFF"/>
        </w:rPr>
        <w:t>存在</w:t>
      </w:r>
      <w:r w:rsidR="00612692">
        <w:rPr>
          <w:rFonts w:hint="eastAsia"/>
          <w:shd w:val="clear" w:color="auto" w:fill="FFFFFF"/>
        </w:rPr>
        <w:t>有值</w:t>
      </w:r>
      <w:r>
        <w:rPr>
          <w:shd w:val="clear" w:color="auto" w:fill="FFFFFF"/>
        </w:rPr>
        <w:t>，因此資料集</w:t>
      </w:r>
      <w:r w:rsidR="00ED59FA">
        <w:rPr>
          <w:rFonts w:hint="eastAsia"/>
          <w:shd w:val="clear" w:color="auto" w:fill="FFFFFF"/>
        </w:rPr>
        <w:t>的完整性</w:t>
      </w:r>
      <w:r w:rsidR="00C1650C">
        <w:rPr>
          <w:rFonts w:hint="eastAsia"/>
          <w:shd w:val="clear" w:color="auto" w:fill="FFFFFF"/>
        </w:rPr>
        <w:t>在</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w:t>
      </w:r>
      <w:r w:rsidR="00ED59FA">
        <w:rPr>
          <w:rFonts w:hint="eastAsia"/>
          <w:shd w:val="clear" w:color="auto" w:fill="FFFFFF"/>
        </w:rPr>
        <w:t>成</w:t>
      </w:r>
      <w:r w:rsidR="00A447EB">
        <w:rPr>
          <w:rFonts w:hint="eastAsia"/>
          <w:shd w:val="clear" w:color="auto" w:fill="FFFFFF"/>
        </w:rPr>
        <w:t>為</w:t>
      </w:r>
      <w:r w:rsidR="00ED59FA">
        <w:rPr>
          <w:rFonts w:hint="eastAsia"/>
          <w:shd w:val="clear" w:color="auto" w:fill="FFFFFF"/>
        </w:rPr>
        <w:t>了其</w:t>
      </w:r>
      <w:r>
        <w:rPr>
          <w:shd w:val="clear" w:color="auto" w:fill="FFFFFF"/>
        </w:rPr>
        <w:t>必要條件。</w:t>
      </w:r>
      <w:r w:rsidR="005815CB">
        <w:rPr>
          <w:rFonts w:hint="eastAsia"/>
          <w:shd w:val="clear" w:color="auto" w:fill="FFFFFF"/>
        </w:rPr>
        <w:t>由於</w:t>
      </w:r>
      <w:r>
        <w:rPr>
          <w:shd w:val="clear" w:color="auto" w:fill="FFFFFF"/>
        </w:rPr>
        <w:t>現實生活中有</w:t>
      </w:r>
      <w:r w:rsidR="001803E9">
        <w:rPr>
          <w:rFonts w:hint="eastAsia"/>
          <w:shd w:val="clear" w:color="auto" w:fill="FFFFFF"/>
        </w:rPr>
        <w:t>許</w:t>
      </w:r>
      <w:r>
        <w:rPr>
          <w:shd w:val="clear" w:color="auto" w:fill="FFFFFF"/>
        </w:rPr>
        <w:t>多不可抗拒</w:t>
      </w:r>
      <w:r w:rsidR="001803E9">
        <w:rPr>
          <w:rFonts w:hint="eastAsia"/>
          <w:shd w:val="clear" w:color="auto" w:fill="FFFFFF"/>
        </w:rPr>
        <w:t>之</w:t>
      </w:r>
      <w:r>
        <w:rPr>
          <w:shd w:val="clear" w:color="auto" w:fill="FFFFFF"/>
        </w:rPr>
        <w:t>因素</w:t>
      </w:r>
      <w:r w:rsidR="00265300">
        <w:rPr>
          <w:rFonts w:hint="eastAsia"/>
          <w:shd w:val="clear" w:color="auto" w:fill="FFFFFF"/>
        </w:rPr>
        <w:t>，</w:t>
      </w:r>
      <w:r>
        <w:rPr>
          <w:shd w:val="clear" w:color="auto" w:fill="FFFFFF"/>
        </w:rPr>
        <w:t>使</w:t>
      </w:r>
      <w:r w:rsidR="00B47EB8">
        <w:rPr>
          <w:rFonts w:hint="eastAsia"/>
          <w:shd w:val="clear" w:color="auto" w:fill="FFFFFF"/>
        </w:rPr>
        <w:t>得</w:t>
      </w:r>
      <w:r>
        <w:rPr>
          <w:shd w:val="clear" w:color="auto" w:fill="FFFFFF"/>
        </w:rPr>
        <w:t>取得資料集的過程難免會遇到欄位裡的值</w:t>
      </w:r>
      <w:r w:rsidR="00D3663B">
        <w:rPr>
          <w:rFonts w:hint="eastAsia"/>
          <w:shd w:val="clear" w:color="auto" w:fill="FFFFFF"/>
        </w:rPr>
        <w:t>無法完備，期待</w:t>
      </w:r>
      <w:r w:rsidR="00D3663B">
        <w:rPr>
          <w:shd w:val="clear" w:color="auto" w:fill="FFFFFF"/>
        </w:rPr>
        <w:t>蒐集</w:t>
      </w:r>
      <w:r w:rsidR="00D3663B">
        <w:rPr>
          <w:rFonts w:hint="eastAsia"/>
          <w:shd w:val="clear" w:color="auto" w:fill="FFFFFF"/>
        </w:rPr>
        <w:t>到的</w:t>
      </w:r>
      <w:r w:rsidR="00D3663B">
        <w:rPr>
          <w:shd w:val="clear" w:color="auto" w:fill="FFFFFF"/>
        </w:rPr>
        <w:t>每</w:t>
      </w:r>
      <w:r w:rsidR="00D3663B">
        <w:rPr>
          <w:rFonts w:hint="eastAsia"/>
          <w:shd w:val="clear" w:color="auto" w:fill="FFFFFF"/>
        </w:rPr>
        <w:t>一個</w:t>
      </w:r>
      <w:r w:rsidR="00D3663B">
        <w:rPr>
          <w:shd w:val="clear" w:color="auto" w:fill="FFFFFF"/>
        </w:rPr>
        <w:t>特徵欄位都不能有缺失值似乎是不切實際</w:t>
      </w:r>
      <w:r w:rsidR="00D3663B">
        <w:rPr>
          <w:rFonts w:hint="eastAsia"/>
          <w:shd w:val="clear" w:color="auto" w:fill="FFFFFF"/>
        </w:rPr>
        <w:t>的</w:t>
      </w:r>
      <w:r w:rsidR="00F71685">
        <w:rPr>
          <w:rFonts w:hint="eastAsia"/>
          <w:shd w:val="clear" w:color="auto" w:fill="FFFFFF"/>
        </w:rPr>
        <w:t>。</w:t>
      </w:r>
    </w:p>
    <w:p w14:paraId="7ED9D506" w14:textId="7817ED39" w:rsidR="00EE0ED7" w:rsidRPr="006F55CF" w:rsidRDefault="006B64ED" w:rsidP="00E304D3">
      <w:pPr>
        <w:ind w:firstLine="480"/>
        <w:rPr>
          <w:rFonts w:hint="eastAsia"/>
          <w:color w:val="0070C0"/>
        </w:rPr>
      </w:pPr>
      <w:r w:rsidRPr="006F55CF">
        <w:rPr>
          <w:rFonts w:hint="eastAsia"/>
          <w:color w:val="0070C0"/>
          <w:shd w:val="clear" w:color="auto" w:fill="FFFFFF"/>
        </w:rPr>
        <w:t>為了保證資料集的完整性，</w:t>
      </w:r>
      <w:r w:rsidR="005B47A7" w:rsidRPr="006F55CF">
        <w:rPr>
          <w:rFonts w:hint="eastAsia"/>
          <w:color w:val="0070C0"/>
          <w:shd w:val="clear" w:color="auto" w:fill="FFFFFF"/>
        </w:rPr>
        <w:t>遇到</w:t>
      </w:r>
      <w:r w:rsidR="003000D0" w:rsidRPr="006F55CF">
        <w:rPr>
          <w:color w:val="0070C0"/>
          <w:shd w:val="clear" w:color="auto" w:fill="FFFFFF"/>
        </w:rPr>
        <w:t>缺失值</w:t>
      </w:r>
      <w:r w:rsidR="00DF01AC" w:rsidRPr="006F55CF">
        <w:rPr>
          <w:rFonts w:hint="eastAsia"/>
          <w:color w:val="0070C0"/>
          <w:shd w:val="clear" w:color="auto" w:fill="FFFFFF"/>
        </w:rPr>
        <w:t>的時候</w:t>
      </w:r>
      <w:proofErr w:type="gramStart"/>
      <w:r w:rsidR="008A6C3E" w:rsidRPr="006F55CF">
        <w:rPr>
          <w:rFonts w:hint="eastAsia"/>
          <w:color w:val="0070C0"/>
          <w:shd w:val="clear" w:color="auto" w:fill="FFFFFF"/>
        </w:rPr>
        <w:t>最</w:t>
      </w:r>
      <w:proofErr w:type="gramEnd"/>
      <w:r w:rsidR="002F7BFB" w:rsidRPr="006F55CF">
        <w:rPr>
          <w:rFonts w:hint="eastAsia"/>
          <w:color w:val="0070C0"/>
          <w:shd w:val="clear" w:color="auto" w:fill="FFFFFF"/>
        </w:rPr>
        <w:t>直</w:t>
      </w:r>
      <w:r w:rsidR="0023315B" w:rsidRPr="006F55CF">
        <w:rPr>
          <w:rFonts w:hint="eastAsia"/>
          <w:color w:val="0070C0"/>
          <w:shd w:val="clear" w:color="auto" w:fill="FFFFFF"/>
        </w:rPr>
        <w:t>覺</w:t>
      </w:r>
      <w:r w:rsidR="00662014" w:rsidRPr="006F55CF">
        <w:rPr>
          <w:rFonts w:hint="eastAsia"/>
          <w:color w:val="0070C0"/>
          <w:shd w:val="clear" w:color="auto" w:fill="FFFFFF"/>
        </w:rPr>
        <w:t>採用</w:t>
      </w:r>
      <w:r w:rsidR="003000D0" w:rsidRPr="006F55CF">
        <w:rPr>
          <w:color w:val="0070C0"/>
          <w:shd w:val="clear" w:color="auto" w:fill="FFFFFF"/>
        </w:rPr>
        <w:t>的</w:t>
      </w:r>
      <w:r w:rsidR="00BB2DB3" w:rsidRPr="006F55CF">
        <w:rPr>
          <w:rFonts w:hint="eastAsia"/>
          <w:color w:val="0070C0"/>
          <w:shd w:val="clear" w:color="auto" w:fill="FFFFFF"/>
        </w:rPr>
        <w:t>策略</w:t>
      </w:r>
      <w:r w:rsidR="00581FF7" w:rsidRPr="006F55CF">
        <w:rPr>
          <w:rFonts w:hint="eastAsia"/>
          <w:color w:val="0070C0"/>
          <w:shd w:val="clear" w:color="auto" w:fill="FFFFFF"/>
        </w:rPr>
        <w:t>為</w:t>
      </w:r>
      <w:r w:rsidR="00581FF7" w:rsidRPr="006F55CF">
        <w:rPr>
          <w:color w:val="0070C0"/>
          <w:shd w:val="clear" w:color="auto" w:fill="FFFFFF"/>
        </w:rPr>
        <w:t>丟棄法</w:t>
      </w:r>
      <w:r w:rsidR="00AD5487" w:rsidRPr="006F55CF">
        <w:rPr>
          <w:rFonts w:hint="eastAsia"/>
          <w:color w:val="0070C0"/>
          <w:shd w:val="clear" w:color="auto" w:fill="FFFFFF"/>
        </w:rPr>
        <w:t>。</w:t>
      </w:r>
      <w:r w:rsidR="005011E1" w:rsidRPr="006F55CF">
        <w:rPr>
          <w:rFonts w:hint="eastAsia"/>
          <w:color w:val="0070C0"/>
          <w:shd w:val="clear" w:color="auto" w:fill="FFFFFF"/>
        </w:rPr>
        <w:t>丟棄法</w:t>
      </w:r>
      <w:r w:rsidR="00A8404A" w:rsidRPr="006F55CF">
        <w:rPr>
          <w:rFonts w:hint="eastAsia"/>
          <w:color w:val="0070C0"/>
          <w:shd w:val="clear" w:color="auto" w:fill="FFFFFF"/>
        </w:rPr>
        <w:t>又</w:t>
      </w:r>
      <w:r w:rsidR="005011E1" w:rsidRPr="006F55CF">
        <w:rPr>
          <w:rFonts w:hint="eastAsia"/>
          <w:color w:val="0070C0"/>
          <w:shd w:val="clear" w:color="auto" w:fill="FFFFFF"/>
        </w:rPr>
        <w:t>有兩種刪除資料的</w:t>
      </w:r>
      <w:r w:rsidR="005F411A" w:rsidRPr="006F55CF">
        <w:rPr>
          <w:rFonts w:hint="eastAsia"/>
          <w:color w:val="0070C0"/>
          <w:shd w:val="clear" w:color="auto" w:fill="FFFFFF"/>
        </w:rPr>
        <w:t>方式</w:t>
      </w:r>
      <w:r w:rsidR="005011E1" w:rsidRPr="006F55CF">
        <w:rPr>
          <w:rFonts w:hint="eastAsia"/>
          <w:color w:val="0070C0"/>
          <w:shd w:val="clear" w:color="auto" w:fill="FFFFFF"/>
        </w:rPr>
        <w:t>，分</w:t>
      </w:r>
      <w:r w:rsidR="00784B4D" w:rsidRPr="006F55CF">
        <w:rPr>
          <w:rFonts w:hint="eastAsia"/>
          <w:color w:val="0070C0"/>
          <w:shd w:val="clear" w:color="auto" w:fill="FFFFFF"/>
        </w:rPr>
        <w:t>別</w:t>
      </w:r>
      <w:r w:rsidR="005011E1" w:rsidRPr="006F55CF">
        <w:rPr>
          <w:rFonts w:hint="eastAsia"/>
          <w:color w:val="0070C0"/>
          <w:shd w:val="clear" w:color="auto" w:fill="FFFFFF"/>
        </w:rPr>
        <w:t>為刪除</w:t>
      </w:r>
      <w:r w:rsidR="00450A5A" w:rsidRPr="006F55CF">
        <w:rPr>
          <w:rFonts w:hint="eastAsia"/>
          <w:color w:val="0070C0"/>
          <w:shd w:val="clear" w:color="auto" w:fill="FFFFFF"/>
        </w:rPr>
        <w:t>缺失值所在的</w:t>
      </w:r>
      <w:r w:rsidR="005011E1" w:rsidRPr="006F55CF">
        <w:rPr>
          <w:rFonts w:hint="eastAsia"/>
          <w:color w:val="0070C0"/>
          <w:shd w:val="clear" w:color="auto" w:fill="FFFFFF"/>
        </w:rPr>
        <w:t>資料列以及刪除</w:t>
      </w:r>
      <w:r w:rsidR="00450A5A" w:rsidRPr="006F55CF">
        <w:rPr>
          <w:rFonts w:hint="eastAsia"/>
          <w:color w:val="0070C0"/>
          <w:shd w:val="clear" w:color="auto" w:fill="FFFFFF"/>
        </w:rPr>
        <w:t>缺失值所在的</w:t>
      </w:r>
      <w:r w:rsidR="006136E0" w:rsidRPr="006F55CF">
        <w:rPr>
          <w:rFonts w:hint="eastAsia"/>
          <w:color w:val="0070C0"/>
          <w:shd w:val="clear" w:color="auto" w:fill="FFFFFF"/>
        </w:rPr>
        <w:t>特徵欄位</w:t>
      </w:r>
      <w:r w:rsidR="005011E1" w:rsidRPr="006F55CF">
        <w:rPr>
          <w:rFonts w:hint="eastAsia"/>
          <w:color w:val="0070C0"/>
          <w:shd w:val="clear" w:color="auto" w:fill="FFFFFF"/>
        </w:rPr>
        <w:t>。</w:t>
      </w:r>
      <w:r w:rsidR="008C48DD" w:rsidRPr="006F55CF">
        <w:rPr>
          <w:rFonts w:hint="eastAsia"/>
          <w:color w:val="0070C0"/>
          <w:shd w:val="clear" w:color="auto" w:fill="FFFFFF"/>
        </w:rPr>
        <w:t>隨著</w:t>
      </w:r>
      <w:r w:rsidR="0052171E" w:rsidRPr="006F55CF">
        <w:rPr>
          <w:rFonts w:hint="eastAsia"/>
          <w:color w:val="0070C0"/>
          <w:shd w:val="clear" w:color="auto" w:fill="FFFFFF"/>
        </w:rPr>
        <w:t>不完整資料集中缺失值</w:t>
      </w:r>
      <w:r w:rsidR="00EA4F2C" w:rsidRPr="006F55CF">
        <w:rPr>
          <w:rFonts w:hint="eastAsia"/>
          <w:color w:val="0070C0"/>
          <w:shd w:val="clear" w:color="auto" w:fill="FFFFFF"/>
        </w:rPr>
        <w:t>的</w:t>
      </w:r>
      <w:r w:rsidR="0052171E" w:rsidRPr="006F55CF">
        <w:rPr>
          <w:rFonts w:hint="eastAsia"/>
          <w:color w:val="0070C0"/>
          <w:shd w:val="clear" w:color="auto" w:fill="FFFFFF"/>
        </w:rPr>
        <w:t>比例越來越高，</w:t>
      </w:r>
      <w:r w:rsidR="000E1CC2" w:rsidRPr="006F55CF">
        <w:rPr>
          <w:rFonts w:hint="eastAsia"/>
          <w:color w:val="0070C0"/>
          <w:shd w:val="clear" w:color="auto" w:fill="FFFFFF"/>
        </w:rPr>
        <w:t>刪除缺失值所在的資料</w:t>
      </w:r>
      <w:proofErr w:type="gramStart"/>
      <w:r w:rsidR="000E1CC2" w:rsidRPr="006F55CF">
        <w:rPr>
          <w:rFonts w:hint="eastAsia"/>
          <w:color w:val="0070C0"/>
          <w:shd w:val="clear" w:color="auto" w:fill="FFFFFF"/>
        </w:rPr>
        <w:t>列會</w:t>
      </w:r>
      <w:proofErr w:type="gramEnd"/>
      <w:r w:rsidR="000E1CC2" w:rsidRPr="006F55CF">
        <w:rPr>
          <w:rFonts w:hint="eastAsia"/>
          <w:color w:val="0070C0"/>
          <w:shd w:val="clear" w:color="auto" w:fill="FFFFFF"/>
        </w:rPr>
        <w:t>讓</w:t>
      </w:r>
      <w:r w:rsidR="007F714B" w:rsidRPr="006F55CF">
        <w:rPr>
          <w:rFonts w:hint="eastAsia"/>
          <w:color w:val="0070C0"/>
          <w:shd w:val="clear" w:color="auto" w:fill="FFFFFF"/>
        </w:rPr>
        <w:t>所剩</w:t>
      </w:r>
      <w:r w:rsidR="003574C6" w:rsidRPr="006F55CF">
        <w:rPr>
          <w:rFonts w:hint="eastAsia"/>
          <w:color w:val="0070C0"/>
          <w:shd w:val="clear" w:color="auto" w:fill="FFFFFF"/>
        </w:rPr>
        <w:t>資料</w:t>
      </w:r>
      <w:r w:rsidR="007F714B" w:rsidRPr="006F55CF">
        <w:rPr>
          <w:rFonts w:hint="eastAsia"/>
          <w:color w:val="0070C0"/>
          <w:shd w:val="clear" w:color="auto" w:fill="FFFFFF"/>
        </w:rPr>
        <w:t>數量不足</w:t>
      </w:r>
      <w:r w:rsidR="00EE1B7B" w:rsidRPr="006F55CF">
        <w:rPr>
          <w:rFonts w:hint="eastAsia"/>
          <w:color w:val="0070C0"/>
          <w:shd w:val="clear" w:color="auto" w:fill="FFFFFF"/>
        </w:rPr>
        <w:t>，</w:t>
      </w:r>
      <w:r w:rsidR="00EC35DF" w:rsidRPr="006F55CF">
        <w:rPr>
          <w:rFonts w:hint="eastAsia"/>
          <w:color w:val="0070C0"/>
          <w:shd w:val="clear" w:color="auto" w:fill="FFFFFF"/>
        </w:rPr>
        <w:t>而</w:t>
      </w:r>
      <w:r w:rsidR="00C923F2" w:rsidRPr="006F55CF">
        <w:rPr>
          <w:rFonts w:hint="eastAsia"/>
          <w:color w:val="0070C0"/>
          <w:shd w:val="clear" w:color="auto" w:fill="FFFFFF"/>
        </w:rPr>
        <w:t>刪除缺失值所在的特徵欄位</w:t>
      </w:r>
      <w:r w:rsidR="00533E8C" w:rsidRPr="006F55CF">
        <w:rPr>
          <w:rFonts w:hint="eastAsia"/>
          <w:color w:val="0070C0"/>
          <w:shd w:val="clear" w:color="auto" w:fill="FFFFFF"/>
        </w:rPr>
        <w:t>則</w:t>
      </w:r>
      <w:r w:rsidR="00FD42F6" w:rsidRPr="006F55CF">
        <w:rPr>
          <w:rFonts w:hint="eastAsia"/>
          <w:color w:val="0070C0"/>
          <w:shd w:val="clear" w:color="auto" w:fill="FFFFFF"/>
        </w:rPr>
        <w:t>會</w:t>
      </w:r>
      <w:r w:rsidR="00533E8C" w:rsidRPr="006F55CF">
        <w:rPr>
          <w:rFonts w:hint="eastAsia"/>
          <w:color w:val="0070C0"/>
          <w:shd w:val="clear" w:color="auto" w:fill="FFFFFF"/>
        </w:rPr>
        <w:t>喪失</w:t>
      </w:r>
      <w:r w:rsidR="00C923F2" w:rsidRPr="006F55CF">
        <w:rPr>
          <w:rFonts w:hint="eastAsia"/>
          <w:color w:val="0070C0"/>
          <w:shd w:val="clear" w:color="auto" w:fill="FFFFFF"/>
        </w:rPr>
        <w:t>原</w:t>
      </w:r>
      <w:r w:rsidR="006E5F47" w:rsidRPr="006F55CF">
        <w:rPr>
          <w:rFonts w:hint="eastAsia"/>
          <w:color w:val="0070C0"/>
          <w:shd w:val="clear" w:color="auto" w:fill="FFFFFF"/>
        </w:rPr>
        <w:t>資料集</w:t>
      </w:r>
      <w:r w:rsidR="00533E8C" w:rsidRPr="006F55CF">
        <w:rPr>
          <w:rFonts w:hint="eastAsia"/>
          <w:color w:val="0070C0"/>
          <w:shd w:val="clear" w:color="auto" w:fill="FFFFFF"/>
        </w:rPr>
        <w:t>所表現的特徵。</w:t>
      </w:r>
      <w:r w:rsidR="00F11E02" w:rsidRPr="006F55CF">
        <w:rPr>
          <w:rFonts w:hint="eastAsia"/>
          <w:color w:val="0070C0"/>
          <w:shd w:val="clear" w:color="auto" w:fill="FFFFFF"/>
        </w:rPr>
        <w:t>因此</w:t>
      </w:r>
      <w:r w:rsidR="003000D0" w:rsidRPr="006F55CF">
        <w:rPr>
          <w:color w:val="0070C0"/>
        </w:rPr>
        <w:t>本</w:t>
      </w:r>
      <w:r w:rsidR="00C01203" w:rsidRPr="006F55CF">
        <w:rPr>
          <w:rFonts w:hint="eastAsia"/>
          <w:color w:val="0070C0"/>
        </w:rPr>
        <w:t>研究</w:t>
      </w:r>
      <w:r w:rsidR="003B705F" w:rsidRPr="006F55CF">
        <w:rPr>
          <w:rFonts w:hint="eastAsia"/>
          <w:color w:val="0070C0"/>
        </w:rPr>
        <w:t>認為</w:t>
      </w:r>
      <w:r w:rsidR="003000D0" w:rsidRPr="006F55CF">
        <w:rPr>
          <w:color w:val="0070C0"/>
        </w:rPr>
        <w:t>不</w:t>
      </w:r>
      <w:r w:rsidR="003B705F" w:rsidRPr="006F55CF">
        <w:rPr>
          <w:rFonts w:hint="eastAsia"/>
          <w:color w:val="0070C0"/>
        </w:rPr>
        <w:t>應該</w:t>
      </w:r>
      <w:r w:rsidR="00152C87" w:rsidRPr="006F55CF">
        <w:rPr>
          <w:rFonts w:hint="eastAsia"/>
          <w:color w:val="0070C0"/>
        </w:rPr>
        <w:t>在</w:t>
      </w:r>
      <w:r w:rsidR="00C71227" w:rsidRPr="006F55CF">
        <w:rPr>
          <w:rFonts w:hint="eastAsia"/>
          <w:color w:val="0070C0"/>
        </w:rPr>
        <w:t>具有</w:t>
      </w:r>
      <w:r w:rsidR="00F11E02" w:rsidRPr="006F55CF">
        <w:rPr>
          <w:rFonts w:hint="eastAsia"/>
          <w:color w:val="0070C0"/>
        </w:rPr>
        <w:t>大量缺失值的資料集當中，</w:t>
      </w:r>
      <w:r w:rsidR="003B705F" w:rsidRPr="006F55CF">
        <w:rPr>
          <w:rFonts w:hint="eastAsia"/>
          <w:color w:val="0070C0"/>
        </w:rPr>
        <w:t>直接將</w:t>
      </w:r>
      <w:r w:rsidR="003000D0" w:rsidRPr="006F55CF">
        <w:rPr>
          <w:color w:val="0070C0"/>
        </w:rPr>
        <w:t>資料</w:t>
      </w:r>
      <w:r w:rsidR="00AA239F" w:rsidRPr="006F55CF">
        <w:rPr>
          <w:rFonts w:hint="eastAsia"/>
          <w:color w:val="0070C0"/>
        </w:rPr>
        <w:t>列</w:t>
      </w:r>
      <w:r w:rsidR="00F46465" w:rsidRPr="006F55CF">
        <w:rPr>
          <w:rFonts w:hint="eastAsia"/>
          <w:color w:val="0070C0"/>
        </w:rPr>
        <w:t>或</w:t>
      </w:r>
      <w:r w:rsidR="00AA239F" w:rsidRPr="006F55CF">
        <w:rPr>
          <w:rFonts w:hint="eastAsia"/>
          <w:color w:val="0070C0"/>
        </w:rPr>
        <w:t>特徵欄位</w:t>
      </w:r>
      <w:r w:rsidR="003B705F" w:rsidRPr="006F55CF">
        <w:rPr>
          <w:rFonts w:hint="eastAsia"/>
          <w:color w:val="0070C0"/>
        </w:rPr>
        <w:t>刪除</w:t>
      </w:r>
      <w:r w:rsidR="00BD3B1F" w:rsidRPr="006F55CF">
        <w:rPr>
          <w:rFonts w:hint="eastAsia"/>
          <w:color w:val="0070C0"/>
        </w:rPr>
        <w:t>。</w:t>
      </w:r>
      <w:r w:rsidR="00B47488" w:rsidRPr="006F55CF">
        <w:rPr>
          <w:rFonts w:hint="eastAsia"/>
          <w:color w:val="0070C0"/>
        </w:rPr>
        <w:t>反</w:t>
      </w:r>
      <w:r w:rsidR="005E076F" w:rsidRPr="006F55CF">
        <w:rPr>
          <w:rFonts w:hint="eastAsia"/>
          <w:color w:val="0070C0"/>
        </w:rPr>
        <w:t>之</w:t>
      </w:r>
      <w:r w:rsidR="00DA28F5" w:rsidRPr="006F55CF">
        <w:rPr>
          <w:rFonts w:hint="eastAsia"/>
          <w:color w:val="0070C0"/>
        </w:rPr>
        <w:t>運</w:t>
      </w:r>
      <w:r w:rsidR="00C01203" w:rsidRPr="006F55CF">
        <w:rPr>
          <w:rFonts w:hint="eastAsia"/>
          <w:color w:val="0070C0"/>
        </w:rPr>
        <w:t>用填補法來填補</w:t>
      </w:r>
      <w:r w:rsidR="00D169BE" w:rsidRPr="006F55CF">
        <w:rPr>
          <w:rFonts w:hint="eastAsia"/>
          <w:color w:val="0070C0"/>
        </w:rPr>
        <w:t>適合</w:t>
      </w:r>
      <w:r w:rsidR="008C120B" w:rsidRPr="006F55CF">
        <w:rPr>
          <w:rFonts w:hint="eastAsia"/>
          <w:color w:val="0070C0"/>
        </w:rPr>
        <w:t>的</w:t>
      </w:r>
      <w:r w:rsidR="003000D0" w:rsidRPr="006F55CF">
        <w:rPr>
          <w:color w:val="0070C0"/>
        </w:rPr>
        <w:t>值</w:t>
      </w:r>
      <w:r w:rsidR="006D01CF" w:rsidRPr="006F55CF">
        <w:rPr>
          <w:rFonts w:hint="eastAsia"/>
          <w:color w:val="0070C0"/>
        </w:rPr>
        <w:t>，</w:t>
      </w:r>
      <w:r w:rsidR="00E66F40" w:rsidRPr="006F55CF">
        <w:rPr>
          <w:rFonts w:hint="eastAsia"/>
          <w:color w:val="0070C0"/>
        </w:rPr>
        <w:t>可以同時解決</w:t>
      </w:r>
      <w:r w:rsidR="0025100E" w:rsidRPr="006F55CF">
        <w:rPr>
          <w:rFonts w:hint="eastAsia"/>
          <w:color w:val="0070C0"/>
        </w:rPr>
        <w:t>上述兩個問題</w:t>
      </w:r>
      <w:r w:rsidR="00824165" w:rsidRPr="006F55CF">
        <w:rPr>
          <w:rFonts w:hint="eastAsia"/>
          <w:color w:val="0070C0"/>
        </w:rPr>
        <w:t>，也是為何填補法比丟棄法更被</w:t>
      </w:r>
      <w:r w:rsidR="005413C2" w:rsidRPr="006F55CF">
        <w:rPr>
          <w:rFonts w:hint="eastAsia"/>
          <w:color w:val="0070C0"/>
        </w:rPr>
        <w:t>多數研究</w:t>
      </w:r>
      <w:r w:rsidR="00FE4617" w:rsidRPr="006F55CF">
        <w:rPr>
          <w:rFonts w:hint="eastAsia"/>
          <w:color w:val="0070C0"/>
        </w:rPr>
        <w:t>採納</w:t>
      </w:r>
      <w:r w:rsidR="00824165" w:rsidRPr="006F55CF">
        <w:rPr>
          <w:rFonts w:hint="eastAsia"/>
          <w:color w:val="0070C0"/>
        </w:rPr>
        <w:t>的原因</w:t>
      </w:r>
      <w:r w:rsidR="00BC7F25" w:rsidRPr="006F55CF">
        <w:rPr>
          <w:rFonts w:hint="eastAsia"/>
          <w:color w:val="0070C0"/>
        </w:rPr>
        <w:t>。</w:t>
      </w:r>
    </w:p>
    <w:p w14:paraId="6C5760E8" w14:textId="15F77680" w:rsidR="00A13FF7" w:rsidRPr="00664E95" w:rsidRDefault="00EA2B59" w:rsidP="00A13FF7">
      <w:pPr>
        <w:ind w:firstLine="425"/>
        <w:rPr>
          <w:shd w:val="clear" w:color="auto" w:fill="FFFFFF"/>
        </w:rPr>
      </w:pPr>
      <w:r w:rsidRPr="00FF623C">
        <w:rPr>
          <w:rFonts w:hint="eastAsia"/>
          <w:color w:val="0070C0"/>
          <w:shd w:val="clear" w:color="auto" w:fill="FFFFFF"/>
        </w:rPr>
        <w:t>針對</w:t>
      </w:r>
      <w:r w:rsidRPr="00FF623C">
        <w:rPr>
          <w:color w:val="0070C0"/>
          <w:shd w:val="clear" w:color="auto" w:fill="FFFFFF"/>
        </w:rPr>
        <w:t>skyline</w:t>
      </w:r>
      <w:r w:rsidRPr="00FF623C">
        <w:rPr>
          <w:rFonts w:hint="eastAsia"/>
          <w:color w:val="0070C0"/>
          <w:shd w:val="clear" w:color="auto" w:fill="FFFFFF"/>
        </w:rPr>
        <w:t xml:space="preserve"> </w:t>
      </w:r>
      <w:r w:rsidRPr="00FF623C">
        <w:rPr>
          <w:color w:val="0070C0"/>
          <w:shd w:val="clear" w:color="auto" w:fill="FFFFFF"/>
        </w:rPr>
        <w:t xml:space="preserve">query </w:t>
      </w:r>
      <w:r w:rsidRPr="00FF623C">
        <w:rPr>
          <w:color w:val="0070C0"/>
        </w:rPr>
        <w:t>algorithm</w:t>
      </w:r>
      <w:r w:rsidR="00BD197A" w:rsidRPr="00FF623C">
        <w:rPr>
          <w:rFonts w:hint="eastAsia"/>
          <w:color w:val="0070C0"/>
          <w:shd w:val="clear" w:color="auto" w:fill="FFFFFF"/>
        </w:rPr>
        <w:t>在</w:t>
      </w:r>
      <w:r w:rsidRPr="00FF623C">
        <w:rPr>
          <w:rFonts w:hint="eastAsia"/>
          <w:color w:val="0070C0"/>
          <w:shd w:val="clear" w:color="auto" w:fill="FFFFFF"/>
        </w:rPr>
        <w:t>不完整</w:t>
      </w:r>
      <w:r w:rsidR="004A4F79" w:rsidRPr="00FF623C">
        <w:rPr>
          <w:rFonts w:hint="eastAsia"/>
          <w:color w:val="0070C0"/>
          <w:shd w:val="clear" w:color="auto" w:fill="FFFFFF"/>
        </w:rPr>
        <w:t>資料集</w:t>
      </w:r>
      <w:r w:rsidR="00EA0D5A" w:rsidRPr="00FF623C">
        <w:rPr>
          <w:rFonts w:hint="eastAsia"/>
          <w:color w:val="0070C0"/>
          <w:shd w:val="clear" w:color="auto" w:fill="FFFFFF"/>
        </w:rPr>
        <w:t>的問題</w:t>
      </w:r>
      <w:r w:rsidR="00250A9C" w:rsidRPr="00FF623C">
        <w:rPr>
          <w:rFonts w:hint="eastAsia"/>
          <w:color w:val="0070C0"/>
          <w:shd w:val="clear" w:color="auto" w:fill="FFFFFF"/>
        </w:rPr>
        <w:t>上，本研究採取填補法</w:t>
      </w:r>
      <w:r w:rsidR="00BB7515" w:rsidRPr="00FF623C">
        <w:rPr>
          <w:rFonts w:hint="eastAsia"/>
          <w:color w:val="0070C0"/>
          <w:shd w:val="clear" w:color="auto" w:fill="FFFFFF"/>
        </w:rPr>
        <w:t>填補缺失值。</w:t>
      </w:r>
      <w:r w:rsidR="00970BA7" w:rsidRPr="001458EB">
        <w:rPr>
          <w:rFonts w:hint="eastAsia"/>
          <w:color w:val="0070C0"/>
          <w:shd w:val="clear" w:color="auto" w:fill="FFFFFF"/>
        </w:rPr>
        <w:t>從</w:t>
      </w:r>
      <w:r w:rsidR="008B0F32" w:rsidRPr="001458EB">
        <w:rPr>
          <w:color w:val="0070C0"/>
        </w:rPr>
        <w:t>填補</w:t>
      </w:r>
      <w:r w:rsidR="008B0F32" w:rsidRPr="001458EB">
        <w:rPr>
          <w:rFonts w:hint="eastAsia"/>
          <w:color w:val="0070C0"/>
        </w:rPr>
        <w:t>後</w:t>
      </w:r>
      <w:r w:rsidR="00970BA7" w:rsidRPr="001458EB">
        <w:rPr>
          <w:rFonts w:hint="eastAsia"/>
          <w:color w:val="0070C0"/>
        </w:rPr>
        <w:t>的</w:t>
      </w:r>
      <w:r w:rsidR="008B0F32" w:rsidRPr="001458EB">
        <w:rPr>
          <w:rFonts w:hint="eastAsia"/>
          <w:color w:val="0070C0"/>
        </w:rPr>
        <w:t>結果來看</w:t>
      </w:r>
      <w:r w:rsidR="00F21CE9" w:rsidRPr="001458EB">
        <w:rPr>
          <w:rFonts w:hint="eastAsia"/>
          <w:color w:val="0070C0"/>
        </w:rPr>
        <w:t>，</w:t>
      </w:r>
      <w:r w:rsidR="00E90A5D" w:rsidRPr="001458EB">
        <w:rPr>
          <w:color w:val="0070C0"/>
        </w:rPr>
        <w:t>k</w:t>
      </w:r>
      <w:r w:rsidR="00E90A5D" w:rsidRPr="001458EB">
        <w:rPr>
          <w:rFonts w:hint="eastAsia"/>
          <w:color w:val="0070C0"/>
        </w:rPr>
        <w:t>鄰近</w:t>
      </w:r>
      <w:r w:rsidR="006D01CF" w:rsidRPr="001458EB">
        <w:rPr>
          <w:rFonts w:hint="eastAsia"/>
          <w:color w:val="0070C0"/>
        </w:rPr>
        <w:t>點</w:t>
      </w:r>
      <w:r w:rsidR="003000D0" w:rsidRPr="001458EB">
        <w:rPr>
          <w:color w:val="0070C0"/>
        </w:rPr>
        <w:t>填補法</w:t>
      </w:r>
      <w:r w:rsidR="008B0F32" w:rsidRPr="001458EB">
        <w:rPr>
          <w:rFonts w:hint="eastAsia"/>
          <w:color w:val="0070C0"/>
        </w:rPr>
        <w:t>是</w:t>
      </w:r>
      <w:r w:rsidR="008B0F32" w:rsidRPr="001458EB">
        <w:rPr>
          <w:color w:val="0070C0"/>
        </w:rPr>
        <w:t>眾多填補法</w:t>
      </w:r>
      <w:r w:rsidR="008B0F32" w:rsidRPr="001458EB">
        <w:rPr>
          <w:rFonts w:hint="eastAsia"/>
          <w:color w:val="0070C0"/>
        </w:rPr>
        <w:t>當</w:t>
      </w:r>
      <w:r w:rsidR="008B0F32" w:rsidRPr="001458EB">
        <w:rPr>
          <w:color w:val="0070C0"/>
        </w:rPr>
        <w:t>中</w:t>
      </w:r>
      <w:r w:rsidR="003000D0" w:rsidRPr="001458EB">
        <w:rPr>
          <w:color w:val="0070C0"/>
        </w:rPr>
        <w:t>表現</w:t>
      </w:r>
      <w:r w:rsidR="008B0F32" w:rsidRPr="001458EB">
        <w:rPr>
          <w:rFonts w:hint="eastAsia"/>
          <w:color w:val="0070C0"/>
        </w:rPr>
        <w:t>最好</w:t>
      </w:r>
      <w:r w:rsidR="00286DD2" w:rsidRPr="001458EB">
        <w:rPr>
          <w:rFonts w:hint="eastAsia"/>
          <w:color w:val="0070C0"/>
        </w:rPr>
        <w:t>的</w:t>
      </w:r>
      <w:r w:rsidR="00996A9C" w:rsidRPr="001458EB">
        <w:rPr>
          <w:color w:val="0070C0"/>
        </w:rPr>
        <w:fldChar w:fldCharType="begin"/>
      </w:r>
      <w:r w:rsidR="00996A9C" w:rsidRPr="001458EB">
        <w:rPr>
          <w:color w:val="0070C0"/>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1458EB">
        <w:rPr>
          <w:color w:val="0070C0"/>
        </w:rPr>
        <w:fldChar w:fldCharType="separate"/>
      </w:r>
      <w:r w:rsidR="00996A9C" w:rsidRPr="001458EB">
        <w:rPr>
          <w:color w:val="0070C0"/>
        </w:rPr>
        <w:t>[15]</w:t>
      </w:r>
      <w:r w:rsidR="00996A9C" w:rsidRPr="001458EB">
        <w:rPr>
          <w:color w:val="0070C0"/>
        </w:rPr>
        <w:fldChar w:fldCharType="end"/>
      </w:r>
      <w:r w:rsidR="00292DAA" w:rsidRPr="001458EB">
        <w:rPr>
          <w:rFonts w:hint="eastAsia"/>
          <w:color w:val="0070C0"/>
        </w:rPr>
        <w:t>。</w:t>
      </w:r>
      <w:r w:rsidR="00E90A5D" w:rsidRPr="00FF623C">
        <w:rPr>
          <w:color w:val="0070C0"/>
        </w:rPr>
        <w:t>k</w:t>
      </w:r>
      <w:r w:rsidR="00E90A5D" w:rsidRPr="00FF623C">
        <w:rPr>
          <w:rFonts w:hint="eastAsia"/>
          <w:color w:val="0070C0"/>
        </w:rPr>
        <w:t>鄰近</w:t>
      </w:r>
      <w:r w:rsidR="006D01CF" w:rsidRPr="00FF623C">
        <w:rPr>
          <w:rFonts w:hint="eastAsia"/>
          <w:color w:val="0070C0"/>
        </w:rPr>
        <w:t>點</w:t>
      </w:r>
      <w:r w:rsidR="003000D0" w:rsidRPr="00FF623C">
        <w:rPr>
          <w:color w:val="0070C0"/>
        </w:rPr>
        <w:t>填補法會</w:t>
      </w:r>
      <w:r w:rsidR="00E75841" w:rsidRPr="00FF623C">
        <w:rPr>
          <w:rFonts w:hint="eastAsia"/>
          <w:color w:val="0070C0"/>
        </w:rPr>
        <w:t>先</w:t>
      </w:r>
      <w:r w:rsidR="004D409F" w:rsidRPr="00FF623C">
        <w:rPr>
          <w:rFonts w:hint="eastAsia"/>
          <w:color w:val="0070C0"/>
        </w:rPr>
        <w:t>蒐集</w:t>
      </w:r>
      <w:r w:rsidR="00112044" w:rsidRPr="00FF623C">
        <w:rPr>
          <w:rFonts w:hint="eastAsia"/>
          <w:color w:val="0070C0"/>
        </w:rPr>
        <w:t>缺失值</w:t>
      </w:r>
      <w:r w:rsidR="003000D0" w:rsidRPr="00FF623C">
        <w:rPr>
          <w:color w:val="0070C0"/>
        </w:rPr>
        <w:t>鄰</w:t>
      </w:r>
      <w:r w:rsidR="00D00DDA" w:rsidRPr="00FF623C">
        <w:rPr>
          <w:rFonts w:hint="eastAsia"/>
          <w:color w:val="0070C0"/>
        </w:rPr>
        <w:t>近點</w:t>
      </w:r>
      <w:r w:rsidR="003000D0" w:rsidRPr="00FF623C">
        <w:rPr>
          <w:color w:val="0070C0"/>
        </w:rPr>
        <w:t>的</w:t>
      </w:r>
      <w:r w:rsidR="006D01CF" w:rsidRPr="00FF623C">
        <w:rPr>
          <w:rFonts w:hint="eastAsia"/>
          <w:color w:val="0070C0"/>
        </w:rPr>
        <w:t>特徵</w:t>
      </w:r>
      <w:r w:rsidR="00D00DDA" w:rsidRPr="00FF623C">
        <w:rPr>
          <w:rFonts w:hint="eastAsia"/>
          <w:color w:val="0070C0"/>
        </w:rPr>
        <w:t>值</w:t>
      </w:r>
      <w:r w:rsidR="007F4AEC" w:rsidRPr="00FF623C">
        <w:rPr>
          <w:rFonts w:hint="eastAsia"/>
          <w:color w:val="0070C0"/>
        </w:rPr>
        <w:t>，</w:t>
      </w:r>
      <w:r w:rsidR="003000D0" w:rsidRPr="00FF623C">
        <w:rPr>
          <w:color w:val="0070C0"/>
        </w:rPr>
        <w:t>再</w:t>
      </w:r>
      <w:r w:rsidR="00090A98" w:rsidRPr="00FF623C">
        <w:rPr>
          <w:rFonts w:hint="eastAsia"/>
          <w:color w:val="0070C0"/>
        </w:rPr>
        <w:t>計</w:t>
      </w:r>
      <w:r w:rsidR="00490997" w:rsidRPr="00FF623C">
        <w:rPr>
          <w:rFonts w:hint="eastAsia"/>
          <w:color w:val="0070C0"/>
        </w:rPr>
        <w:t>算這些特徵值</w:t>
      </w:r>
      <w:r w:rsidR="00BB11A1" w:rsidRPr="00FF623C">
        <w:rPr>
          <w:rFonts w:hint="eastAsia"/>
          <w:color w:val="0070C0"/>
        </w:rPr>
        <w:t>之</w:t>
      </w:r>
      <w:r w:rsidR="00EC4FE6" w:rsidRPr="00FF623C">
        <w:rPr>
          <w:rFonts w:hint="eastAsia"/>
          <w:color w:val="0070C0"/>
        </w:rPr>
        <w:t>算術</w:t>
      </w:r>
      <w:r w:rsidR="003000D0" w:rsidRPr="00FF623C">
        <w:rPr>
          <w:color w:val="0070C0"/>
        </w:rPr>
        <w:t>平均</w:t>
      </w:r>
      <w:r w:rsidR="00BB11A1" w:rsidRPr="00FF623C">
        <w:rPr>
          <w:rFonts w:hint="eastAsia"/>
          <w:color w:val="0070C0"/>
        </w:rPr>
        <w:t>作為填補值</w:t>
      </w:r>
      <w:r w:rsidR="00FF623C" w:rsidRPr="00FF623C">
        <w:rPr>
          <w:rFonts w:hint="eastAsia"/>
          <w:color w:val="0070C0"/>
        </w:rPr>
        <w:t>，</w:t>
      </w:r>
      <w:r w:rsidR="006F2511" w:rsidRPr="00FF623C">
        <w:rPr>
          <w:rFonts w:hint="eastAsia"/>
          <w:color w:val="0070C0"/>
        </w:rPr>
        <w:t>這</w:t>
      </w:r>
      <w:r w:rsidR="00D3195F" w:rsidRPr="00FF623C">
        <w:rPr>
          <w:rFonts w:hint="eastAsia"/>
          <w:color w:val="0070C0"/>
        </w:rPr>
        <w:t>使得</w:t>
      </w:r>
      <w:proofErr w:type="gramStart"/>
      <w:r w:rsidR="003000D0" w:rsidRPr="00FF623C">
        <w:rPr>
          <w:color w:val="0070C0"/>
        </w:rPr>
        <w:t>填補值</w:t>
      </w:r>
      <w:r w:rsidR="003000D0" w:rsidRPr="008378EE">
        <w:rPr>
          <w:color w:val="0070C0"/>
        </w:rPr>
        <w:t>相較</w:t>
      </w:r>
      <w:proofErr w:type="gramEnd"/>
      <w:r w:rsidR="003000D0" w:rsidRPr="008378EE">
        <w:rPr>
          <w:color w:val="0070C0"/>
        </w:rPr>
        <w:t>於</w:t>
      </w:r>
      <w:r w:rsidR="00CA3541" w:rsidRPr="008378EE">
        <w:rPr>
          <w:rFonts w:hint="eastAsia"/>
          <w:color w:val="0070C0"/>
        </w:rPr>
        <w:t>以</w:t>
      </w:r>
      <w:r w:rsidR="003000D0" w:rsidRPr="008378EE">
        <w:rPr>
          <w:color w:val="0070C0"/>
        </w:rPr>
        <w:t>單一值</w:t>
      </w:r>
      <w:r w:rsidR="00B9480B" w:rsidRPr="008378EE">
        <w:rPr>
          <w:rFonts w:hint="eastAsia"/>
          <w:color w:val="0070C0"/>
        </w:rPr>
        <w:t>的</w:t>
      </w:r>
      <w:r w:rsidR="003000D0" w:rsidRPr="008378EE">
        <w:rPr>
          <w:color w:val="0070C0"/>
        </w:rPr>
        <w:t>填補法更具有參</w:t>
      </w:r>
      <w:r w:rsidR="003000D0" w:rsidRPr="008378EE">
        <w:rPr>
          <w:color w:val="0070C0"/>
          <w:shd w:val="clear" w:color="auto" w:fill="FFFFFF"/>
        </w:rPr>
        <w:t>考</w:t>
      </w:r>
      <w:r w:rsidR="00FF623C" w:rsidRPr="008378EE">
        <w:rPr>
          <w:rFonts w:hint="eastAsia"/>
          <w:color w:val="0070C0"/>
          <w:shd w:val="clear" w:color="auto" w:fill="FFFFFF"/>
        </w:rPr>
        <w:t>性。</w:t>
      </w:r>
      <w:r w:rsidR="00E16012" w:rsidRPr="008378EE">
        <w:rPr>
          <w:rFonts w:hint="eastAsia"/>
          <w:color w:val="0070C0"/>
          <w:shd w:val="clear" w:color="auto" w:fill="FFFFFF"/>
        </w:rPr>
        <w:t>然而</w:t>
      </w:r>
      <w:r w:rsidR="00E16012" w:rsidRPr="008378EE">
        <w:rPr>
          <w:color w:val="0070C0"/>
          <w:shd w:val="clear" w:color="auto" w:fill="FFFFFF"/>
        </w:rPr>
        <w:t>k</w:t>
      </w:r>
      <w:r w:rsidR="00E16012" w:rsidRPr="008378EE">
        <w:rPr>
          <w:rFonts w:hint="eastAsia"/>
          <w:color w:val="0070C0"/>
          <w:shd w:val="clear" w:color="auto" w:fill="FFFFFF"/>
        </w:rPr>
        <w:t>鄰近點</w:t>
      </w:r>
      <w:r w:rsidR="00E16012" w:rsidRPr="008378EE">
        <w:rPr>
          <w:color w:val="0070C0"/>
          <w:shd w:val="clear" w:color="auto" w:fill="FFFFFF"/>
        </w:rPr>
        <w:t>填補法</w:t>
      </w:r>
      <w:r w:rsidR="00B27400" w:rsidRPr="008378EE">
        <w:rPr>
          <w:rFonts w:hint="eastAsia"/>
          <w:color w:val="0070C0"/>
          <w:shd w:val="clear" w:color="auto" w:fill="FFFFFF"/>
        </w:rPr>
        <w:t>也</w:t>
      </w:r>
      <w:r w:rsidR="00E16012" w:rsidRPr="008378EE">
        <w:rPr>
          <w:rFonts w:hint="eastAsia"/>
          <w:color w:val="0070C0"/>
          <w:shd w:val="clear" w:color="auto" w:fill="FFFFFF"/>
        </w:rPr>
        <w:t>有</w:t>
      </w:r>
      <w:r w:rsidR="00902F3A" w:rsidRPr="008378EE">
        <w:rPr>
          <w:rFonts w:hint="eastAsia"/>
          <w:color w:val="0070C0"/>
          <w:shd w:val="clear" w:color="auto" w:fill="FFFFFF"/>
        </w:rPr>
        <w:t>其</w:t>
      </w:r>
      <w:r w:rsidR="00E16012" w:rsidRPr="008378EE">
        <w:rPr>
          <w:rFonts w:hint="eastAsia"/>
          <w:color w:val="0070C0"/>
          <w:shd w:val="clear" w:color="auto" w:fill="FFFFFF"/>
        </w:rPr>
        <w:t>缺點，</w:t>
      </w:r>
      <w:r w:rsidR="0015475F" w:rsidRPr="008378EE">
        <w:rPr>
          <w:rFonts w:hint="eastAsia"/>
          <w:color w:val="0070C0"/>
          <w:shd w:val="clear" w:color="auto" w:fill="FFFFFF"/>
        </w:rPr>
        <w:t>其一是當</w:t>
      </w:r>
      <w:r w:rsidR="00D5424F" w:rsidRPr="008378EE">
        <w:rPr>
          <w:rFonts w:hint="eastAsia"/>
          <w:color w:val="0070C0"/>
          <w:shd w:val="clear" w:color="auto" w:fill="FFFFFF"/>
        </w:rPr>
        <w:t>計算含</w:t>
      </w:r>
      <w:r w:rsidR="00DD2CE9" w:rsidRPr="008378EE">
        <w:rPr>
          <w:rFonts w:hint="eastAsia"/>
          <w:color w:val="0070C0"/>
          <w:shd w:val="clear" w:color="auto" w:fill="FFFFFF"/>
        </w:rPr>
        <w:t>有缺失值</w:t>
      </w:r>
      <w:r w:rsidR="00D5424F" w:rsidRPr="008378EE">
        <w:rPr>
          <w:rFonts w:hint="eastAsia"/>
          <w:color w:val="0070C0"/>
          <w:shd w:val="clear" w:color="auto" w:fill="FFFFFF"/>
        </w:rPr>
        <w:t>資料點的歐式距離會</w:t>
      </w:r>
      <w:r w:rsidR="00DD2CE9" w:rsidRPr="008378EE">
        <w:rPr>
          <w:rFonts w:hint="eastAsia"/>
          <w:color w:val="0070C0"/>
          <w:shd w:val="clear" w:color="auto" w:fill="FFFFFF"/>
        </w:rPr>
        <w:t>導致找錯鄰近</w:t>
      </w:r>
      <w:r w:rsidR="00D5424F" w:rsidRPr="008378EE">
        <w:rPr>
          <w:rFonts w:hint="eastAsia"/>
          <w:color w:val="0070C0"/>
          <w:shd w:val="clear" w:color="auto" w:fill="FFFFFF"/>
        </w:rPr>
        <w:t>點，其二是</w:t>
      </w:r>
      <w:r w:rsidR="00D5424F" w:rsidRPr="008378EE">
        <w:rPr>
          <w:rFonts w:hint="eastAsia"/>
          <w:color w:val="0070C0"/>
          <w:shd w:val="clear" w:color="auto" w:fill="FFFFFF"/>
        </w:rPr>
        <w:t>k</w:t>
      </w:r>
      <w:r w:rsidR="00D5424F" w:rsidRPr="008378EE">
        <w:rPr>
          <w:rFonts w:hint="eastAsia"/>
          <w:color w:val="0070C0"/>
          <w:shd w:val="clear" w:color="auto" w:fill="FFFFFF"/>
        </w:rPr>
        <w:t>鄰近點填補法</w:t>
      </w:r>
      <w:r w:rsidR="00DD2CE9" w:rsidRPr="008378EE">
        <w:rPr>
          <w:rFonts w:hint="eastAsia"/>
          <w:color w:val="0070C0"/>
          <w:shd w:val="clear" w:color="auto" w:fill="FFFFFF"/>
        </w:rPr>
        <w:t>遇到</w:t>
      </w:r>
      <w:r w:rsidR="00D5424F" w:rsidRPr="008378EE">
        <w:rPr>
          <w:rFonts w:hint="eastAsia"/>
          <w:color w:val="0070C0"/>
          <w:shd w:val="clear" w:color="auto" w:fill="FFFFFF"/>
        </w:rPr>
        <w:t>可參考的</w:t>
      </w:r>
      <w:r w:rsidR="00DD2CE9" w:rsidRPr="008378EE">
        <w:rPr>
          <w:rFonts w:hint="eastAsia"/>
          <w:color w:val="0070C0"/>
          <w:shd w:val="clear" w:color="auto" w:fill="FFFFFF"/>
        </w:rPr>
        <w:t>鄰近點不足時</w:t>
      </w:r>
      <w:r w:rsidR="00D5424F" w:rsidRPr="008378EE">
        <w:rPr>
          <w:rFonts w:hint="eastAsia"/>
          <w:color w:val="0070C0"/>
          <w:shd w:val="clear" w:color="auto" w:fill="FFFFFF"/>
        </w:rPr>
        <w:t>，</w:t>
      </w:r>
      <w:r w:rsidR="00DD2CE9" w:rsidRPr="008378EE">
        <w:rPr>
          <w:rFonts w:hint="eastAsia"/>
          <w:color w:val="0070C0"/>
          <w:shd w:val="clear" w:color="auto" w:fill="FFFFFF"/>
        </w:rPr>
        <w:t>會</w:t>
      </w:r>
      <w:r w:rsidR="00D5424F" w:rsidRPr="008378EE">
        <w:rPr>
          <w:rFonts w:hint="eastAsia"/>
          <w:color w:val="0070C0"/>
          <w:shd w:val="clear" w:color="auto" w:fill="FFFFFF"/>
        </w:rPr>
        <w:t>簡化為</w:t>
      </w:r>
      <w:r w:rsidR="00DD2CE9" w:rsidRPr="008378EE">
        <w:rPr>
          <w:rFonts w:hint="eastAsia"/>
          <w:color w:val="0070C0"/>
          <w:shd w:val="clear" w:color="auto" w:fill="FFFFFF"/>
        </w:rPr>
        <w:t>填補單一值</w:t>
      </w:r>
      <w:r w:rsidR="005746FC" w:rsidRPr="008378EE">
        <w:rPr>
          <w:color w:val="0070C0"/>
          <w:shd w:val="clear" w:color="auto" w:fill="FFFFFF"/>
        </w:rPr>
        <w:fldChar w:fldCharType="begin"/>
      </w:r>
      <w:r w:rsidR="00EB2B44" w:rsidRPr="008378EE">
        <w:rPr>
          <w:color w:val="0070C0"/>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8378EE">
        <w:rPr>
          <w:color w:val="0070C0"/>
          <w:shd w:val="clear" w:color="auto" w:fill="FFFFFF"/>
        </w:rPr>
        <w:fldChar w:fldCharType="separate"/>
      </w:r>
      <w:r w:rsidR="00EB2B44" w:rsidRPr="008378EE">
        <w:rPr>
          <w:rFonts w:cs="Times New Roman"/>
          <w:color w:val="0070C0"/>
        </w:rPr>
        <w:t>[6]</w:t>
      </w:r>
      <w:r w:rsidR="005746FC" w:rsidRPr="008378EE">
        <w:rPr>
          <w:color w:val="0070C0"/>
          <w:shd w:val="clear" w:color="auto" w:fill="FFFFFF"/>
        </w:rPr>
        <w:fldChar w:fldCharType="end"/>
      </w:r>
      <w:r w:rsidR="008A4689" w:rsidRPr="008378EE">
        <w:rPr>
          <w:rFonts w:hint="eastAsia"/>
          <w:color w:val="0070C0"/>
          <w:shd w:val="clear" w:color="auto" w:fill="FFFFFF"/>
        </w:rPr>
        <w:t>。</w:t>
      </w:r>
      <w:r w:rsidR="00664E95" w:rsidRPr="008378EE">
        <w:rPr>
          <w:rFonts w:hint="eastAsia"/>
          <w:color w:val="0070C0"/>
          <w:shd w:val="clear" w:color="auto" w:fill="FFFFFF"/>
        </w:rPr>
        <w:t>因此</w:t>
      </w:r>
      <w:r w:rsidR="00D84722" w:rsidRPr="008378EE">
        <w:rPr>
          <w:rFonts w:hint="eastAsia"/>
          <w:color w:val="0070C0"/>
          <w:shd w:val="clear" w:color="auto" w:fill="FFFFFF"/>
        </w:rPr>
        <w:t>本研究</w:t>
      </w:r>
      <w:r w:rsidR="00664E95" w:rsidRPr="008378EE">
        <w:rPr>
          <w:rFonts w:hint="eastAsia"/>
          <w:color w:val="0070C0"/>
          <w:shd w:val="clear" w:color="auto" w:fill="FFFFFF"/>
        </w:rPr>
        <w:t>針對這些</w:t>
      </w:r>
      <w:r w:rsidR="00D84722" w:rsidRPr="008378EE">
        <w:rPr>
          <w:rFonts w:hint="eastAsia"/>
          <w:color w:val="0070C0"/>
          <w:shd w:val="clear" w:color="auto" w:fill="FFFFFF"/>
        </w:rPr>
        <w:t>問題</w:t>
      </w:r>
      <w:r w:rsidR="00F21FAD" w:rsidRPr="008378EE">
        <w:rPr>
          <w:rFonts w:hint="eastAsia"/>
          <w:color w:val="0070C0"/>
          <w:shd w:val="clear" w:color="auto" w:fill="FFFFFF"/>
        </w:rPr>
        <w:t>分別</w:t>
      </w:r>
      <w:r w:rsidR="00921528" w:rsidRPr="008378EE">
        <w:rPr>
          <w:rFonts w:hint="eastAsia"/>
          <w:color w:val="0070C0"/>
          <w:shd w:val="clear" w:color="auto" w:fill="FFFFFF"/>
        </w:rPr>
        <w:t>提出</w:t>
      </w:r>
      <w:r w:rsidR="00F21FAD" w:rsidRPr="008378EE">
        <w:rPr>
          <w:rFonts w:hint="eastAsia"/>
          <w:color w:val="0070C0"/>
          <w:shd w:val="clear" w:color="auto" w:fill="FFFFFF"/>
        </w:rPr>
        <w:t>差別權重分配</w:t>
      </w:r>
      <w:r w:rsidR="0089457D" w:rsidRPr="008378EE">
        <w:rPr>
          <w:rFonts w:hint="eastAsia"/>
          <w:color w:val="0070C0"/>
          <w:shd w:val="clear" w:color="auto" w:fill="FFFFFF"/>
        </w:rPr>
        <w:t>與</w:t>
      </w:r>
      <w:r w:rsidR="00921528" w:rsidRPr="008378EE">
        <w:rPr>
          <w:rFonts w:hint="eastAsia"/>
          <w:color w:val="0070C0"/>
          <w:shd w:val="clear" w:color="auto" w:fill="FFFFFF"/>
        </w:rPr>
        <w:t>新的選擇鄰近點機制以</w:t>
      </w:r>
      <w:r w:rsidR="00181A45" w:rsidRPr="008378EE">
        <w:rPr>
          <w:rFonts w:hint="eastAsia"/>
          <w:color w:val="0070C0"/>
          <w:shd w:val="clear" w:color="auto" w:fill="FFFFFF"/>
        </w:rPr>
        <w:t>改善</w:t>
      </w:r>
      <w:r w:rsidR="00921528" w:rsidRPr="008378EE">
        <w:rPr>
          <w:rFonts w:hint="eastAsia"/>
          <w:color w:val="0070C0"/>
          <w:shd w:val="clear" w:color="auto" w:fill="FFFFFF"/>
        </w:rPr>
        <w:t>k</w:t>
      </w:r>
      <w:r w:rsidR="00921528" w:rsidRPr="008378EE">
        <w:rPr>
          <w:rFonts w:hint="eastAsia"/>
          <w:color w:val="0070C0"/>
          <w:shd w:val="clear" w:color="auto" w:fill="FFFFFF"/>
        </w:rPr>
        <w:t>鄰近填補法的缺點</w:t>
      </w:r>
      <w:r w:rsidR="001D6F31" w:rsidRPr="008378EE">
        <w:rPr>
          <w:rFonts w:hint="eastAsia"/>
          <w:color w:val="0070C0"/>
          <w:shd w:val="clear" w:color="auto" w:fill="FFFFFF"/>
        </w:rPr>
        <w:t>。</w:t>
      </w:r>
      <w:r w:rsidR="008378EE">
        <w:rPr>
          <w:rFonts w:hint="eastAsia"/>
          <w:shd w:val="clear" w:color="auto" w:fill="FFFFFF"/>
        </w:rPr>
        <w:t xml:space="preserve"> </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312A4E">
      <w:pPr>
        <w:pStyle w:val="2"/>
      </w:pPr>
      <w:bookmarkStart w:id="17" w:name="_Toc48777385"/>
      <w:r>
        <w:rPr>
          <w:rFonts w:hint="eastAsia"/>
        </w:rPr>
        <w:t>3</w:t>
      </w:r>
      <w:r w:rsidR="00AB148B">
        <w:rPr>
          <w:rFonts w:hint="eastAsia"/>
        </w:rPr>
        <w:t>.</w:t>
      </w:r>
      <w:r w:rsidR="001D147A">
        <w:t>2</w:t>
      </w:r>
      <w:r w:rsidR="00AB148B">
        <w:rPr>
          <w:rFonts w:hint="eastAsia"/>
        </w:rPr>
        <w:t>問題定義</w:t>
      </w:r>
      <w:bookmarkEnd w:id="17"/>
    </w:p>
    <w:p w14:paraId="2A77A2A0" w14:textId="3B52FADC"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3A3DBA" w:rsidRPr="008845DF">
        <w:rPr>
          <w:rFonts w:cs="Times New Roman"/>
          <w:noProof/>
          <w:szCs w:val="24"/>
        </w:rPr>
        <w:t>skyline</w:t>
      </w:r>
      <w:r w:rsidR="003A3DBA">
        <w:rPr>
          <w:rFonts w:cs="Times New Roman"/>
          <w:noProof/>
          <w:szCs w:val="24"/>
        </w:rPr>
        <w:t xml:space="preserve"> set</w:t>
      </w:r>
      <w:r w:rsidR="00D44E74">
        <w:rPr>
          <w:rFonts w:hint="eastAsia"/>
          <w:shd w:val="clear" w:color="auto" w:fill="FFFFFF"/>
        </w:rPr>
        <w:t xml:space="preserve"> </w:t>
      </w:r>
      <w:r w:rsidR="00405FA5">
        <w:rPr>
          <w:rFonts w:hint="eastAsia"/>
          <w:shd w:val="clear" w:color="auto" w:fill="FFFFFF"/>
        </w:rPr>
        <w:t>?</w:t>
      </w:r>
    </w:p>
    <w:p w14:paraId="7A056281" w14:textId="0A89BAE0" w:rsidR="0097361E" w:rsidRDefault="00E938F8" w:rsidP="00AA328D">
      <w:pPr>
        <w:ind w:firstLine="480"/>
        <w:rPr>
          <w:rFonts w:cs="Times New Roman"/>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sidR="00C70218">
        <w:rPr>
          <w:rFonts w:hint="eastAsia"/>
          <w:shd w:val="clear" w:color="auto" w:fill="FFFFFF"/>
        </w:rPr>
        <w:t>缺失</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7976DC" w:rsidRPr="007976DC">
        <w:rPr>
          <w:rFonts w:cs="Times New Roman" w:hint="eastAsia"/>
          <w:color w:val="0070C0"/>
        </w:rPr>
        <w:t>表示</w:t>
      </w:r>
      <w:r w:rsidR="006B0DA0">
        <w:rPr>
          <w:rFonts w:cs="Times New Roman" w:hint="eastAsia"/>
        </w:rPr>
        <w:t>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的相似程度。若相似程</w:t>
      </w:r>
      <w:r w:rsidR="005D45CB">
        <w:rPr>
          <w:rFonts w:cs="Times New Roman" w:hint="eastAsia"/>
        </w:rPr>
        <w:lastRenderedPageBreak/>
        <w:t>度越高，則該填補法的填補效果越好。</w:t>
      </w:r>
    </w:p>
    <w:p w14:paraId="60D2D8A6" w14:textId="77777777" w:rsidR="008A2599" w:rsidRDefault="008A2599" w:rsidP="00AA328D">
      <w:pPr>
        <w:ind w:firstLine="480"/>
        <w:rPr>
          <w:rFonts w:hint="eastAsia"/>
          <w:shd w:val="clear" w:color="auto" w:fill="FFFFFF"/>
        </w:rPr>
      </w:pPr>
    </w:p>
    <w:p w14:paraId="389BDB54" w14:textId="299ED2A6" w:rsidR="00AB148B" w:rsidRDefault="00AB148B" w:rsidP="00312A4E">
      <w:pPr>
        <w:pStyle w:val="2"/>
      </w:pPr>
      <w:bookmarkStart w:id="18" w:name="_Toc48777386"/>
      <w:r>
        <w:rPr>
          <w:rFonts w:hint="eastAsia"/>
        </w:rPr>
        <w:t>3.</w:t>
      </w:r>
      <w:r w:rsidR="001D147A">
        <w:t>3</w:t>
      </w:r>
      <w:r>
        <w:rPr>
          <w:rFonts w:hint="eastAsia"/>
        </w:rPr>
        <w:t>問題分析</w:t>
      </w:r>
      <w:bookmarkEnd w:id="18"/>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CF29AD" w:rsidRDefault="005E5922" w:rsidP="005E5922">
      <w:pPr>
        <w:pStyle w:val="af7"/>
        <w:jc w:val="center"/>
        <w:rPr>
          <w:sz w:val="24"/>
          <w:szCs w:val="24"/>
        </w:rPr>
      </w:pPr>
      <w:bookmarkStart w:id="19" w:name="_Ref44811388"/>
      <w:bookmarkStart w:id="20" w:name="_Toc48777410"/>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1</w:t>
      </w:r>
      <w:r w:rsidR="003E4639" w:rsidRPr="00CF29AD">
        <w:rPr>
          <w:sz w:val="24"/>
          <w:szCs w:val="24"/>
        </w:rPr>
        <w:fldChar w:fldCharType="end"/>
      </w:r>
      <w:r w:rsidRPr="00CF29AD">
        <w:rPr>
          <w:sz w:val="24"/>
          <w:szCs w:val="24"/>
        </w:rPr>
        <w:t xml:space="preserve"> </w:t>
      </w:r>
      <w:proofErr w:type="spellStart"/>
      <w:r w:rsidR="004106FB" w:rsidRPr="00CF29AD">
        <w:rPr>
          <w:sz w:val="24"/>
          <w:szCs w:val="24"/>
        </w:rPr>
        <w:t>N</w:t>
      </w:r>
      <w:r w:rsidR="004106FB" w:rsidRPr="00CF29AD">
        <w:rPr>
          <w:rFonts w:hint="eastAsia"/>
          <w:sz w:val="24"/>
          <w:szCs w:val="24"/>
        </w:rPr>
        <w:t>a</w:t>
      </w:r>
      <w:r w:rsidR="004106FB" w:rsidRPr="00CF29AD">
        <w:rPr>
          <w:sz w:val="24"/>
          <w:szCs w:val="24"/>
        </w:rPr>
        <w:t>N</w:t>
      </w:r>
      <w:proofErr w:type="spellEnd"/>
      <w:r w:rsidR="004106FB" w:rsidRPr="00CF29AD">
        <w:rPr>
          <w:sz w:val="24"/>
          <w:szCs w:val="24"/>
        </w:rPr>
        <w:t>-Euclidean</w:t>
      </w:r>
      <w:r w:rsidR="00600F40" w:rsidRPr="00CF29AD">
        <w:rPr>
          <w:rFonts w:hint="eastAsia"/>
          <w:sz w:val="24"/>
          <w:szCs w:val="24"/>
        </w:rPr>
        <w:t xml:space="preserve"> </w:t>
      </w:r>
      <w:r w:rsidR="00600F40" w:rsidRPr="00CF29AD">
        <w:rPr>
          <w:sz w:val="24"/>
          <w:szCs w:val="24"/>
        </w:rPr>
        <w:t>distance</w:t>
      </w:r>
      <w:bookmarkEnd w:id="19"/>
      <w:bookmarkEnd w:id="20"/>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w:t>
      </w:r>
      <w:r w:rsidR="003F0506">
        <w:rPr>
          <w:rFonts w:hint="eastAsia"/>
        </w:rPr>
        <w:lastRenderedPageBreak/>
        <w:t>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30A0FB42" w14:textId="04B56A60" w:rsidR="00492080" w:rsidRDefault="00683D74" w:rsidP="006634C2">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EBEA264" w14:textId="77777777" w:rsidR="006634C2" w:rsidRPr="006634C2" w:rsidRDefault="006634C2" w:rsidP="006634C2">
      <w:pPr>
        <w:ind w:firstLine="480"/>
        <w:rPr>
          <w:rFonts w:hint="eastAsia"/>
        </w:rPr>
      </w:pPr>
    </w:p>
    <w:p w14:paraId="75E2E01E" w14:textId="4D040245" w:rsidR="00AB148B" w:rsidRDefault="00AB148B" w:rsidP="00312A4E">
      <w:pPr>
        <w:pStyle w:val="2"/>
        <w:numPr>
          <w:ilvl w:val="0"/>
          <w:numId w:val="0"/>
        </w:numPr>
      </w:pPr>
      <w:bookmarkStart w:id="21" w:name="_Toc48777387"/>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1"/>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51CD54B6" w14:textId="3A8A8971" w:rsidR="00390560" w:rsidRPr="00C76821" w:rsidRDefault="00182CDB" w:rsidP="00C76821">
      <w:pPr>
        <w:ind w:firstLine="480"/>
        <w:rPr>
          <w:rFonts w:hint="eastAsia"/>
        </w:rPr>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bookmarkStart w:id="22" w:name="_Ref44811120"/>
    </w:p>
    <w:p w14:paraId="329A3C89" w14:textId="67D78319" w:rsidR="00182CDB" w:rsidRPr="00C8759C" w:rsidRDefault="00182CDB" w:rsidP="00182CDB">
      <w:pPr>
        <w:pStyle w:val="af7"/>
        <w:jc w:val="center"/>
        <w:rPr>
          <w:sz w:val="24"/>
          <w:szCs w:val="24"/>
        </w:rPr>
      </w:pPr>
      <w:bookmarkStart w:id="23" w:name="_Toc48777406"/>
      <w:r w:rsidRPr="00C8759C">
        <w:rPr>
          <w:rFonts w:hint="eastAsia"/>
          <w:sz w:val="24"/>
          <w:szCs w:val="24"/>
        </w:rPr>
        <w:lastRenderedPageBreak/>
        <w:t>表</w:t>
      </w:r>
      <w:r w:rsidRPr="00C8759C">
        <w:rPr>
          <w:rFonts w:hint="eastAsia"/>
          <w:sz w:val="24"/>
          <w:szCs w:val="24"/>
        </w:rPr>
        <w:t xml:space="preserve"> </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STYLEREF 1 \s</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3</w:t>
      </w:r>
      <w:r w:rsidR="00823D36" w:rsidRPr="00C8759C">
        <w:rPr>
          <w:sz w:val="24"/>
          <w:szCs w:val="24"/>
        </w:rPr>
        <w:fldChar w:fldCharType="end"/>
      </w:r>
      <w:r w:rsidR="00823D36" w:rsidRPr="00C8759C">
        <w:rPr>
          <w:sz w:val="24"/>
          <w:szCs w:val="24"/>
        </w:rPr>
        <w:t>.</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 xml:space="preserve">SEQ </w:instrText>
      </w:r>
      <w:r w:rsidR="00823D36" w:rsidRPr="00C8759C">
        <w:rPr>
          <w:rFonts w:hint="eastAsia"/>
          <w:sz w:val="24"/>
          <w:szCs w:val="24"/>
        </w:rPr>
        <w:instrText>表</w:instrText>
      </w:r>
      <w:r w:rsidR="00823D36" w:rsidRPr="00C8759C">
        <w:rPr>
          <w:rFonts w:hint="eastAsia"/>
          <w:sz w:val="24"/>
          <w:szCs w:val="24"/>
        </w:rPr>
        <w:instrText xml:space="preserve"> \* ARABIC \s 1</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1</w:t>
      </w:r>
      <w:r w:rsidR="00823D36" w:rsidRPr="00C8759C">
        <w:rPr>
          <w:sz w:val="24"/>
          <w:szCs w:val="24"/>
        </w:rPr>
        <w:fldChar w:fldCharType="end"/>
      </w:r>
      <w:r w:rsidRPr="00C8759C">
        <w:rPr>
          <w:sz w:val="24"/>
          <w:szCs w:val="24"/>
        </w:rPr>
        <w:t xml:space="preserve"> </w:t>
      </w:r>
      <w:proofErr w:type="spellStart"/>
      <w:r w:rsidRPr="00C8759C">
        <w:rPr>
          <w:sz w:val="24"/>
          <w:szCs w:val="24"/>
        </w:rPr>
        <w:t>sk</w:t>
      </w:r>
      <w:proofErr w:type="spellEnd"/>
      <w:r w:rsidRPr="00C8759C">
        <w:rPr>
          <w:sz w:val="24"/>
          <w:szCs w:val="24"/>
        </w:rPr>
        <w:t>-NN imputation</w:t>
      </w:r>
      <w:r w:rsidRPr="00C8759C">
        <w:rPr>
          <w:rFonts w:hint="eastAsia"/>
          <w:sz w:val="24"/>
          <w:szCs w:val="24"/>
        </w:rPr>
        <w:t>演算法符號定義表</w:t>
      </w:r>
      <w:bookmarkEnd w:id="22"/>
      <w:bookmarkEnd w:id="23"/>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1D73D0FB" w:rsidR="00182CDB" w:rsidRDefault="006D0179" w:rsidP="006D01CF">
            <w:pPr>
              <w:jc w:val="center"/>
              <w:rPr>
                <w:color w:val="000000" w:themeColor="text1"/>
              </w:rPr>
            </w:pPr>
            <w:r>
              <w:rPr>
                <w:color w:val="000000" w:themeColor="text1"/>
              </w:rPr>
              <w:t>i</w:t>
            </w:r>
            <w:r w:rsidR="00182CDB" w:rsidRPr="00A51D40">
              <w:rPr>
                <w:color w:val="000000" w:themeColor="text1"/>
              </w:rPr>
              <w:t xml:space="preserve">ncomplete data set </w:t>
            </w:r>
            <m:oMath>
              <m:r>
                <m:rPr>
                  <m:sty m:val="p"/>
                </m:rPr>
                <w:rPr>
                  <w:rFonts w:ascii="Cambria Math" w:hAnsi="Cambria Math"/>
                  <w:color w:val="000000" w:themeColor="text1"/>
                </w:rPr>
                <m:t>C</m:t>
              </m:r>
            </m:oMath>
            <w:r w:rsidR="00182CDB"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4" w:name="_Hlk46773980"/>
      <w:tr w:rsidR="00182CDB" w:rsidRPr="00961C7E" w14:paraId="427ED54A" w14:textId="77777777" w:rsidTr="006D01CF">
        <w:tc>
          <w:tcPr>
            <w:tcW w:w="4247" w:type="dxa"/>
            <w:vAlign w:val="center"/>
          </w:tcPr>
          <w:p w14:paraId="1958FC64" w14:textId="77777777" w:rsidR="00182CDB" w:rsidRPr="00DF5C72" w:rsidRDefault="00A412A1"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4"/>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A412A1"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A412A1"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A412A1"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A412A1"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A412A1"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A412A1"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A412A1"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490B841E" w:rsidR="00182CDB" w:rsidRDefault="006D0179" w:rsidP="006D01CF">
            <w:pPr>
              <w:jc w:val="center"/>
              <w:rPr>
                <w:rFonts w:cs="Times New Roman"/>
              </w:rPr>
            </w:pPr>
            <w:r>
              <w:rPr>
                <w:color w:val="0070C0"/>
              </w:rPr>
              <w:t>i</w:t>
            </w:r>
            <w:bookmarkStart w:id="25" w:name="_GoBack"/>
            <w:bookmarkEnd w:id="25"/>
            <w:r w:rsidR="00182CDB" w:rsidRPr="00F97C52">
              <w:rPr>
                <w:color w:val="0070C0"/>
              </w:rPr>
              <w:t>mputed</w:t>
            </w:r>
            <w:r w:rsidR="00182CDB">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03DE256D" w:rsidR="00182CDB" w:rsidRDefault="00182CDB" w:rsidP="006D01CF">
            <w:r>
              <w:t>a</w:t>
            </w:r>
            <w:r w:rsidR="005E6FF3">
              <w:rPr>
                <w:rFonts w:hint="eastAsia"/>
              </w:rPr>
              <w:t>n</w:t>
            </w:r>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648C01DC" w:rsidR="00182CDB" w:rsidRDefault="00182CDB" w:rsidP="00182CDB"/>
    <w:p w14:paraId="175C99D1" w14:textId="6ACAC25C" w:rsidR="004B01AB" w:rsidRDefault="00FA42D7" w:rsidP="00DA479D">
      <w:pPr>
        <w:rPr>
          <w:rFonts w:cs="Times New Roman"/>
          <w:color w:val="0070C0"/>
        </w:rPr>
      </w:pPr>
      <w:r>
        <w:tab/>
      </w:r>
      <w:r w:rsidRPr="00F04A2D">
        <w:rPr>
          <w:rFonts w:cs="Times New Roman"/>
          <w:color w:val="0070C0"/>
        </w:rPr>
        <w:t>圖</w:t>
      </w:r>
      <w:r w:rsidRPr="00F04A2D">
        <w:rPr>
          <w:rFonts w:cs="Times New Roman"/>
          <w:color w:val="0070C0"/>
        </w:rPr>
        <w:t>3.2</w:t>
      </w:r>
      <w:r w:rsidR="00D92D77" w:rsidRPr="00F04A2D">
        <w:rPr>
          <w:rFonts w:cs="Times New Roman" w:hint="eastAsia"/>
          <w:color w:val="0070C0"/>
        </w:rPr>
        <w:t>為本論文所提出的</w:t>
      </w:r>
      <w:proofErr w:type="spellStart"/>
      <w:r w:rsidR="00D92D77" w:rsidRPr="00F04A2D">
        <w:rPr>
          <w:rFonts w:cs="Times New Roman" w:hint="eastAsia"/>
          <w:color w:val="0070C0"/>
        </w:rPr>
        <w:t>s</w:t>
      </w:r>
      <w:r w:rsidR="00D92D77" w:rsidRPr="00F04A2D">
        <w:rPr>
          <w:rFonts w:cs="Times New Roman"/>
          <w:color w:val="0070C0"/>
        </w:rPr>
        <w:t>k</w:t>
      </w:r>
      <w:proofErr w:type="spellEnd"/>
      <w:r w:rsidR="00D92D77" w:rsidRPr="00F04A2D">
        <w:rPr>
          <w:rFonts w:cs="Times New Roman"/>
          <w:color w:val="0070C0"/>
        </w:rPr>
        <w:t>-NN imputation</w:t>
      </w:r>
      <w:r w:rsidR="00D92D77" w:rsidRPr="00F04A2D">
        <w:rPr>
          <w:rFonts w:cs="Times New Roman" w:hint="eastAsia"/>
          <w:color w:val="0070C0"/>
        </w:rPr>
        <w:t>演算法，</w:t>
      </w:r>
      <w:r w:rsidR="00BD5570" w:rsidRPr="00F04A2D">
        <w:rPr>
          <w:rFonts w:cs="Times New Roman" w:hint="eastAsia"/>
          <w:color w:val="0070C0"/>
        </w:rPr>
        <w:t>輸入參數為</w:t>
      </w:r>
      <w:r w:rsidR="008355AF" w:rsidRPr="00F04A2D">
        <w:rPr>
          <w:rFonts w:cs="Times New Roman" w:hint="eastAsia"/>
          <w:color w:val="0070C0"/>
        </w:rPr>
        <w:t>一不完整資料集</w:t>
      </w:r>
      <m:oMath>
        <m:r>
          <m:rPr>
            <m:sty m:val="p"/>
          </m:rPr>
          <w:rPr>
            <w:rFonts w:ascii="Cambria Math" w:hAnsi="Cambria Math"/>
            <w:color w:val="0070C0"/>
          </w:rPr>
          <m:t>C</m:t>
        </m:r>
      </m:oMath>
      <w:r w:rsidR="008355AF" w:rsidRPr="00F04A2D">
        <w:rPr>
          <w:rFonts w:cs="Times New Roman" w:hint="eastAsia"/>
          <w:color w:val="0070C0"/>
        </w:rPr>
        <w:t>、</w:t>
      </w:r>
      <w:r w:rsidR="009258DA" w:rsidRPr="00F04A2D">
        <w:rPr>
          <w:rFonts w:cs="Times New Roman" w:hint="eastAsia"/>
          <w:color w:val="0070C0"/>
        </w:rPr>
        <w:t>一個自設常數</w:t>
      </w:r>
      <w:r w:rsidR="009258DA" w:rsidRPr="00F04A2D">
        <w:rPr>
          <w:rFonts w:cs="Times New Roman" w:hint="eastAsia"/>
          <w:color w:val="0070C0"/>
        </w:rPr>
        <w:t>k</w:t>
      </w:r>
      <w:r w:rsidR="008355AF" w:rsidRPr="00F04A2D">
        <w:rPr>
          <w:rFonts w:cs="Times New Roman" w:hint="eastAsia"/>
          <w:color w:val="0070C0"/>
        </w:rPr>
        <w:t>、</w:t>
      </w:r>
      <w:r w:rsidR="009258DA" w:rsidRPr="00F04A2D">
        <w:rPr>
          <w:rFonts w:cs="Times New Roman" w:hint="eastAsia"/>
          <w:color w:val="0070C0"/>
        </w:rPr>
        <w:t>以及</w:t>
      </w:r>
      <w:proofErr w:type="gramStart"/>
      <w:r w:rsidR="009258DA" w:rsidRPr="00F04A2D">
        <w:rPr>
          <w:rFonts w:cs="Times New Roman" w:hint="eastAsia"/>
          <w:color w:val="0070C0"/>
        </w:rPr>
        <w:t>決定權重值給與</w:t>
      </w:r>
      <w:proofErr w:type="gramEnd"/>
      <w:r w:rsidR="009258DA" w:rsidRPr="00F04A2D">
        <w:rPr>
          <w:rFonts w:cs="Times New Roman" w:hint="eastAsia"/>
          <w:color w:val="0070C0"/>
        </w:rPr>
        <w:t>的方式</w:t>
      </w:r>
      <m:oMath>
        <m:r>
          <w:rPr>
            <w:rFonts w:ascii="Cambria Math" w:hAnsi="Cambria Math" w:cs="Times New Roman"/>
            <w:color w:val="0070C0"/>
          </w:rPr>
          <m:t>t</m:t>
        </m:r>
      </m:oMath>
      <w:r w:rsidR="009258DA" w:rsidRPr="00F04A2D">
        <w:rPr>
          <w:rFonts w:cs="Times New Roman" w:hint="eastAsia"/>
          <w:color w:val="0070C0"/>
        </w:rPr>
        <w:t>，</w:t>
      </w:r>
      <w:r w:rsidR="00151C8B" w:rsidRPr="00F04A2D">
        <w:rPr>
          <w:rFonts w:cs="Times New Roman" w:hint="eastAsia"/>
          <w:color w:val="0070C0"/>
        </w:rPr>
        <w:t>執行過程分別為：</w:t>
      </w:r>
      <w:r w:rsidR="00151C8B" w:rsidRPr="00F04A2D">
        <w:rPr>
          <w:rFonts w:cs="Times New Roman" w:hint="eastAsia"/>
          <w:color w:val="0070C0"/>
        </w:rPr>
        <w:t>s</w:t>
      </w:r>
      <w:r w:rsidR="00151C8B" w:rsidRPr="00F04A2D">
        <w:rPr>
          <w:rFonts w:cs="Times New Roman"/>
          <w:color w:val="0070C0"/>
        </w:rPr>
        <w:t>tep1</w:t>
      </w:r>
      <w:r w:rsidR="00151C8B" w:rsidRPr="00F04A2D">
        <w:rPr>
          <w:rFonts w:cs="Times New Roman" w:hint="eastAsia"/>
          <w:color w:val="0070C0"/>
        </w:rPr>
        <w:t>到</w:t>
      </w:r>
      <w:r w:rsidR="00151C8B" w:rsidRPr="00F04A2D">
        <w:rPr>
          <w:rFonts w:cs="Times New Roman" w:hint="eastAsia"/>
          <w:color w:val="0070C0"/>
        </w:rPr>
        <w:t>s</w:t>
      </w:r>
      <w:r w:rsidR="00151C8B" w:rsidRPr="00F04A2D">
        <w:rPr>
          <w:rFonts w:cs="Times New Roman"/>
          <w:color w:val="0070C0"/>
        </w:rPr>
        <w:t>tep</w:t>
      </w:r>
      <w:r w:rsidR="00FB0356" w:rsidRPr="00F04A2D">
        <w:rPr>
          <w:rFonts w:cs="Times New Roman" w:hint="eastAsia"/>
          <w:color w:val="0070C0"/>
        </w:rPr>
        <w:t>2</w:t>
      </w:r>
      <w:r w:rsidR="00151C8B" w:rsidRPr="00F04A2D">
        <w:rPr>
          <w:rFonts w:cs="Times New Roman" w:hint="eastAsia"/>
          <w:color w:val="0070C0"/>
        </w:rPr>
        <w:t>為</w:t>
      </w:r>
      <w:r w:rsidR="00FE3603" w:rsidRPr="00F04A2D">
        <w:rPr>
          <w:rFonts w:cs="Times New Roman" w:hint="eastAsia"/>
          <w:color w:val="0070C0"/>
        </w:rPr>
        <w:t>載入輸入不完整資料集與初始化</w:t>
      </w:r>
      <w:r w:rsidR="00FC149C" w:rsidRPr="00F04A2D">
        <w:rPr>
          <w:rFonts w:cs="Times New Roman" w:hint="eastAsia"/>
          <w:color w:val="0070C0"/>
        </w:rPr>
        <w:t>距離矩陣與權重值矩陣</w:t>
      </w:r>
      <w:r w:rsidR="00FB0356" w:rsidRPr="00F04A2D">
        <w:rPr>
          <w:rFonts w:cs="Times New Roman" w:hint="eastAsia"/>
          <w:color w:val="0070C0"/>
        </w:rPr>
        <w:t>。</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3</w:t>
      </w:r>
      <w:r w:rsidR="00FB0356" w:rsidRPr="00F04A2D">
        <w:rPr>
          <w:rFonts w:cs="Times New Roman" w:hint="eastAsia"/>
          <w:color w:val="0070C0"/>
        </w:rPr>
        <w:t>與</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4</w:t>
      </w:r>
      <w:r w:rsidR="00DA479D" w:rsidRPr="00F04A2D">
        <w:rPr>
          <w:rFonts w:cs="Times New Roman" w:hint="eastAsia"/>
          <w:color w:val="0070C0"/>
        </w:rPr>
        <w:t>計算任兩資料點之間歐式距離與權重值。</w:t>
      </w:r>
      <w:r w:rsidR="00A026D3" w:rsidRPr="00F04A2D">
        <w:rPr>
          <w:rFonts w:cs="Times New Roman"/>
          <w:color w:val="0070C0"/>
        </w:rPr>
        <w:t>step5</w:t>
      </w:r>
      <w:r w:rsidR="00966C85">
        <w:rPr>
          <w:rFonts w:cs="Times New Roman" w:hint="eastAsia"/>
          <w:color w:val="0070C0"/>
        </w:rPr>
        <w:t>列出</w:t>
      </w:r>
      <w:r w:rsidR="00DC6DFB">
        <w:rPr>
          <w:rFonts w:cs="Times New Roman" w:hint="eastAsia"/>
          <w:color w:val="0070C0"/>
        </w:rPr>
        <w:t>每一筆資料點</w:t>
      </w:r>
      <w:r w:rsidR="003E12D3">
        <w:rPr>
          <w:rFonts w:cs="Times New Roman" w:hint="eastAsia"/>
          <w:color w:val="0070C0"/>
        </w:rPr>
        <w:t>其</w:t>
      </w:r>
      <w:r w:rsidR="00806D83">
        <w:rPr>
          <w:rFonts w:cs="Times New Roman" w:hint="eastAsia"/>
          <w:color w:val="0070C0"/>
        </w:rPr>
        <w:t>所有</w:t>
      </w:r>
      <w:r w:rsidR="00FB4CEE">
        <w:rPr>
          <w:rFonts w:cs="Times New Roman" w:hint="eastAsia"/>
          <w:color w:val="0070C0"/>
        </w:rPr>
        <w:t>鄰近點</w:t>
      </w:r>
      <w:r w:rsidR="000768E2">
        <w:rPr>
          <w:rFonts w:cs="Times New Roman" w:hint="eastAsia"/>
          <w:color w:val="0070C0"/>
        </w:rPr>
        <w:t>，</w:t>
      </w:r>
      <w:r w:rsidR="000768E2">
        <w:rPr>
          <w:rFonts w:cs="Times New Roman" w:hint="eastAsia"/>
          <w:color w:val="0070C0"/>
        </w:rPr>
        <w:lastRenderedPageBreak/>
        <w:t>並且</w:t>
      </w:r>
      <w:r w:rsidR="00DC6DFB">
        <w:rPr>
          <w:rFonts w:cs="Times New Roman" w:hint="eastAsia"/>
          <w:color w:val="0070C0"/>
        </w:rPr>
        <w:t>依照</w:t>
      </w:r>
      <w:r w:rsidR="0092550B">
        <w:rPr>
          <w:rFonts w:cs="Times New Roman" w:hint="eastAsia"/>
          <w:color w:val="0070C0"/>
        </w:rPr>
        <w:t>所有</w:t>
      </w:r>
      <w:r w:rsidR="001749BB">
        <w:rPr>
          <w:rFonts w:cs="Times New Roman" w:hint="eastAsia"/>
          <w:color w:val="0070C0"/>
        </w:rPr>
        <w:t>鄰近點</w:t>
      </w:r>
      <w:r w:rsidR="00DC6DFB">
        <w:rPr>
          <w:rFonts w:cs="Times New Roman" w:hint="eastAsia"/>
          <w:color w:val="0070C0"/>
        </w:rPr>
        <w:t>與該資料點的歐式距離</w:t>
      </w:r>
      <w:r w:rsidR="007D6BAE">
        <w:rPr>
          <w:rFonts w:cs="Times New Roman" w:hint="eastAsia"/>
          <w:color w:val="0070C0"/>
        </w:rPr>
        <w:t>值，</w:t>
      </w:r>
      <w:r w:rsidR="00E771B6">
        <w:rPr>
          <w:rFonts w:cs="Times New Roman" w:hint="eastAsia"/>
          <w:color w:val="0070C0"/>
        </w:rPr>
        <w:t>由小到大排序</w:t>
      </w:r>
      <w:r w:rsidR="007D6BAE">
        <w:rPr>
          <w:rFonts w:cs="Times New Roman" w:hint="eastAsia"/>
          <w:color w:val="0070C0"/>
        </w:rPr>
        <w:t>。</w:t>
      </w:r>
      <w:r w:rsidR="00A026D3" w:rsidRPr="00F04A2D">
        <w:rPr>
          <w:rFonts w:cs="Times New Roman"/>
          <w:color w:val="0070C0"/>
        </w:rPr>
        <w:t>step6</w:t>
      </w:r>
      <w:r w:rsidR="0086350F" w:rsidRPr="00F04A2D">
        <w:rPr>
          <w:rFonts w:cs="Times New Roman" w:hint="eastAsia"/>
          <w:color w:val="0070C0"/>
        </w:rPr>
        <w:t>遍歷</w:t>
      </w:r>
      <w:r w:rsidR="00F20194" w:rsidRPr="00F04A2D">
        <w:rPr>
          <w:rFonts w:cs="Times New Roman" w:hint="eastAsia"/>
          <w:color w:val="0070C0"/>
        </w:rPr>
        <w:t>輸入資料集中所有點並且</w:t>
      </w:r>
      <w:r w:rsidR="009E5AED">
        <w:rPr>
          <w:rFonts w:cs="Times New Roman" w:hint="eastAsia"/>
          <w:color w:val="0070C0"/>
        </w:rPr>
        <w:t>針對</w:t>
      </w:r>
      <w:r w:rsidR="00875D7B">
        <w:rPr>
          <w:rFonts w:cs="Times New Roman" w:hint="eastAsia"/>
          <w:color w:val="0070C0"/>
        </w:rPr>
        <w:t>找到的</w:t>
      </w:r>
      <w:r w:rsidR="009E5AED">
        <w:rPr>
          <w:rFonts w:cs="Times New Roman" w:hint="eastAsia"/>
          <w:color w:val="0070C0"/>
        </w:rPr>
        <w:t>每一個</w:t>
      </w:r>
      <w:r w:rsidR="00875D7B">
        <w:rPr>
          <w:rFonts w:cs="Times New Roman" w:hint="eastAsia"/>
          <w:color w:val="0070C0"/>
        </w:rPr>
        <w:t>缺失值各別依照其鄰近點填補新值</w:t>
      </w:r>
      <w:r w:rsidR="002E6A8E">
        <w:rPr>
          <w:rFonts w:cs="Times New Roman" w:hint="eastAsia"/>
          <w:color w:val="0070C0"/>
        </w:rPr>
        <w:t>，一旦找到</w:t>
      </w:r>
      <w:r w:rsidR="00051730">
        <w:rPr>
          <w:rFonts w:cs="Times New Roman" w:hint="eastAsia"/>
          <w:color w:val="0070C0"/>
        </w:rPr>
        <w:t>某一資料點的某</w:t>
      </w:r>
      <w:proofErr w:type="gramStart"/>
      <w:r w:rsidR="00051730">
        <w:rPr>
          <w:rFonts w:cs="Times New Roman" w:hint="eastAsia"/>
          <w:color w:val="0070C0"/>
        </w:rPr>
        <w:t>一個維</w:t>
      </w:r>
      <w:proofErr w:type="gramEnd"/>
      <w:r w:rsidR="00051730">
        <w:rPr>
          <w:rFonts w:cs="Times New Roman" w:hint="eastAsia"/>
          <w:color w:val="0070C0"/>
        </w:rPr>
        <w:t>度含有缺失值</w:t>
      </w:r>
      <w:r w:rsidR="001B6D7F">
        <w:rPr>
          <w:rFonts w:cs="Times New Roman" w:hint="eastAsia"/>
          <w:color w:val="0070C0"/>
        </w:rPr>
        <w:t>，便會執行副程式</w:t>
      </w:r>
      <w:proofErr w:type="spellStart"/>
      <w:r w:rsidR="001B6D7F">
        <w:rPr>
          <w:rFonts w:cs="Times New Roman" w:hint="eastAsia"/>
          <w:color w:val="0070C0"/>
        </w:rPr>
        <w:t>I</w:t>
      </w:r>
      <w:r w:rsidR="001B6D7F">
        <w:rPr>
          <w:rFonts w:cs="Times New Roman"/>
          <w:color w:val="0070C0"/>
        </w:rPr>
        <w:t>mpute_Process</w:t>
      </w:r>
      <w:proofErr w:type="spellEnd"/>
      <w:r w:rsidR="001B6D7F">
        <w:rPr>
          <w:rFonts w:cs="Times New Roman" w:hint="eastAsia"/>
          <w:color w:val="0070C0"/>
        </w:rPr>
        <w:t>()</w:t>
      </w:r>
      <w:r w:rsidR="00D20D3A">
        <w:rPr>
          <w:rFonts w:cs="Times New Roman" w:hint="eastAsia"/>
          <w:color w:val="0070C0"/>
        </w:rPr>
        <w:t>如圖</w:t>
      </w:r>
      <w:r w:rsidR="00D20D3A">
        <w:rPr>
          <w:rFonts w:cs="Times New Roman" w:hint="eastAsia"/>
          <w:color w:val="0070C0"/>
        </w:rPr>
        <w:t>3.3</w:t>
      </w:r>
      <w:r w:rsidR="00D20D3A">
        <w:rPr>
          <w:rFonts w:cs="Times New Roman" w:hint="eastAsia"/>
          <w:color w:val="0070C0"/>
        </w:rPr>
        <w:t>所示</w:t>
      </w:r>
      <w:r w:rsidR="002E6A8E">
        <w:rPr>
          <w:rFonts w:cs="Times New Roman" w:hint="eastAsia"/>
          <w:color w:val="0070C0"/>
        </w:rPr>
        <w:t>。</w:t>
      </w:r>
      <w:r w:rsidR="00A026D3" w:rsidRPr="00F04A2D">
        <w:rPr>
          <w:rFonts w:cs="Times New Roman"/>
          <w:color w:val="0070C0"/>
        </w:rPr>
        <w:t>step7</w:t>
      </w:r>
      <w:r w:rsidR="00247712">
        <w:rPr>
          <w:rFonts w:cs="Times New Roman" w:hint="eastAsia"/>
          <w:color w:val="0070C0"/>
        </w:rPr>
        <w:t>則</w:t>
      </w:r>
      <w:r w:rsidR="00A026D3" w:rsidRPr="00F04A2D">
        <w:rPr>
          <w:rFonts w:cs="Times New Roman" w:hint="eastAsia"/>
          <w:color w:val="0070C0"/>
        </w:rPr>
        <w:t>回傳填補後的新完整資料集</w:t>
      </w:r>
      <w:r w:rsidR="008E3876">
        <w:rPr>
          <w:rFonts w:cs="Times New Roman" w:hint="eastAsia"/>
          <w:color w:val="0070C0"/>
        </w:rPr>
        <w:t>。</w:t>
      </w:r>
    </w:p>
    <w:p w14:paraId="5B4F7465" w14:textId="77777777" w:rsidR="008E3876" w:rsidRPr="007D6BAE"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r>
              <w:rPr>
                <w:rFonts w:hint="eastAsia"/>
              </w:rPr>
              <w:t>O</w:t>
            </w:r>
            <w:r>
              <w:t xml:space="preserve">utput :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Process</w:t>
            </w:r>
            <w:proofErr w:type="spellEnd"/>
            <w:r w:rsidR="007410E8">
              <w:t>(</w:t>
            </w:r>
            <w:proofErr w:type="spellStart"/>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lastRenderedPageBreak/>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46420EB6" w:rsidR="00572A17" w:rsidRDefault="00AC4BAF" w:rsidP="00A1203C">
      <w:pPr>
        <w:pStyle w:val="af7"/>
        <w:jc w:val="center"/>
        <w:rPr>
          <w:sz w:val="24"/>
          <w:szCs w:val="24"/>
        </w:rPr>
      </w:pPr>
      <w:bookmarkStart w:id="26" w:name="_Toc44592097"/>
      <w:bookmarkStart w:id="27" w:name="_Toc48777411"/>
      <w:r w:rsidRPr="006E3B1C">
        <w:rPr>
          <w:rFonts w:hint="eastAsia"/>
          <w:sz w:val="24"/>
          <w:szCs w:val="24"/>
        </w:rPr>
        <w:t>圖</w:t>
      </w:r>
      <w:r w:rsidRPr="006E3B1C">
        <w:rPr>
          <w:rFonts w:hint="eastAsia"/>
          <w:sz w:val="24"/>
          <w:szCs w:val="24"/>
        </w:rPr>
        <w:t xml:space="preserve"> </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STYLEREF 1 \s</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3</w:t>
      </w:r>
      <w:r w:rsidR="003E4639" w:rsidRPr="006E3B1C">
        <w:rPr>
          <w:sz w:val="24"/>
          <w:szCs w:val="24"/>
        </w:rPr>
        <w:fldChar w:fldCharType="end"/>
      </w:r>
      <w:r w:rsidR="003E4639" w:rsidRPr="006E3B1C">
        <w:rPr>
          <w:sz w:val="24"/>
          <w:szCs w:val="24"/>
        </w:rPr>
        <w:t>.</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 xml:space="preserve">SEQ </w:instrText>
      </w:r>
      <w:r w:rsidR="003E4639" w:rsidRPr="006E3B1C">
        <w:rPr>
          <w:rFonts w:hint="eastAsia"/>
          <w:sz w:val="24"/>
          <w:szCs w:val="24"/>
        </w:rPr>
        <w:instrText>圖</w:instrText>
      </w:r>
      <w:r w:rsidR="003E4639" w:rsidRPr="006E3B1C">
        <w:rPr>
          <w:rFonts w:hint="eastAsia"/>
          <w:sz w:val="24"/>
          <w:szCs w:val="24"/>
        </w:rPr>
        <w:instrText xml:space="preserve"> \* ARABIC \s 1</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2</w:t>
      </w:r>
      <w:r w:rsidR="003E4639" w:rsidRPr="006E3B1C">
        <w:rPr>
          <w:sz w:val="24"/>
          <w:szCs w:val="24"/>
        </w:rPr>
        <w:fldChar w:fldCharType="end"/>
      </w:r>
      <w:r w:rsidR="00A1203C" w:rsidRPr="006E3B1C">
        <w:rPr>
          <w:sz w:val="24"/>
          <w:szCs w:val="24"/>
        </w:rPr>
        <w:t xml:space="preserve"> </w:t>
      </w:r>
      <w:proofErr w:type="spellStart"/>
      <w:r w:rsidR="00B67263" w:rsidRPr="006E3B1C">
        <w:rPr>
          <w:sz w:val="24"/>
          <w:szCs w:val="24"/>
        </w:rPr>
        <w:t>sk</w:t>
      </w:r>
      <w:proofErr w:type="spellEnd"/>
      <w:r w:rsidR="00B67263" w:rsidRPr="006E3B1C">
        <w:rPr>
          <w:sz w:val="24"/>
          <w:szCs w:val="24"/>
        </w:rPr>
        <w:t>-NN imputation</w:t>
      </w:r>
      <w:r w:rsidR="00572A17" w:rsidRPr="006E3B1C">
        <w:rPr>
          <w:rFonts w:hint="eastAsia"/>
          <w:sz w:val="24"/>
          <w:szCs w:val="24"/>
        </w:rPr>
        <w:t>演算法</w:t>
      </w:r>
      <w:bookmarkEnd w:id="26"/>
      <w:bookmarkEnd w:id="27"/>
    </w:p>
    <w:p w14:paraId="6F3B2C5D" w14:textId="4C21DA3B" w:rsidR="006E3B1C" w:rsidRDefault="006E3B1C" w:rsidP="006E3B1C"/>
    <w:p w14:paraId="49BDD962" w14:textId="77777777" w:rsidR="006E3B1C" w:rsidRPr="006E3B1C" w:rsidRDefault="006E3B1C" w:rsidP="006E3B1C"/>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r>
              <w:rPr>
                <w:rFonts w:cs="Times New Roman" w:hint="eastAsia"/>
              </w:rPr>
              <w:t>I</w:t>
            </w:r>
            <w:r>
              <w:rPr>
                <w:rFonts w:cs="Times New Roman"/>
              </w:rPr>
              <w:t xml:space="preserve">nput :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Pr="00CF29AD" w:rsidRDefault="00AC4BAF" w:rsidP="00A1203C">
      <w:pPr>
        <w:pStyle w:val="af7"/>
        <w:jc w:val="center"/>
        <w:rPr>
          <w:rFonts w:cs="Times New Roman"/>
          <w:sz w:val="24"/>
          <w:szCs w:val="24"/>
        </w:rPr>
      </w:pPr>
      <w:bookmarkStart w:id="28" w:name="_Toc48777412"/>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A1203C" w:rsidRPr="00CF29AD">
        <w:rPr>
          <w:sz w:val="24"/>
          <w:szCs w:val="24"/>
        </w:rPr>
        <w:t xml:space="preserve"> </w:t>
      </w:r>
      <w:r w:rsidR="00F67B95" w:rsidRPr="00CF29AD">
        <w:rPr>
          <w:sz w:val="24"/>
          <w:szCs w:val="24"/>
        </w:rPr>
        <w:t xml:space="preserve">Procedure </w:t>
      </w:r>
      <w:proofErr w:type="spellStart"/>
      <w:r w:rsidR="00F67B95" w:rsidRPr="00CF29AD">
        <w:rPr>
          <w:rFonts w:hint="eastAsia"/>
          <w:sz w:val="24"/>
          <w:szCs w:val="24"/>
        </w:rPr>
        <w:t>Im</w:t>
      </w:r>
      <w:r w:rsidR="00F67B95" w:rsidRPr="00CF29AD">
        <w:rPr>
          <w:sz w:val="24"/>
          <w:szCs w:val="24"/>
        </w:rPr>
        <w:t>pute</w:t>
      </w:r>
      <w:r w:rsidR="009C1F4C" w:rsidRPr="00CF29AD">
        <w:rPr>
          <w:sz w:val="24"/>
          <w:szCs w:val="24"/>
        </w:rPr>
        <w:t>_</w:t>
      </w:r>
      <w:proofErr w:type="gramStart"/>
      <w:r w:rsidR="00F67B95" w:rsidRPr="00CF29AD">
        <w:rPr>
          <w:sz w:val="24"/>
          <w:szCs w:val="24"/>
        </w:rPr>
        <w:t>Process</w:t>
      </w:r>
      <w:proofErr w:type="spellEnd"/>
      <w:r w:rsidR="009C1F4C" w:rsidRPr="00CF29AD">
        <w:rPr>
          <w:sz w:val="24"/>
          <w:szCs w:val="24"/>
        </w:rPr>
        <w:t>(</w:t>
      </w:r>
      <w:proofErr w:type="gramEnd"/>
      <w:r w:rsidR="009C1F4C" w:rsidRPr="00CF29AD">
        <w:rPr>
          <w:sz w:val="24"/>
          <w:szCs w:val="24"/>
        </w:rPr>
        <w:t>)</w:t>
      </w:r>
      <w:bookmarkEnd w:id="28"/>
    </w:p>
    <w:p w14:paraId="26C6FA77" w14:textId="77777777" w:rsidR="00AB148B" w:rsidRDefault="00AB148B" w:rsidP="00AB148B"/>
    <w:p w14:paraId="24E59990" w14:textId="71AC738A" w:rsidR="00AB148B" w:rsidRDefault="00AB148B" w:rsidP="00312A4E">
      <w:pPr>
        <w:pStyle w:val="2"/>
      </w:pPr>
      <w:bookmarkStart w:id="29" w:name="_Toc48777388"/>
      <w:r>
        <w:rPr>
          <w:rFonts w:hint="eastAsia"/>
        </w:rPr>
        <w:lastRenderedPageBreak/>
        <w:t>3.</w:t>
      </w:r>
      <w:r w:rsidR="001D147A">
        <w:t>5</w:t>
      </w:r>
      <w:r w:rsidR="00BA43EC">
        <w:rPr>
          <w:rFonts w:hint="eastAsia"/>
        </w:rPr>
        <w:t>以原</w:t>
      </w:r>
      <w:r w:rsidR="003A3DBA" w:rsidRPr="008845DF">
        <w:rPr>
          <w:rFonts w:cs="Times New Roman"/>
          <w:noProof/>
          <w:szCs w:val="24"/>
        </w:rPr>
        <w:t>skyline</w:t>
      </w:r>
      <w:r w:rsidR="003A3DBA">
        <w:rPr>
          <w:rFonts w:cs="Times New Roman"/>
          <w:noProof/>
          <w:szCs w:val="24"/>
        </w:rPr>
        <w:t xml:space="preserve"> set</w:t>
      </w:r>
      <w:r w:rsidR="00BA43EC">
        <w:rPr>
          <w:rFonts w:hint="eastAsia"/>
        </w:rPr>
        <w:t>評斷</w:t>
      </w:r>
      <w:r>
        <w:rPr>
          <w:rFonts w:hint="eastAsia"/>
        </w:rPr>
        <w:t>填補法的表現優劣</w:t>
      </w:r>
      <w:bookmarkEnd w:id="29"/>
    </w:p>
    <w:p w14:paraId="15F3A36B" w14:textId="0A95C216"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3A3DBA" w:rsidRPr="008845DF">
        <w:rPr>
          <w:rFonts w:cs="Times New Roman"/>
          <w:noProof/>
          <w:szCs w:val="24"/>
        </w:rPr>
        <w:t>skyline</w:t>
      </w:r>
      <w:r w:rsidR="003A3DBA">
        <w:rPr>
          <w:rFonts w:cs="Times New Roman"/>
          <w:noProof/>
          <w:szCs w:val="24"/>
        </w:rPr>
        <w:t xml:space="preserve"> set</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3A3DBA" w:rsidRPr="008845DF">
        <w:rPr>
          <w:rFonts w:cs="Times New Roman"/>
          <w:noProof/>
          <w:szCs w:val="24"/>
        </w:rPr>
        <w:t>skyline</w:t>
      </w:r>
      <w:r w:rsidR="003A3DBA">
        <w:rPr>
          <w:rFonts w:cs="Times New Roman"/>
          <w:noProof/>
          <w:szCs w:val="24"/>
        </w:rPr>
        <w:t xml:space="preserve"> set</w:t>
      </w:r>
      <w:r w:rsidR="008E40DE">
        <w:rPr>
          <w:rFonts w:hint="eastAsia"/>
        </w:rPr>
        <w:t>與</w:t>
      </w:r>
      <w:r w:rsidR="009F202F">
        <w:rPr>
          <w:rFonts w:hint="eastAsia"/>
        </w:rPr>
        <w:t>原始</w:t>
      </w:r>
      <w:r w:rsidR="008E40DE">
        <w:rPr>
          <w:rFonts w:hint="eastAsia"/>
        </w:rPr>
        <w:t>無缺失值的</w:t>
      </w:r>
      <w:r w:rsidR="003A3DBA" w:rsidRPr="008845DF">
        <w:rPr>
          <w:rFonts w:cs="Times New Roman"/>
          <w:noProof/>
          <w:szCs w:val="24"/>
        </w:rPr>
        <w:t>skyline</w:t>
      </w:r>
      <w:r w:rsidR="003A3DBA">
        <w:rPr>
          <w:rFonts w:cs="Times New Roman"/>
          <w:noProof/>
          <w:szCs w:val="24"/>
        </w:rPr>
        <w:t xml:space="preserve"> set</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2D6F698" w:rsidR="00693479" w:rsidRDefault="0009676B" w:rsidP="00973147">
      <w:pPr>
        <w:ind w:firstLine="360"/>
      </w:pPr>
      <w:r>
        <w:rPr>
          <w:rFonts w:hint="eastAsia"/>
        </w:rPr>
        <w:t>判斷</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2B317E44" w:rsidR="008A671B" w:rsidRDefault="008A671B" w:rsidP="00BF2C8B">
      <w:pPr>
        <w:pStyle w:val="af4"/>
        <w:numPr>
          <w:ilvl w:val="1"/>
          <w:numId w:val="16"/>
        </w:numPr>
        <w:ind w:leftChars="0"/>
      </w:pPr>
      <w:r>
        <w:rPr>
          <w:rFonts w:hint="eastAsia"/>
        </w:rPr>
        <w:t>集合</w:t>
      </w:r>
      <w:r w:rsidR="003A3DBA" w:rsidRPr="008845DF">
        <w:rPr>
          <w:rFonts w:cs="Times New Roman"/>
          <w:noProof/>
          <w:szCs w:val="24"/>
        </w:rPr>
        <w:t>skyline</w:t>
      </w:r>
      <w:r w:rsidR="003A3DBA">
        <w:rPr>
          <w:rFonts w:cs="Times New Roman"/>
          <w:noProof/>
          <w:szCs w:val="24"/>
        </w:rPr>
        <w:t xml:space="preserv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24C5CA2D" w:rsidR="007B0180" w:rsidRPr="00B06E94" w:rsidRDefault="007B0180" w:rsidP="00E052F4">
      <w:pPr>
        <w:pStyle w:val="af4"/>
        <w:ind w:leftChars="0" w:left="360"/>
      </w:pPr>
      <w:r>
        <w:t xml:space="preserve">original </w:t>
      </w:r>
      <w:r w:rsidR="003A3DBA" w:rsidRPr="008845DF">
        <w:rPr>
          <w:rFonts w:cs="Times New Roman"/>
          <w:noProof/>
          <w:szCs w:val="24"/>
        </w:rPr>
        <w:t>skyline</w:t>
      </w:r>
      <w:r w:rsidR="003A3DBA">
        <w:rPr>
          <w:rFonts w:cs="Times New Roman"/>
          <w:noProof/>
          <w:szCs w:val="24"/>
        </w:rPr>
        <w:t xml:space="preserve"> set</w:t>
      </w:r>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2E9E129" w:rsidR="007B0180" w:rsidRDefault="007B0180" w:rsidP="00E052F4">
      <w:pPr>
        <w:pStyle w:val="af4"/>
        <w:ind w:leftChars="0" w:left="360"/>
      </w:pPr>
      <w:r>
        <w:t xml:space="preserve">estimated-1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716FC04D" w:rsidR="0081723B" w:rsidRDefault="007B0180" w:rsidP="007B1020">
      <w:pPr>
        <w:pStyle w:val="af4"/>
        <w:ind w:leftChars="0" w:left="360"/>
      </w:pPr>
      <w:r>
        <w:t xml:space="preserve">estimated-2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3B83BE65" w:rsidR="007B0180" w:rsidRDefault="00721CC7" w:rsidP="00721CC7">
      <w:pPr>
        <w:pStyle w:val="af4"/>
        <w:ind w:leftChars="0" w:left="360"/>
      </w:pPr>
      <w:r>
        <w:rPr>
          <w:rFonts w:hint="eastAsia"/>
        </w:rPr>
        <w:t>e</w:t>
      </w:r>
      <w:r>
        <w:t>stimated-1</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7B1EB227" w:rsidR="00F12A9F" w:rsidRDefault="00F12A9F" w:rsidP="00721CC7">
      <w:pPr>
        <w:pStyle w:val="af4"/>
        <w:ind w:leftChars="0" w:left="360"/>
      </w:pPr>
      <w:r>
        <w:rPr>
          <w:rFonts w:hint="eastAsia"/>
        </w:rPr>
        <w:t>e</w:t>
      </w:r>
      <w:r>
        <w:t>stimated-</w:t>
      </w:r>
      <w:r>
        <w:rPr>
          <w:rFonts w:hint="eastAsia"/>
        </w:rPr>
        <w:t>2</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312A4E">
      <w:pPr>
        <w:pStyle w:val="1"/>
      </w:pPr>
      <w:bookmarkStart w:id="30" w:name="_Toc48777389"/>
      <w:r>
        <w:rPr>
          <w:rFonts w:hint="eastAsia"/>
        </w:rPr>
        <w:lastRenderedPageBreak/>
        <w:t>實驗結果與分析</w:t>
      </w:r>
      <w:bookmarkEnd w:id="30"/>
    </w:p>
    <w:p w14:paraId="35E2EA50" w14:textId="6638CCD6" w:rsidR="0002221A" w:rsidRDefault="0002221A" w:rsidP="00CC62E1">
      <w:pPr>
        <w:ind w:firstLine="480"/>
      </w:pPr>
      <w:r>
        <w:rPr>
          <w:rFonts w:hint="eastAsia"/>
        </w:rPr>
        <w:t>本章節依序</w:t>
      </w:r>
      <w:r w:rsidR="006F3950">
        <w:rPr>
          <w:rFonts w:hint="eastAsia"/>
        </w:rPr>
        <w:t>於</w:t>
      </w:r>
      <w:r w:rsidR="006F3950">
        <w:rPr>
          <w:rFonts w:hint="eastAsia"/>
        </w:rPr>
        <w:t>4.1</w:t>
      </w:r>
      <w:r w:rsidR="006F3950">
        <w:rPr>
          <w:rFonts w:hint="eastAsia"/>
        </w:rPr>
        <w:t>節</w:t>
      </w:r>
      <w:r>
        <w:rPr>
          <w:rFonts w:hint="eastAsia"/>
        </w:rPr>
        <w:t>說明實驗環境</w:t>
      </w:r>
      <w:r w:rsidR="00E60A38">
        <w:rPr>
          <w:rFonts w:hint="eastAsia"/>
        </w:rPr>
        <w:t>、平台</w:t>
      </w:r>
      <w:r>
        <w:rPr>
          <w:rFonts w:hint="eastAsia"/>
        </w:rPr>
        <w:t>與</w:t>
      </w:r>
      <w:r w:rsidR="00E60A38">
        <w:rPr>
          <w:rFonts w:hint="eastAsia"/>
        </w:rPr>
        <w:t>所使用的</w:t>
      </w:r>
      <w:r>
        <w:rPr>
          <w:rFonts w:hint="eastAsia"/>
        </w:rPr>
        <w:t>資料來源</w:t>
      </w:r>
      <w:r w:rsidR="007A60A0">
        <w:rPr>
          <w:rFonts w:hint="eastAsia"/>
        </w:rPr>
        <w:t>。</w:t>
      </w:r>
      <w:r w:rsidR="003B742B">
        <w:rPr>
          <w:rFonts w:hint="eastAsia"/>
        </w:rPr>
        <w:t>接著</w:t>
      </w:r>
      <w:r w:rsidR="006F3950">
        <w:rPr>
          <w:rFonts w:hint="eastAsia"/>
        </w:rPr>
        <w:t>4.2</w:t>
      </w:r>
      <w:r w:rsidR="006F3950">
        <w:rPr>
          <w:rFonts w:hint="eastAsia"/>
        </w:rPr>
        <w:t>節觀察</w:t>
      </w:r>
      <w:r w:rsidR="003B742B">
        <w:rPr>
          <w:rFonts w:hint="eastAsia"/>
        </w:rPr>
        <w:t>k</w:t>
      </w:r>
      <w:r w:rsidR="003B742B">
        <w:rPr>
          <w:rFonts w:hint="eastAsia"/>
        </w:rPr>
        <w:t>值的大小</w:t>
      </w:r>
      <w:r w:rsidR="007A60A0">
        <w:rPr>
          <w:rFonts w:hint="eastAsia"/>
        </w:rPr>
        <w:t>與缺失值比例對</w:t>
      </w:r>
      <w:r w:rsidR="00741774">
        <w:rPr>
          <w:rFonts w:hint="eastAsia"/>
        </w:rPr>
        <w:t>天際線</w:t>
      </w:r>
      <w:r w:rsidR="007A60A0">
        <w:rPr>
          <w:rFonts w:hint="eastAsia"/>
        </w:rPr>
        <w:t>結果的影響</w:t>
      </w:r>
      <w:r w:rsidR="0067520B">
        <w:rPr>
          <w:rFonts w:hint="eastAsia"/>
        </w:rPr>
        <w:t>。</w:t>
      </w:r>
      <w:r w:rsidR="007A60A0">
        <w:rPr>
          <w:rFonts w:hint="eastAsia"/>
        </w:rPr>
        <w:t>4.3</w:t>
      </w:r>
      <w:r w:rsidR="007A60A0">
        <w:rPr>
          <w:rFonts w:hint="eastAsia"/>
        </w:rPr>
        <w:t>節</w:t>
      </w:r>
      <w:r w:rsidR="00530670">
        <w:rPr>
          <w:rFonts w:hint="eastAsia"/>
        </w:rPr>
        <w:t>不完整資料集</w:t>
      </w:r>
      <w:r w:rsidR="00D22168">
        <w:rPr>
          <w:rFonts w:hint="eastAsia"/>
        </w:rPr>
        <w:t>分別</w:t>
      </w:r>
      <w:r w:rsidR="00530670">
        <w:rPr>
          <w:rFonts w:hint="eastAsia"/>
        </w:rPr>
        <w:t>在不同</w:t>
      </w:r>
      <w:r w:rsidR="00D22168">
        <w:rPr>
          <w:rFonts w:hint="eastAsia"/>
        </w:rPr>
        <w:t>k</w:t>
      </w:r>
      <w:r w:rsidR="00D22168">
        <w:rPr>
          <w:rFonts w:hint="eastAsia"/>
        </w:rPr>
        <w:t>值與缺失</w:t>
      </w:r>
      <w:r w:rsidR="00530670">
        <w:rPr>
          <w:rFonts w:hint="eastAsia"/>
        </w:rPr>
        <w:t>比例</w:t>
      </w:r>
      <w:r w:rsidR="00D22168">
        <w:rPr>
          <w:rFonts w:hint="eastAsia"/>
        </w:rPr>
        <w:t>下，</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w:t>
      </w:r>
      <w:r w:rsidR="00D22168">
        <w:rPr>
          <w:rFonts w:hint="eastAsia"/>
        </w:rPr>
        <w:t>各填補法</w:t>
      </w:r>
      <w:r w:rsidR="004F7642">
        <w:rPr>
          <w:rFonts w:hint="eastAsia"/>
        </w:rPr>
        <w:t>所產生的天際線</w:t>
      </w:r>
      <w:r w:rsidR="00E77601">
        <w:rPr>
          <w:rFonts w:hint="eastAsia"/>
        </w:rPr>
        <w:t>與原</w:t>
      </w:r>
      <w:r w:rsidR="004F7642">
        <w:rPr>
          <w:rFonts w:hint="eastAsia"/>
        </w:rPr>
        <w:t>天際線的</w:t>
      </w:r>
      <w:r w:rsidR="00E77601">
        <w:rPr>
          <w:rFonts w:hint="eastAsia"/>
        </w:rPr>
        <w:t>相似度衡量各填補法對資料的效果。</w:t>
      </w:r>
    </w:p>
    <w:p w14:paraId="2D1D75C6" w14:textId="77777777" w:rsidR="00291E62" w:rsidRPr="0002221A" w:rsidRDefault="00291E62" w:rsidP="00CC62E1">
      <w:pPr>
        <w:ind w:firstLine="480"/>
      </w:pPr>
    </w:p>
    <w:p w14:paraId="3F3DBF38" w14:textId="577FCD8F" w:rsidR="00AB148B" w:rsidRDefault="00AB148B" w:rsidP="00312A4E">
      <w:pPr>
        <w:pStyle w:val="2"/>
      </w:pPr>
      <w:bookmarkStart w:id="31" w:name="_Toc48777390"/>
      <w:r>
        <w:rPr>
          <w:rFonts w:hint="eastAsia"/>
        </w:rPr>
        <w:t>4.1</w:t>
      </w:r>
      <w:r>
        <w:rPr>
          <w:rFonts w:hint="eastAsia"/>
        </w:rPr>
        <w:t>實驗環境</w:t>
      </w:r>
      <w:bookmarkEnd w:id="31"/>
    </w:p>
    <w:p w14:paraId="54EBCBC5" w14:textId="7B145EA5" w:rsidR="00EE4F2A" w:rsidRDefault="007A2662" w:rsidP="00312A4E">
      <w:pPr>
        <w:pStyle w:val="3"/>
      </w:pPr>
      <w:bookmarkStart w:id="32" w:name="_Toc48777391"/>
      <w:r>
        <w:rPr>
          <w:rFonts w:hint="eastAsia"/>
        </w:rPr>
        <w:t>4.1.1</w:t>
      </w:r>
      <w:r w:rsidR="00E60A38">
        <w:rPr>
          <w:rFonts w:hint="eastAsia"/>
        </w:rPr>
        <w:t>實驗平台</w:t>
      </w:r>
      <w:bookmarkEnd w:id="32"/>
    </w:p>
    <w:p w14:paraId="535F9CB2" w14:textId="4BDE72F7" w:rsidR="007A2662" w:rsidRDefault="008077E3" w:rsidP="00080FA0">
      <w:pPr>
        <w:ind w:firstLine="480"/>
        <w:rPr>
          <w:shd w:val="clear" w:color="auto" w:fill="FFFFFF"/>
        </w:rPr>
      </w:pPr>
      <w:r w:rsidRPr="00AC21B6">
        <w:rPr>
          <w:rFonts w:hint="eastAsia"/>
          <w:color w:val="0070C0"/>
        </w:rPr>
        <w:t>本</w:t>
      </w:r>
      <w:r w:rsidR="00080FA0" w:rsidRPr="00AC21B6">
        <w:rPr>
          <w:rFonts w:hint="eastAsia"/>
          <w:color w:val="0070C0"/>
        </w:rPr>
        <w:t>實驗的硬體設備包括處理器為</w:t>
      </w:r>
      <w:r w:rsidR="00080FA0" w:rsidRPr="00AC21B6">
        <w:rPr>
          <w:rFonts w:hint="eastAsia"/>
          <w:color w:val="0070C0"/>
        </w:rPr>
        <w:t>In</w:t>
      </w:r>
      <w:r w:rsidR="00080FA0" w:rsidRPr="00AC21B6">
        <w:rPr>
          <w:color w:val="0070C0"/>
        </w:rPr>
        <w:t>tel® Core™ i7-</w:t>
      </w:r>
      <w:r w:rsidRPr="00AC21B6">
        <w:rPr>
          <w:rFonts w:hint="eastAsia"/>
          <w:color w:val="0070C0"/>
        </w:rPr>
        <w:t>6</w:t>
      </w:r>
      <w:r w:rsidR="00080FA0" w:rsidRPr="00AC21B6">
        <w:rPr>
          <w:color w:val="0070C0"/>
        </w:rPr>
        <w:t>700 CPU @ 3.</w:t>
      </w:r>
      <w:r w:rsidRPr="00AC21B6">
        <w:rPr>
          <w:rFonts w:hint="eastAsia"/>
          <w:color w:val="0070C0"/>
        </w:rPr>
        <w:t>4</w:t>
      </w:r>
      <w:r w:rsidR="00080FA0" w:rsidRPr="00AC21B6">
        <w:rPr>
          <w:color w:val="0070C0"/>
        </w:rPr>
        <w:t>0GH</w:t>
      </w:r>
      <w:r w:rsidR="00080FA0" w:rsidRPr="00AC21B6">
        <w:rPr>
          <w:rFonts w:hint="eastAsia"/>
          <w:color w:val="0070C0"/>
        </w:rPr>
        <w:t>z</w:t>
      </w:r>
      <w:r w:rsidR="00080FA0" w:rsidRPr="00AC21B6">
        <w:rPr>
          <w:rFonts w:hint="eastAsia"/>
          <w:color w:val="0070C0"/>
        </w:rPr>
        <w:t>，記憶體為</w:t>
      </w:r>
      <w:r w:rsidR="00080FA0" w:rsidRPr="00AC21B6">
        <w:rPr>
          <w:rFonts w:hint="eastAsia"/>
          <w:color w:val="0070C0"/>
        </w:rPr>
        <w:t>1</w:t>
      </w:r>
      <w:r w:rsidR="00080FA0" w:rsidRPr="00AC21B6">
        <w:rPr>
          <w:color w:val="0070C0"/>
        </w:rPr>
        <w:t>6</w:t>
      </w:r>
      <w:r w:rsidRPr="00AC21B6">
        <w:rPr>
          <w:rFonts w:hint="eastAsia"/>
          <w:color w:val="0070C0"/>
        </w:rPr>
        <w:t>.0</w:t>
      </w:r>
      <w:r w:rsidR="00080FA0" w:rsidRPr="00AC21B6">
        <w:rPr>
          <w:color w:val="0070C0"/>
        </w:rPr>
        <w:t>GB</w:t>
      </w:r>
      <w:r w:rsidR="00080FA0" w:rsidRPr="00AC21B6">
        <w:rPr>
          <w:rFonts w:hint="eastAsia"/>
          <w:color w:val="0070C0"/>
        </w:rPr>
        <w:t>，作業系統為</w:t>
      </w:r>
      <w:r w:rsidR="00080FA0" w:rsidRPr="00AC21B6">
        <w:rPr>
          <w:color w:val="0070C0"/>
        </w:rPr>
        <w:t>Microsoft Windows 10 Profession version 20</w:t>
      </w:r>
      <w:r w:rsidRPr="00AC21B6">
        <w:rPr>
          <w:rFonts w:hint="eastAsia"/>
          <w:color w:val="0070C0"/>
        </w:rPr>
        <w:t>04</w:t>
      </w:r>
      <w:r w:rsidR="00080FA0" w:rsidRPr="00AC21B6">
        <w:rPr>
          <w:color w:val="0070C0"/>
        </w:rPr>
        <w:t xml:space="preserve"> </w:t>
      </w:r>
      <w:r w:rsidR="00080FA0" w:rsidRPr="00AC21B6">
        <w:rPr>
          <w:rFonts w:hint="eastAsia"/>
          <w:color w:val="0070C0"/>
        </w:rPr>
        <w:t>6</w:t>
      </w:r>
      <w:r w:rsidR="00080FA0" w:rsidRPr="00AC21B6">
        <w:rPr>
          <w:color w:val="0070C0"/>
        </w:rPr>
        <w:t>4bits</w:t>
      </w:r>
      <w:r w:rsidR="00080FA0" w:rsidRPr="00AC21B6">
        <w:rPr>
          <w:rFonts w:hint="eastAsia"/>
          <w:color w:val="0070C0"/>
        </w:rPr>
        <w:t>。</w:t>
      </w:r>
      <w:r w:rsidR="00C751E4" w:rsidRPr="00AC21B6">
        <w:rPr>
          <w:rFonts w:hint="eastAsia"/>
          <w:color w:val="0070C0"/>
          <w:shd w:val="clear" w:color="auto" w:fill="FFFFFF"/>
        </w:rPr>
        <w:t>開發環境主要使用的程式語言為</w:t>
      </w:r>
      <w:r w:rsidRPr="00AC21B6">
        <w:rPr>
          <w:rFonts w:hint="eastAsia"/>
          <w:color w:val="0070C0"/>
        </w:rPr>
        <w:t>P</w:t>
      </w:r>
      <w:r w:rsidRPr="00AC21B6">
        <w:rPr>
          <w:color w:val="0070C0"/>
        </w:rPr>
        <w:t>ython</w:t>
      </w:r>
      <w:r w:rsidR="00C751E4" w:rsidRPr="00AC21B6">
        <w:rPr>
          <w:rFonts w:hint="eastAsia"/>
          <w:color w:val="0070C0"/>
        </w:rPr>
        <w:t xml:space="preserve"> </w:t>
      </w:r>
      <w:r w:rsidR="00AB5122" w:rsidRPr="00AC21B6">
        <w:rPr>
          <w:rFonts w:hint="eastAsia"/>
          <w:color w:val="0070C0"/>
        </w:rPr>
        <w:t>3.8.2</w:t>
      </w:r>
      <w:r w:rsidR="00AB5122" w:rsidRPr="00AC21B6">
        <w:rPr>
          <w:rFonts w:hint="eastAsia"/>
          <w:color w:val="0070C0"/>
        </w:rPr>
        <w:t>版本</w:t>
      </w:r>
      <w:r w:rsidR="00080FA0" w:rsidRPr="00AC21B6">
        <w:rPr>
          <w:rFonts w:hint="eastAsia"/>
          <w:color w:val="0070C0"/>
        </w:rPr>
        <w:t>，</w:t>
      </w:r>
      <w:r w:rsidR="00FD7B25" w:rsidRPr="00AC21B6">
        <w:rPr>
          <w:rFonts w:hint="eastAsia"/>
          <w:color w:val="0070C0"/>
        </w:rPr>
        <w:t>並</w:t>
      </w:r>
      <w:r w:rsidR="00A85868" w:rsidRPr="00AC21B6">
        <w:rPr>
          <w:rFonts w:hint="eastAsia"/>
          <w:color w:val="0070C0"/>
        </w:rPr>
        <w:t>以</w:t>
      </w:r>
      <w:r w:rsidR="00FD7B25" w:rsidRPr="00AC21B6">
        <w:rPr>
          <w:rFonts w:hint="eastAsia"/>
          <w:color w:val="0070C0"/>
        </w:rPr>
        <w:t>A</w:t>
      </w:r>
      <w:r w:rsidR="00FD7B25" w:rsidRPr="00AC21B6">
        <w:rPr>
          <w:color w:val="0070C0"/>
        </w:rPr>
        <w:t>naconda</w:t>
      </w:r>
      <w:r w:rsidR="00FD7B25" w:rsidRPr="00AC21B6">
        <w:rPr>
          <w:rFonts w:hint="eastAsia"/>
          <w:color w:val="0070C0"/>
        </w:rPr>
        <w:t>整合開發</w:t>
      </w:r>
      <w:r w:rsidR="00A85868" w:rsidRPr="00AC21B6">
        <w:rPr>
          <w:rFonts w:hint="eastAsia"/>
          <w:color w:val="0070C0"/>
        </w:rPr>
        <w:t>環境</w:t>
      </w:r>
      <w:r w:rsidR="00A54785" w:rsidRPr="00AC21B6">
        <w:rPr>
          <w:rFonts w:hint="eastAsia"/>
          <w:color w:val="0070C0"/>
        </w:rPr>
        <w:t>(IDE)</w:t>
      </w:r>
      <w:r w:rsidR="00080FA0" w:rsidRPr="00AC21B6">
        <w:rPr>
          <w:rFonts w:hint="eastAsia"/>
          <w:color w:val="0070C0"/>
        </w:rPr>
        <w:t>，</w:t>
      </w:r>
      <w:r w:rsidR="006C6996" w:rsidRPr="00AC21B6">
        <w:rPr>
          <w:rFonts w:hint="eastAsia"/>
          <w:color w:val="0070C0"/>
        </w:rPr>
        <w:t>實驗所執行的程式</w:t>
      </w:r>
      <w:r w:rsidR="006503E2" w:rsidRPr="00AC21B6">
        <w:rPr>
          <w:rFonts w:hint="eastAsia"/>
          <w:color w:val="0070C0"/>
        </w:rPr>
        <w:t>架設</w:t>
      </w:r>
      <w:r w:rsidR="00EB6AA3" w:rsidRPr="00AC21B6">
        <w:rPr>
          <w:rFonts w:hint="eastAsia"/>
          <w:color w:val="0070C0"/>
        </w:rPr>
        <w:t>內建</w:t>
      </w:r>
      <w:r w:rsidR="006C6996" w:rsidRPr="00AC21B6">
        <w:rPr>
          <w:rFonts w:hint="eastAsia"/>
          <w:color w:val="0070C0"/>
        </w:rPr>
        <w:t>於</w:t>
      </w:r>
      <w:r w:rsidR="0072213F" w:rsidRPr="00AC21B6">
        <w:rPr>
          <w:rFonts w:hint="eastAsia"/>
          <w:color w:val="0070C0"/>
        </w:rPr>
        <w:t>A</w:t>
      </w:r>
      <w:r w:rsidR="0072213F" w:rsidRPr="00AC21B6">
        <w:rPr>
          <w:color w:val="0070C0"/>
        </w:rPr>
        <w:t>naconda</w:t>
      </w:r>
      <w:r w:rsidR="0072213F" w:rsidRPr="00AC21B6">
        <w:rPr>
          <w:rFonts w:hint="eastAsia"/>
          <w:color w:val="0070C0"/>
        </w:rPr>
        <w:t>的</w:t>
      </w:r>
      <w:proofErr w:type="spellStart"/>
      <w:r w:rsidR="006503E2" w:rsidRPr="00AC21B6">
        <w:rPr>
          <w:rFonts w:hint="eastAsia"/>
          <w:color w:val="0070C0"/>
        </w:rPr>
        <w:t>Ju</w:t>
      </w:r>
      <w:r w:rsidR="006503E2" w:rsidRPr="00AC21B6">
        <w:rPr>
          <w:color w:val="0070C0"/>
        </w:rPr>
        <w:t>pyter</w:t>
      </w:r>
      <w:proofErr w:type="spellEnd"/>
      <w:r w:rsidR="006503E2" w:rsidRPr="00AC21B6">
        <w:rPr>
          <w:color w:val="0070C0"/>
        </w:rPr>
        <w:t xml:space="preserve"> Lab</w:t>
      </w:r>
      <w:r w:rsidR="006503E2" w:rsidRPr="00AC21B6">
        <w:rPr>
          <w:rFonts w:hint="eastAsia"/>
          <w:color w:val="0070C0"/>
        </w:rPr>
        <w:t>與</w:t>
      </w:r>
      <w:r w:rsidR="006503E2" w:rsidRPr="00AC21B6">
        <w:rPr>
          <w:rFonts w:hint="eastAsia"/>
          <w:color w:val="0070C0"/>
        </w:rPr>
        <w:t>N</w:t>
      </w:r>
      <w:r w:rsidR="006503E2" w:rsidRPr="00AC21B6">
        <w:rPr>
          <w:color w:val="0070C0"/>
        </w:rPr>
        <w:t>otebook</w:t>
      </w:r>
      <w:r w:rsidR="006C6996" w:rsidRPr="00AC21B6">
        <w:rPr>
          <w:rFonts w:hint="eastAsia"/>
          <w:color w:val="0070C0"/>
        </w:rPr>
        <w:t>虛擬環境中</w:t>
      </w:r>
      <w:r w:rsidR="006503E2" w:rsidRPr="00AC21B6">
        <w:rPr>
          <w:rFonts w:hint="eastAsia"/>
          <w:color w:val="0070C0"/>
        </w:rPr>
        <w:t>，並引用包含處理資料流的</w:t>
      </w:r>
      <w:r w:rsidR="006503E2" w:rsidRPr="00AC21B6">
        <w:rPr>
          <w:rFonts w:hint="eastAsia"/>
          <w:color w:val="0070C0"/>
        </w:rPr>
        <w:t>p</w:t>
      </w:r>
      <w:r w:rsidR="006503E2" w:rsidRPr="00AC21B6">
        <w:rPr>
          <w:color w:val="0070C0"/>
        </w:rPr>
        <w:t>andas</w:t>
      </w:r>
      <w:r w:rsidR="006503E2" w:rsidRPr="00AC21B6">
        <w:rPr>
          <w:rFonts w:hint="eastAsia"/>
          <w:color w:val="0070C0"/>
        </w:rPr>
        <w:t>套件、數學與矩陣函式相關</w:t>
      </w:r>
      <w:r w:rsidR="0053396B" w:rsidRPr="00AC21B6">
        <w:rPr>
          <w:rFonts w:hint="eastAsia"/>
          <w:color w:val="0070C0"/>
        </w:rPr>
        <w:t>的</w:t>
      </w:r>
      <w:proofErr w:type="spellStart"/>
      <w:r w:rsidR="006503E2" w:rsidRPr="00AC21B6">
        <w:rPr>
          <w:rFonts w:hint="eastAsia"/>
          <w:color w:val="0070C0"/>
        </w:rPr>
        <w:t>n</w:t>
      </w:r>
      <w:r w:rsidR="006503E2" w:rsidRPr="00AC21B6">
        <w:rPr>
          <w:color w:val="0070C0"/>
        </w:rPr>
        <w:t>umpy</w:t>
      </w:r>
      <w:proofErr w:type="spellEnd"/>
      <w:r w:rsidR="006503E2" w:rsidRPr="00AC21B6">
        <w:rPr>
          <w:rFonts w:hint="eastAsia"/>
          <w:color w:val="0070C0"/>
        </w:rPr>
        <w:t>套件</w:t>
      </w:r>
      <w:r w:rsidR="005957B6" w:rsidRPr="00AC21B6">
        <w:rPr>
          <w:rFonts w:hint="eastAsia"/>
          <w:color w:val="0070C0"/>
        </w:rPr>
        <w:t>、</w:t>
      </w:r>
      <w:r w:rsidR="006503E2" w:rsidRPr="00AC21B6">
        <w:rPr>
          <w:rFonts w:hint="eastAsia"/>
          <w:color w:val="0070C0"/>
        </w:rPr>
        <w:t>機器學習與資料挖掘</w:t>
      </w:r>
      <w:r w:rsidR="001A22AC" w:rsidRPr="00AC21B6">
        <w:rPr>
          <w:rFonts w:hint="eastAsia"/>
          <w:color w:val="0070C0"/>
        </w:rPr>
        <w:t>所需要</w:t>
      </w:r>
      <w:r w:rsidR="006503E2" w:rsidRPr="00AC21B6">
        <w:rPr>
          <w:rFonts w:hint="eastAsia"/>
          <w:color w:val="0070C0"/>
        </w:rPr>
        <w:t>的</w:t>
      </w:r>
      <w:proofErr w:type="spellStart"/>
      <w:r w:rsidR="006503E2" w:rsidRPr="00AC21B6">
        <w:rPr>
          <w:color w:val="0070C0"/>
        </w:rPr>
        <w:t>sklearn</w:t>
      </w:r>
      <w:proofErr w:type="spellEnd"/>
      <w:r w:rsidR="005957B6" w:rsidRPr="00AC21B6">
        <w:rPr>
          <w:rFonts w:hint="eastAsia"/>
          <w:color w:val="0070C0"/>
        </w:rPr>
        <w:t>套件</w:t>
      </w:r>
      <w:r w:rsidR="008D5195" w:rsidRPr="00AC21B6">
        <w:rPr>
          <w:rFonts w:hint="eastAsia"/>
          <w:color w:val="0070C0"/>
        </w:rPr>
        <w:t>與</w:t>
      </w:r>
      <w:r w:rsidR="006503E2" w:rsidRPr="00AC21B6">
        <w:rPr>
          <w:rFonts w:hint="eastAsia"/>
          <w:color w:val="0070C0"/>
        </w:rPr>
        <w:t>數據視覺化的</w:t>
      </w:r>
      <w:r w:rsidR="006503E2" w:rsidRPr="00AC21B6">
        <w:rPr>
          <w:color w:val="0070C0"/>
        </w:rPr>
        <w:t>matplotlib</w:t>
      </w:r>
      <w:r w:rsidR="006503E2" w:rsidRPr="00AC21B6">
        <w:rPr>
          <w:rFonts w:hint="eastAsia"/>
          <w:color w:val="0070C0"/>
        </w:rPr>
        <w:t>套件。</w:t>
      </w:r>
      <w:r w:rsidR="009F0871" w:rsidRPr="00AC21B6">
        <w:rPr>
          <w:rFonts w:hint="eastAsia"/>
          <w:color w:val="0070C0"/>
        </w:rPr>
        <w:t>並</w:t>
      </w:r>
      <w:r w:rsidR="00080FA0" w:rsidRPr="00AC21B6">
        <w:rPr>
          <w:rFonts w:hint="eastAsia"/>
          <w:color w:val="0070C0"/>
        </w:rPr>
        <w:t>利用</w:t>
      </w:r>
      <w:r w:rsidR="00080FA0" w:rsidRPr="00AC21B6">
        <w:rPr>
          <w:color w:val="0070C0"/>
        </w:rPr>
        <w:t>Office Professional Plus 2019</w:t>
      </w:r>
      <w:r w:rsidR="00080FA0" w:rsidRPr="00AC21B6">
        <w:rPr>
          <w:rFonts w:hint="eastAsia"/>
          <w:color w:val="0070C0"/>
        </w:rPr>
        <w:t xml:space="preserve"> Ex</w:t>
      </w:r>
      <w:r w:rsidR="00080FA0" w:rsidRPr="00AC21B6">
        <w:rPr>
          <w:color w:val="0070C0"/>
        </w:rPr>
        <w:t>cel</w:t>
      </w:r>
      <w:r w:rsidR="00080FA0" w:rsidRPr="00AC21B6">
        <w:rPr>
          <w:rFonts w:hint="eastAsia"/>
          <w:color w:val="0070C0"/>
        </w:rPr>
        <w:t>來輔助實驗結果分析。</w:t>
      </w:r>
    </w:p>
    <w:p w14:paraId="3DD53DB1" w14:textId="293557B5" w:rsidR="007A2662" w:rsidRDefault="007A2662" w:rsidP="00312A4E">
      <w:pPr>
        <w:pStyle w:val="3"/>
      </w:pPr>
      <w:bookmarkStart w:id="33" w:name="_Toc48777392"/>
      <w:r>
        <w:rPr>
          <w:rFonts w:hint="eastAsia"/>
        </w:rPr>
        <w:t>4.1.2</w:t>
      </w:r>
      <w:r w:rsidR="00026498">
        <w:rPr>
          <w:rFonts w:hint="eastAsia"/>
        </w:rPr>
        <w:t>實驗資料來源</w:t>
      </w:r>
      <w:bookmarkEnd w:id="33"/>
    </w:p>
    <w:p w14:paraId="0DDA4E5C" w14:textId="1DAC67E3" w:rsidR="009D017D" w:rsidRDefault="00480EC3" w:rsidP="00001E68">
      <w:pPr>
        <w:ind w:firstLine="480"/>
        <w:rPr>
          <w:shd w:val="clear" w:color="auto" w:fill="FFFFFF"/>
        </w:rPr>
      </w:pPr>
      <w:r w:rsidRPr="003C7703">
        <w:rPr>
          <w:rFonts w:hint="eastAsia"/>
          <w:color w:val="0070C0"/>
        </w:rPr>
        <w:t>本</w:t>
      </w:r>
      <w:r w:rsidR="00455406">
        <w:rPr>
          <w:rFonts w:hint="eastAsia"/>
          <w:color w:val="0070C0"/>
        </w:rPr>
        <w:t>研究</w:t>
      </w:r>
      <w:r w:rsidR="00C72079" w:rsidRPr="003C7703">
        <w:rPr>
          <w:rFonts w:hint="eastAsia"/>
          <w:color w:val="0070C0"/>
        </w:rPr>
        <w:t>所使用的資料集</w:t>
      </w:r>
      <w:r w:rsidR="00A07836">
        <w:rPr>
          <w:rFonts w:hint="eastAsia"/>
          <w:color w:val="0070C0"/>
        </w:rPr>
        <w:t>來源</w:t>
      </w:r>
      <w:r w:rsidR="00C72079" w:rsidRPr="003C7703">
        <w:rPr>
          <w:rFonts w:hint="eastAsia"/>
          <w:color w:val="0070C0"/>
        </w:rPr>
        <w:t>UCI Ma</w:t>
      </w:r>
      <w:r w:rsidR="00C72079" w:rsidRPr="003C7703">
        <w:rPr>
          <w:color w:val="0070C0"/>
        </w:rPr>
        <w:t>chine Learning Repository</w:t>
      </w:r>
      <w:r w:rsidR="00173590" w:rsidRPr="003C7703">
        <w:rPr>
          <w:color w:val="0070C0"/>
        </w:rPr>
        <w:fldChar w:fldCharType="begin"/>
      </w:r>
      <w:r w:rsidR="00173590" w:rsidRPr="003C7703">
        <w:rPr>
          <w:color w:val="0070C0"/>
        </w:rPr>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3C7703">
        <w:rPr>
          <w:color w:val="0070C0"/>
        </w:rPr>
        <w:fldChar w:fldCharType="separate"/>
      </w:r>
      <w:r w:rsidR="00173590" w:rsidRPr="003C7703">
        <w:rPr>
          <w:color w:val="0070C0"/>
        </w:rPr>
        <w:t>[20]</w:t>
      </w:r>
      <w:r w:rsidR="00173590" w:rsidRPr="003C7703">
        <w:rPr>
          <w:color w:val="0070C0"/>
        </w:rPr>
        <w:fldChar w:fldCharType="end"/>
      </w:r>
      <w:r w:rsidR="007D68BD" w:rsidRPr="003C7703">
        <w:rPr>
          <w:rFonts w:hint="eastAsia"/>
          <w:color w:val="0070C0"/>
        </w:rPr>
        <w:t>中</w:t>
      </w:r>
      <w:r w:rsidR="00B27338" w:rsidRPr="003C7703">
        <w:rPr>
          <w:rFonts w:hint="eastAsia"/>
          <w:color w:val="0070C0"/>
        </w:rPr>
        <w:t>純數值資料類型</w:t>
      </w:r>
      <w:r w:rsidR="007D68BD" w:rsidRPr="003C7703">
        <w:rPr>
          <w:rFonts w:hint="eastAsia"/>
          <w:color w:val="0070C0"/>
        </w:rPr>
        <w:t>的</w:t>
      </w:r>
      <w:r w:rsidR="00B27338" w:rsidRPr="003C7703">
        <w:rPr>
          <w:rFonts w:hint="eastAsia"/>
          <w:color w:val="0070C0"/>
        </w:rPr>
        <w:t>資料集，</w:t>
      </w:r>
      <w:r w:rsidR="009352DC" w:rsidRPr="003C7703">
        <w:rPr>
          <w:rFonts w:hint="eastAsia"/>
          <w:color w:val="0070C0"/>
        </w:rPr>
        <w:t>輸入資料集</w:t>
      </w:r>
      <w:r w:rsidR="00B27338" w:rsidRPr="003C7703">
        <w:rPr>
          <w:rFonts w:hint="eastAsia"/>
          <w:color w:val="0070C0"/>
        </w:rPr>
        <w:t>名稱</w:t>
      </w:r>
      <w:r w:rsidR="002B0351" w:rsidRPr="003C7703">
        <w:rPr>
          <w:rFonts w:hint="eastAsia"/>
          <w:color w:val="0070C0"/>
        </w:rPr>
        <w:t>分別</w:t>
      </w:r>
      <w:r w:rsidR="00B27338" w:rsidRPr="003C7703">
        <w:rPr>
          <w:rFonts w:hint="eastAsia"/>
          <w:color w:val="0070C0"/>
        </w:rPr>
        <w:t>為</w:t>
      </w:r>
      <w:r w:rsidR="00160E91" w:rsidRPr="003C7703">
        <w:rPr>
          <w:rFonts w:hint="eastAsia"/>
          <w:color w:val="0070C0"/>
        </w:rPr>
        <w:t>B</w:t>
      </w:r>
      <w:r w:rsidR="00160E91" w:rsidRPr="003C7703">
        <w:rPr>
          <w:color w:val="0070C0"/>
        </w:rPr>
        <w:t>ike Sharing dataset</w:t>
      </w:r>
      <w:r w:rsidR="00160E91" w:rsidRPr="003C7703">
        <w:rPr>
          <w:rFonts w:hint="eastAsia"/>
          <w:color w:val="0070C0"/>
        </w:rPr>
        <w:t>、</w:t>
      </w:r>
      <w:r w:rsidR="00160E91" w:rsidRPr="003C7703">
        <w:rPr>
          <w:rFonts w:hint="eastAsia"/>
          <w:color w:val="0070C0"/>
        </w:rPr>
        <w:t>R</w:t>
      </w:r>
      <w:r w:rsidR="00160E91" w:rsidRPr="003C7703">
        <w:rPr>
          <w:color w:val="0070C0"/>
        </w:rPr>
        <w:t>eal estate valuation dataset</w:t>
      </w:r>
      <w:r w:rsidR="00160E91" w:rsidRPr="003C7703">
        <w:rPr>
          <w:rFonts w:hint="eastAsia"/>
          <w:color w:val="0070C0"/>
        </w:rPr>
        <w:t>、</w:t>
      </w:r>
      <w:r w:rsidR="00160E91" w:rsidRPr="003C7703">
        <w:rPr>
          <w:rFonts w:hint="eastAsia"/>
          <w:color w:val="0070C0"/>
        </w:rPr>
        <w:t>R</w:t>
      </w:r>
      <w:r w:rsidR="00160E91" w:rsidRPr="003C7703">
        <w:rPr>
          <w:color w:val="0070C0"/>
        </w:rPr>
        <w:t>eal-time Election Results Portugal 2019 dataset</w:t>
      </w:r>
      <w:r w:rsidR="0005249F" w:rsidRPr="003C7703">
        <w:rPr>
          <w:rFonts w:hint="eastAsia"/>
          <w:color w:val="0070C0"/>
        </w:rPr>
        <w:t>。</w:t>
      </w:r>
    </w:p>
    <w:p w14:paraId="7B15E0CB" w14:textId="77777777" w:rsidR="00073FB0" w:rsidRPr="00B4040F" w:rsidRDefault="00073FB0" w:rsidP="00975818">
      <w:pPr>
        <w:rPr>
          <w:shd w:val="clear" w:color="auto" w:fill="FFFFFF"/>
        </w:rPr>
      </w:pPr>
    </w:p>
    <w:p w14:paraId="0DB7764B" w14:textId="302B4FBD" w:rsidR="00A56CE4" w:rsidRDefault="00A56CE4" w:rsidP="00312A4E">
      <w:pPr>
        <w:pStyle w:val="2"/>
      </w:pPr>
      <w:bookmarkStart w:id="34" w:name="_Toc48777393"/>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741774">
        <w:rPr>
          <w:rFonts w:hint="eastAsia"/>
        </w:rPr>
        <w:t>天際線</w:t>
      </w:r>
      <w:r w:rsidR="00DA46B9">
        <w:rPr>
          <w:rFonts w:hint="eastAsia"/>
        </w:rPr>
        <w:t>結果</w:t>
      </w:r>
      <w:r>
        <w:rPr>
          <w:rFonts w:hint="eastAsia"/>
        </w:rPr>
        <w:t>的影響</w:t>
      </w:r>
      <w:bookmarkEnd w:id="34"/>
    </w:p>
    <w:p w14:paraId="393DBEAC" w14:textId="3F6B2D59" w:rsidR="00A56CE4" w:rsidRPr="00A56CE4" w:rsidRDefault="00A56CE4" w:rsidP="00312A4E">
      <w:pPr>
        <w:pStyle w:val="3"/>
      </w:pPr>
      <w:bookmarkStart w:id="35" w:name="_Toc48777394"/>
      <w:r>
        <w:rPr>
          <w:rFonts w:hint="eastAsia"/>
        </w:rPr>
        <w:t>4.2.1</w:t>
      </w:r>
      <w:r>
        <w:rPr>
          <w:rFonts w:hint="eastAsia"/>
        </w:rPr>
        <w:t>實驗目的與設計</w:t>
      </w:r>
      <w:bookmarkEnd w:id="35"/>
    </w:p>
    <w:p w14:paraId="04E0457A" w14:textId="0F042E04"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4C5FBE">
        <w:rPr>
          <w:rFonts w:cs="Times New Roman" w:hint="eastAsia"/>
          <w:noProof/>
          <w:szCs w:val="24"/>
        </w:rPr>
        <w:t>天際線</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312A4E">
      <w:pPr>
        <w:pStyle w:val="3"/>
      </w:pPr>
      <w:bookmarkStart w:id="36" w:name="_Toc48777395"/>
      <w:r>
        <w:rPr>
          <w:rFonts w:hint="eastAsia"/>
        </w:rPr>
        <w:lastRenderedPageBreak/>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64A22A2D" w:rsidR="00C5616A" w:rsidRDefault="00C5616A" w:rsidP="00C5616A">
      <w:pPr>
        <w:rPr>
          <w:shd w:val="clear" w:color="auto" w:fill="FFFFFF"/>
        </w:rPr>
      </w:pPr>
      <w:r>
        <w:rPr>
          <w:shd w:val="clear" w:color="auto" w:fill="FFFFFF"/>
        </w:rPr>
        <w:t>衡量此實驗效果，本論文採用原完整資料集中所得出</w:t>
      </w:r>
      <w:r w:rsidR="00745C3F">
        <w:rPr>
          <w:rFonts w:hint="eastAsia"/>
          <w:shd w:val="clear" w:color="auto" w:fill="FFFFFF"/>
        </w:rPr>
        <w:t>天際線</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312A4E">
      <w:pPr>
        <w:pStyle w:val="3"/>
      </w:pPr>
      <w:bookmarkStart w:id="37" w:name="_Toc48777396"/>
      <w:r>
        <w:rPr>
          <w:rFonts w:hint="eastAsia"/>
        </w:rPr>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12449D" w:rsidRDefault="00AC4BAF" w:rsidP="00A1203C">
      <w:pPr>
        <w:pStyle w:val="af7"/>
        <w:jc w:val="center"/>
        <w:rPr>
          <w:rFonts w:cs="Times New Roman"/>
          <w:sz w:val="24"/>
          <w:szCs w:val="24"/>
        </w:rPr>
      </w:pPr>
      <w:bookmarkStart w:id="38" w:name="_Toc44592099"/>
      <w:bookmarkStart w:id="39" w:name="_Toc48777413"/>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1</w:t>
      </w:r>
      <w:r w:rsidR="003E4639" w:rsidRPr="0012449D">
        <w:rPr>
          <w:sz w:val="24"/>
          <w:szCs w:val="24"/>
        </w:rPr>
        <w:fldChar w:fldCharType="end"/>
      </w:r>
      <w:r w:rsidR="00A1203C" w:rsidRPr="0012449D">
        <w:rPr>
          <w:sz w:val="24"/>
          <w:szCs w:val="24"/>
        </w:rPr>
        <w:t xml:space="preserve"> </w:t>
      </w:r>
      <w:r w:rsidRPr="0012449D">
        <w:rPr>
          <w:rFonts w:hint="eastAsia"/>
          <w:sz w:val="24"/>
          <w:szCs w:val="24"/>
        </w:rPr>
        <w:t>k=1</w:t>
      </w:r>
      <w:r w:rsidR="00EC5073" w:rsidRPr="0012449D">
        <w:rPr>
          <w:rFonts w:cs="Times New Roman" w:hint="eastAsia"/>
          <w:sz w:val="24"/>
          <w:szCs w:val="24"/>
        </w:rPr>
        <w:t>時</w:t>
      </w:r>
      <w:r w:rsidR="00414C39" w:rsidRPr="0012449D">
        <w:rPr>
          <w:rFonts w:cs="Times New Roman"/>
          <w:sz w:val="24"/>
          <w:szCs w:val="24"/>
        </w:rPr>
        <w:t>hit ratio v</w:t>
      </w:r>
      <w:r w:rsidR="00804D61" w:rsidRPr="0012449D">
        <w:rPr>
          <w:rFonts w:cs="Times New Roman" w:hint="eastAsia"/>
          <w:sz w:val="24"/>
          <w:szCs w:val="24"/>
        </w:rPr>
        <w:t>e</w:t>
      </w:r>
      <w:r w:rsidR="00804D61" w:rsidRPr="0012449D">
        <w:rPr>
          <w:rFonts w:cs="Times New Roman"/>
          <w:sz w:val="24"/>
          <w:szCs w:val="24"/>
        </w:rPr>
        <w:t>rsu</w:t>
      </w:r>
      <w:r w:rsidR="00414C39" w:rsidRPr="0012449D">
        <w:rPr>
          <w:rFonts w:cs="Times New Roman"/>
          <w:sz w:val="24"/>
          <w:szCs w:val="24"/>
        </w:rPr>
        <w:t>s miss</w:t>
      </w:r>
      <w:r w:rsidR="00F52362" w:rsidRPr="0012449D">
        <w:rPr>
          <w:rFonts w:cs="Times New Roman"/>
          <w:sz w:val="24"/>
          <w:szCs w:val="24"/>
        </w:rPr>
        <w:t>ing</w:t>
      </w:r>
      <w:r w:rsidR="00414C39" w:rsidRPr="0012449D">
        <w:rPr>
          <w:rFonts w:cs="Times New Roman"/>
          <w:sz w:val="24"/>
          <w:szCs w:val="24"/>
        </w:rPr>
        <w:t xml:space="preserve"> rate</w:t>
      </w:r>
      <w:bookmarkEnd w:id="38"/>
      <w:r w:rsidR="00EC5073" w:rsidRPr="0012449D">
        <w:rPr>
          <w:rFonts w:cs="Times New Roman" w:hint="eastAsia"/>
          <w:sz w:val="24"/>
          <w:szCs w:val="24"/>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Pr="0012449D" w:rsidRDefault="00C65C0E" w:rsidP="00C65C0E">
      <w:pPr>
        <w:pStyle w:val="af7"/>
        <w:jc w:val="center"/>
        <w:rPr>
          <w:rFonts w:cs="Times New Roman"/>
          <w:sz w:val="24"/>
          <w:szCs w:val="24"/>
        </w:rPr>
      </w:pPr>
      <w:bookmarkStart w:id="40" w:name="_Toc48777414"/>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2</w:t>
      </w:r>
      <w:r w:rsidR="003E4639" w:rsidRPr="0012449D">
        <w:rPr>
          <w:sz w:val="24"/>
          <w:szCs w:val="24"/>
        </w:rPr>
        <w:fldChar w:fldCharType="end"/>
      </w:r>
      <w:r w:rsidRPr="0012449D">
        <w:rPr>
          <w:rFonts w:cs="Times New Roman"/>
          <w:sz w:val="24"/>
          <w:szCs w:val="24"/>
        </w:rPr>
        <w:t xml:space="preserve"> k=2</w:t>
      </w:r>
      <w:r w:rsidRPr="0012449D">
        <w:rPr>
          <w:rFonts w:cs="Times New Roman" w:hint="eastAsia"/>
          <w:sz w:val="24"/>
          <w:szCs w:val="24"/>
        </w:rPr>
        <w:t>時</w:t>
      </w:r>
      <w:r w:rsidRPr="0012449D">
        <w:rPr>
          <w:rFonts w:cs="Times New Roman"/>
          <w:sz w:val="24"/>
          <w:szCs w:val="24"/>
        </w:rPr>
        <w:t>hit ratio v</w:t>
      </w:r>
      <w:r w:rsidRPr="0012449D">
        <w:rPr>
          <w:rFonts w:cs="Times New Roman" w:hint="eastAsia"/>
          <w:sz w:val="24"/>
          <w:szCs w:val="24"/>
        </w:rPr>
        <w:t>e</w:t>
      </w:r>
      <w:r w:rsidRPr="0012449D">
        <w:rPr>
          <w:rFonts w:cs="Times New Roman"/>
          <w:sz w:val="24"/>
          <w:szCs w:val="24"/>
        </w:rPr>
        <w:t>rsus missing rate</w:t>
      </w:r>
      <w:r w:rsidRPr="0012449D">
        <w:rPr>
          <w:rFonts w:cs="Times New Roman" w:hint="eastAsia"/>
          <w:sz w:val="24"/>
          <w:szCs w:val="24"/>
        </w:rPr>
        <w:t>圖</w:t>
      </w:r>
      <w:bookmarkEnd w:id="40"/>
    </w:p>
    <w:p w14:paraId="2CBD01B9" w14:textId="2A6B1EC1" w:rsidR="00C55786" w:rsidRPr="00C55786" w:rsidRDefault="00C55786" w:rsidP="00C55786">
      <w:pPr>
        <w:jc w:val="center"/>
      </w:pPr>
      <w:r>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Pr="0012449D" w:rsidRDefault="003E4639" w:rsidP="003E4639">
      <w:pPr>
        <w:pStyle w:val="af7"/>
        <w:jc w:val="center"/>
        <w:rPr>
          <w:rFonts w:cs="Times New Roman"/>
          <w:sz w:val="24"/>
          <w:szCs w:val="24"/>
        </w:rPr>
      </w:pPr>
      <w:bookmarkStart w:id="41" w:name="_Toc48777415"/>
      <w:r w:rsidRPr="0012449D">
        <w:rPr>
          <w:rFonts w:hint="eastAsia"/>
          <w:sz w:val="24"/>
          <w:szCs w:val="24"/>
        </w:rPr>
        <w:t>圖</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圖</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Pr="0012449D">
        <w:rPr>
          <w:rFonts w:hint="eastAsia"/>
          <w:sz w:val="24"/>
          <w:szCs w:val="24"/>
        </w:rPr>
        <w:t xml:space="preserve"> </w:t>
      </w:r>
      <w:r w:rsidR="00C65C0E" w:rsidRPr="0012449D">
        <w:rPr>
          <w:rFonts w:cs="Times New Roman"/>
          <w:sz w:val="24"/>
          <w:szCs w:val="24"/>
        </w:rPr>
        <w:t>k=3</w:t>
      </w:r>
      <w:r w:rsidR="00C65C0E" w:rsidRPr="0012449D">
        <w:rPr>
          <w:rFonts w:cs="Times New Roman" w:hint="eastAsia"/>
          <w:sz w:val="24"/>
          <w:szCs w:val="24"/>
        </w:rPr>
        <w:t>時</w:t>
      </w:r>
      <w:r w:rsidR="00C65C0E" w:rsidRPr="0012449D">
        <w:rPr>
          <w:rFonts w:cs="Times New Roman"/>
          <w:sz w:val="24"/>
          <w:szCs w:val="24"/>
        </w:rPr>
        <w:t>hit ratio v</w:t>
      </w:r>
      <w:r w:rsidR="00C65C0E" w:rsidRPr="0012449D">
        <w:rPr>
          <w:rFonts w:cs="Times New Roman" w:hint="eastAsia"/>
          <w:sz w:val="24"/>
          <w:szCs w:val="24"/>
        </w:rPr>
        <w:t>e</w:t>
      </w:r>
      <w:r w:rsidR="00C65C0E" w:rsidRPr="0012449D">
        <w:rPr>
          <w:rFonts w:cs="Times New Roman"/>
          <w:sz w:val="24"/>
          <w:szCs w:val="24"/>
        </w:rPr>
        <w:t>rsus missing rate</w:t>
      </w:r>
      <w:r w:rsidR="00C65C0E" w:rsidRPr="0012449D">
        <w:rPr>
          <w:rFonts w:cs="Times New Roman" w:hint="eastAsia"/>
          <w:sz w:val="24"/>
          <w:szCs w:val="24"/>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Pr="0012449D" w:rsidRDefault="00AC4BAF" w:rsidP="00A1203C">
      <w:pPr>
        <w:pStyle w:val="af7"/>
        <w:jc w:val="center"/>
        <w:rPr>
          <w:rFonts w:cs="Times New Roman"/>
          <w:sz w:val="24"/>
          <w:szCs w:val="24"/>
        </w:rPr>
      </w:pPr>
      <w:bookmarkStart w:id="42" w:name="_Toc48777416"/>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A1203C" w:rsidRPr="0012449D">
        <w:rPr>
          <w:sz w:val="24"/>
          <w:szCs w:val="24"/>
        </w:rPr>
        <w:t xml:space="preserve"> </w:t>
      </w:r>
      <w:r w:rsidR="00EC5073" w:rsidRPr="0012449D">
        <w:rPr>
          <w:rFonts w:cs="Times New Roman"/>
          <w:sz w:val="24"/>
          <w:szCs w:val="24"/>
        </w:rPr>
        <w:t>k=</w:t>
      </w:r>
      <w:r w:rsidRPr="0012449D">
        <w:rPr>
          <w:rFonts w:cs="Times New Roman" w:hint="eastAsia"/>
          <w:sz w:val="24"/>
          <w:szCs w:val="24"/>
        </w:rPr>
        <w:t>4</w:t>
      </w:r>
      <w:r w:rsidR="00EC5073" w:rsidRPr="0012449D">
        <w:rPr>
          <w:rFonts w:cs="Times New Roman" w:hint="eastAsia"/>
          <w:sz w:val="24"/>
          <w:szCs w:val="24"/>
        </w:rPr>
        <w:t>時</w:t>
      </w:r>
      <w:r w:rsidR="00EC5073" w:rsidRPr="0012449D">
        <w:rPr>
          <w:rFonts w:cs="Times New Roman"/>
          <w:sz w:val="24"/>
          <w:szCs w:val="24"/>
        </w:rPr>
        <w:t>hit ratio v</w:t>
      </w:r>
      <w:r w:rsidR="00EC5073" w:rsidRPr="0012449D">
        <w:rPr>
          <w:rFonts w:cs="Times New Roman" w:hint="eastAsia"/>
          <w:sz w:val="24"/>
          <w:szCs w:val="24"/>
        </w:rPr>
        <w:t>e</w:t>
      </w:r>
      <w:r w:rsidR="00EC5073" w:rsidRPr="0012449D">
        <w:rPr>
          <w:rFonts w:cs="Times New Roman"/>
          <w:sz w:val="24"/>
          <w:szCs w:val="24"/>
        </w:rPr>
        <w:t>rsus miss</w:t>
      </w:r>
      <w:r w:rsidR="00F52362" w:rsidRPr="0012449D">
        <w:rPr>
          <w:rFonts w:cs="Times New Roman"/>
          <w:sz w:val="24"/>
          <w:szCs w:val="24"/>
        </w:rPr>
        <w:t>ing</w:t>
      </w:r>
      <w:r w:rsidR="00EC5073" w:rsidRPr="0012449D">
        <w:rPr>
          <w:rFonts w:cs="Times New Roman"/>
          <w:sz w:val="24"/>
          <w:szCs w:val="24"/>
        </w:rPr>
        <w:t xml:space="preserve"> rate</w:t>
      </w:r>
      <w:r w:rsidR="00EC5073" w:rsidRPr="0012449D">
        <w:rPr>
          <w:rFonts w:cs="Times New Roman" w:hint="eastAsia"/>
          <w:sz w:val="24"/>
          <w:szCs w:val="24"/>
        </w:rPr>
        <w:t>圖</w:t>
      </w:r>
      <w:bookmarkEnd w:id="42"/>
    </w:p>
    <w:p w14:paraId="6991DA00" w14:textId="6BF0644A" w:rsidR="00A56CE4" w:rsidRPr="00A56CE4" w:rsidRDefault="00A56CE4" w:rsidP="00312A4E">
      <w:pPr>
        <w:pStyle w:val="2"/>
      </w:pPr>
      <w:bookmarkStart w:id="43" w:name="_Toc48777397"/>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312A4E">
      <w:pPr>
        <w:pStyle w:val="3"/>
      </w:pPr>
      <w:bookmarkStart w:id="44" w:name="_Toc48777398"/>
      <w:r>
        <w:rPr>
          <w:rFonts w:hint="eastAsia"/>
        </w:rPr>
        <w:t>4.3.1</w:t>
      </w:r>
      <w:r>
        <w:rPr>
          <w:rFonts w:hint="eastAsia"/>
        </w:rPr>
        <w:t>實驗目的與設計</w:t>
      </w:r>
      <w:bookmarkEnd w:id="44"/>
    </w:p>
    <w:p w14:paraId="52C3A5B4" w14:textId="469E696B"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sidR="00E01426" w:rsidRPr="008845DF">
        <w:rPr>
          <w:rFonts w:cs="Times New Roman"/>
          <w:noProof/>
          <w:szCs w:val="24"/>
        </w:rPr>
        <w:t>skyline</w:t>
      </w:r>
      <w:r w:rsidR="00E01426">
        <w:rPr>
          <w:rFonts w:cs="Times New Roman"/>
          <w:noProof/>
          <w:szCs w:val="24"/>
        </w:rPr>
        <w:t xml:space="preserve"> set</w:t>
      </w:r>
      <w:r>
        <w:rPr>
          <w:rFonts w:hint="eastAsia"/>
        </w:rPr>
        <w:t>的程度</w:t>
      </w:r>
      <w:r w:rsidR="002D56B4">
        <w:rPr>
          <w:rFonts w:hint="eastAsia"/>
        </w:rPr>
        <w:t>。</w:t>
      </w:r>
    </w:p>
    <w:p w14:paraId="67B17705" w14:textId="77777777" w:rsidR="00291E62" w:rsidRPr="00E01426" w:rsidRDefault="00291E62" w:rsidP="00221727">
      <w:pPr>
        <w:ind w:firstLine="480"/>
      </w:pPr>
    </w:p>
    <w:p w14:paraId="10F878D7" w14:textId="1E18C1DC" w:rsidR="00A56CE4" w:rsidRDefault="00A56CE4" w:rsidP="00312A4E">
      <w:pPr>
        <w:pStyle w:val="3"/>
      </w:pPr>
      <w:bookmarkStart w:id="45" w:name="_Toc48777399"/>
      <w:r>
        <w:rPr>
          <w:rFonts w:hint="eastAsia"/>
        </w:rPr>
        <w:t>4.3.2</w:t>
      </w:r>
      <w:r>
        <w:rPr>
          <w:rFonts w:hint="eastAsia"/>
        </w:rPr>
        <w:t>實驗方法</w:t>
      </w:r>
      <w:bookmarkEnd w:id="45"/>
    </w:p>
    <w:p w14:paraId="208F15D5" w14:textId="23065BC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E01426" w:rsidRPr="008845DF">
        <w:rPr>
          <w:rFonts w:cs="Times New Roman"/>
          <w:noProof/>
          <w:szCs w:val="24"/>
        </w:rPr>
        <w:t>skyline</w:t>
      </w:r>
      <w:r w:rsidR="00E01426">
        <w:rPr>
          <w:rFonts w:cs="Times New Roman"/>
          <w:noProof/>
          <w:szCs w:val="24"/>
        </w:rPr>
        <w:t xml:space="preserv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E01426" w:rsidRPr="008845DF">
        <w:rPr>
          <w:rFonts w:cs="Times New Roman"/>
          <w:noProof/>
          <w:szCs w:val="24"/>
        </w:rPr>
        <w:t>skyline</w:t>
      </w:r>
      <w:r w:rsidR="00E01426">
        <w:rPr>
          <w:rFonts w:cs="Times New Roman"/>
          <w:noProof/>
          <w:szCs w:val="24"/>
        </w:rPr>
        <w:t xml:space="preserve"> set</w:t>
      </w:r>
      <w:r w:rsidR="002907DC">
        <w:rPr>
          <w:rFonts w:hint="eastAsia"/>
        </w:rPr>
        <w:t>做比較計算出相似程度。若越接近原</w:t>
      </w:r>
      <w:r w:rsidR="00E01426" w:rsidRPr="008845DF">
        <w:rPr>
          <w:rFonts w:cs="Times New Roman"/>
          <w:noProof/>
          <w:szCs w:val="24"/>
        </w:rPr>
        <w:t>skyline</w:t>
      </w:r>
      <w:r w:rsidR="00E01426">
        <w:rPr>
          <w:rFonts w:cs="Times New Roman"/>
          <w:noProof/>
          <w:szCs w:val="24"/>
        </w:rPr>
        <w:t xml:space="preserv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312A4E">
      <w:pPr>
        <w:pStyle w:val="3"/>
      </w:pPr>
      <w:bookmarkStart w:id="46" w:name="_Toc48777400"/>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2449D" w:rsidRDefault="0097520B" w:rsidP="00A1203C">
      <w:pPr>
        <w:pStyle w:val="af7"/>
        <w:jc w:val="center"/>
        <w:rPr>
          <w:sz w:val="24"/>
          <w:szCs w:val="24"/>
        </w:rPr>
      </w:pPr>
      <w:bookmarkStart w:id="47" w:name="_Toc48777407"/>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1</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2449D" w:rsidRDefault="00AC4BAF" w:rsidP="00A1203C">
      <w:pPr>
        <w:pStyle w:val="af7"/>
        <w:jc w:val="center"/>
        <w:rPr>
          <w:sz w:val="24"/>
          <w:szCs w:val="24"/>
        </w:rPr>
      </w:pPr>
      <w:bookmarkStart w:id="48" w:name="_Toc48777417"/>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5</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2449D" w:rsidRDefault="0097520B" w:rsidP="00A1203C">
      <w:pPr>
        <w:pStyle w:val="af7"/>
        <w:jc w:val="center"/>
        <w:rPr>
          <w:sz w:val="24"/>
          <w:szCs w:val="24"/>
        </w:rPr>
      </w:pPr>
      <w:bookmarkStart w:id="49" w:name="_Toc48777408"/>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2</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2449D" w:rsidRDefault="00AC4BAF" w:rsidP="00A1203C">
      <w:pPr>
        <w:pStyle w:val="af7"/>
        <w:jc w:val="center"/>
        <w:rPr>
          <w:sz w:val="24"/>
          <w:szCs w:val="24"/>
        </w:rPr>
      </w:pPr>
      <w:bookmarkStart w:id="50" w:name="_Toc48777418"/>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6</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E87C70" w:rsidRPr="0012449D">
        <w:rPr>
          <w:rFonts w:hint="eastAsia"/>
          <w:sz w:val="24"/>
          <w:szCs w:val="24"/>
        </w:rPr>
        <w:t>各</w:t>
      </w:r>
      <w:proofErr w:type="gramEnd"/>
      <w:r w:rsidR="001E58C6" w:rsidRPr="0012449D">
        <w:rPr>
          <w:rFonts w:hint="eastAsia"/>
          <w:sz w:val="24"/>
          <w:szCs w:val="24"/>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2449D" w:rsidRDefault="00823D36" w:rsidP="0064629F">
      <w:pPr>
        <w:pStyle w:val="af7"/>
        <w:jc w:val="center"/>
        <w:rPr>
          <w:sz w:val="24"/>
          <w:szCs w:val="24"/>
        </w:rPr>
      </w:pPr>
      <w:bookmarkStart w:id="51" w:name="_Toc48777409"/>
      <w:r w:rsidRPr="0012449D">
        <w:rPr>
          <w:rFonts w:hint="eastAsia"/>
          <w:sz w:val="24"/>
          <w:szCs w:val="24"/>
        </w:rPr>
        <w:lastRenderedPageBreak/>
        <w:t>表</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表</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0064629F" w:rsidRPr="0012449D">
        <w:rPr>
          <w:rFonts w:hint="eastAsia"/>
          <w:sz w:val="24"/>
          <w:szCs w:val="24"/>
        </w:rPr>
        <w:t xml:space="preserve"> </w:t>
      </w:r>
      <w:r w:rsidRPr="0012449D">
        <w:rPr>
          <w:sz w:val="24"/>
          <w:szCs w:val="24"/>
        </w:rPr>
        <w:t>k=</w:t>
      </w:r>
      <w:r w:rsidRPr="0012449D">
        <w:rPr>
          <w:rFonts w:hint="eastAsia"/>
          <w:sz w:val="24"/>
          <w:szCs w:val="24"/>
        </w:rPr>
        <w:t>13</w:t>
      </w:r>
      <w:proofErr w:type="gramStart"/>
      <w:r w:rsidRPr="0012449D">
        <w:rPr>
          <w:rFonts w:hint="eastAsia"/>
          <w:sz w:val="24"/>
          <w:szCs w:val="24"/>
        </w:rPr>
        <w:t>各</w:t>
      </w:r>
      <w:proofErr w:type="gramEnd"/>
      <w:r w:rsidRPr="0012449D">
        <w:rPr>
          <w:rFonts w:hint="eastAsia"/>
          <w:sz w:val="24"/>
          <w:szCs w:val="24"/>
        </w:rPr>
        <w:t>填補</w:t>
      </w:r>
      <w:r w:rsidR="001E58C6" w:rsidRPr="0012449D">
        <w:rPr>
          <w:rFonts w:hint="eastAsia"/>
          <w:sz w:val="24"/>
          <w:szCs w:val="24"/>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Pr="0012449D" w:rsidRDefault="00BC4B2D" w:rsidP="00A1203C">
      <w:pPr>
        <w:pStyle w:val="af7"/>
        <w:jc w:val="center"/>
        <w:rPr>
          <w:sz w:val="24"/>
          <w:szCs w:val="24"/>
        </w:rPr>
      </w:pPr>
      <w:bookmarkStart w:id="52" w:name="_Toc44592103"/>
      <w:bookmarkStart w:id="53" w:name="_Toc48777419"/>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7</w:t>
      </w:r>
      <w:r w:rsidR="003E4639" w:rsidRPr="0012449D">
        <w:rPr>
          <w:sz w:val="24"/>
          <w:szCs w:val="24"/>
        </w:rPr>
        <w:fldChar w:fldCharType="end"/>
      </w:r>
      <w:r w:rsidR="00A1203C" w:rsidRPr="0012449D">
        <w:rPr>
          <w:sz w:val="24"/>
          <w:szCs w:val="24"/>
        </w:rPr>
        <w:t xml:space="preserve"> </w:t>
      </w:r>
      <w:r w:rsidR="00513ECF" w:rsidRPr="0012449D">
        <w:rPr>
          <w:sz w:val="24"/>
          <w:szCs w:val="24"/>
        </w:rPr>
        <w:t>k=13</w:t>
      </w:r>
      <w:bookmarkEnd w:id="52"/>
      <w:proofErr w:type="gramStart"/>
      <w:r w:rsidR="001E58C6" w:rsidRPr="0012449D">
        <w:rPr>
          <w:rFonts w:hint="eastAsia"/>
          <w:sz w:val="24"/>
          <w:szCs w:val="24"/>
        </w:rPr>
        <w:t>各</w:t>
      </w:r>
      <w:proofErr w:type="gramEnd"/>
      <w:r w:rsidR="00871746" w:rsidRPr="0012449D">
        <w:rPr>
          <w:rFonts w:hint="eastAsia"/>
          <w:sz w:val="24"/>
          <w:szCs w:val="24"/>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312A4E">
      <w:pPr>
        <w:pStyle w:val="2"/>
      </w:pPr>
      <w:bookmarkStart w:id="54" w:name="_Toc48777401"/>
      <w:r>
        <w:rPr>
          <w:rFonts w:hint="eastAsia"/>
        </w:rPr>
        <w:lastRenderedPageBreak/>
        <w:t>4</w:t>
      </w:r>
      <w:r>
        <w:t>.4</w:t>
      </w:r>
      <w:r w:rsidR="00BF6E60">
        <w:rPr>
          <w:rFonts w:hint="eastAsia"/>
        </w:rPr>
        <w:t>實驗結論</w:t>
      </w:r>
      <w:bookmarkEnd w:id="54"/>
    </w:p>
    <w:p w14:paraId="703C2B2E" w14:textId="3FDCFAA2" w:rsidR="007C7E70" w:rsidRDefault="00513ECF" w:rsidP="001E58C6">
      <w:pPr>
        <w:ind w:firstLine="360"/>
      </w:pPr>
      <w:r>
        <w:rPr>
          <w:rFonts w:hint="eastAsia"/>
        </w:rPr>
        <w:t>由</w:t>
      </w:r>
      <w:r w:rsidR="00124D33">
        <w:rPr>
          <w:rFonts w:hint="eastAsia"/>
        </w:rPr>
        <w:t>實驗二的圖</w:t>
      </w:r>
      <w:r w:rsidR="003F0D66">
        <w:rPr>
          <w:rFonts w:hint="eastAsia"/>
        </w:rPr>
        <w:t>4.5</w:t>
      </w:r>
      <w:r w:rsidR="003F0D66">
        <w:rPr>
          <w:rFonts w:hint="eastAsia"/>
        </w:rPr>
        <w:t>、圖</w:t>
      </w:r>
      <w:r w:rsidR="003F0D66">
        <w:rPr>
          <w:rFonts w:hint="eastAsia"/>
        </w:rPr>
        <w:t>4.6</w:t>
      </w:r>
      <w:r w:rsidR="003F0D66">
        <w:rPr>
          <w:rFonts w:hint="eastAsia"/>
        </w:rPr>
        <w:t>與圖</w:t>
      </w:r>
      <w:r w:rsidR="003F0D66">
        <w:rPr>
          <w:rFonts w:hint="eastAsia"/>
        </w:rPr>
        <w:t>4.7</w:t>
      </w:r>
      <w:r w:rsidR="003F0D66">
        <w:rPr>
          <w:rFonts w:hint="eastAsia"/>
        </w:rPr>
        <w:t>中</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8777402"/>
      <w:r>
        <w:rPr>
          <w:rFonts w:hint="eastAsia"/>
        </w:rPr>
        <w:lastRenderedPageBreak/>
        <w:t>結論與未來方向</w:t>
      </w:r>
      <w:bookmarkEnd w:id="55"/>
    </w:p>
    <w:p w14:paraId="06E40AE4" w14:textId="02EED7C2" w:rsidR="00291E62" w:rsidRPr="00291E62" w:rsidRDefault="00291E62" w:rsidP="00B737C6">
      <w:pPr>
        <w:ind w:firstLine="480"/>
      </w:pPr>
      <w:r>
        <w:rPr>
          <w:rFonts w:hint="eastAsia"/>
        </w:rPr>
        <w:t>本章分為兩部分，</w:t>
      </w:r>
      <w:r w:rsidR="002F19BE">
        <w:rPr>
          <w:rFonts w:hint="eastAsia"/>
        </w:rPr>
        <w:t>5.1</w:t>
      </w:r>
      <w:r>
        <w:rPr>
          <w:rFonts w:hint="eastAsia"/>
        </w:rPr>
        <w:t>節</w:t>
      </w:r>
      <w:r w:rsidR="006A5104">
        <w:rPr>
          <w:rFonts w:hint="eastAsia"/>
        </w:rPr>
        <w:t>總結</w:t>
      </w:r>
      <w:r w:rsidR="003F487F">
        <w:rPr>
          <w:rFonts w:hint="eastAsia"/>
        </w:rPr>
        <w:t>本研究</w:t>
      </w:r>
      <w:r w:rsidR="002F19BE">
        <w:rPr>
          <w:rFonts w:hint="eastAsia"/>
        </w:rPr>
        <w:t>結論</w:t>
      </w:r>
      <w:r w:rsidR="007472E6">
        <w:rPr>
          <w:rFonts w:hint="eastAsia"/>
        </w:rPr>
        <w:t>，</w:t>
      </w:r>
      <w:r w:rsidR="002F19BE">
        <w:rPr>
          <w:rFonts w:hint="eastAsia"/>
        </w:rPr>
        <w:t>5.2</w:t>
      </w:r>
      <w:r w:rsidR="007472E6">
        <w:rPr>
          <w:rFonts w:hint="eastAsia"/>
        </w:rPr>
        <w:t>節</w:t>
      </w:r>
      <w:r w:rsidR="002F19BE">
        <w:rPr>
          <w:rFonts w:hint="eastAsia"/>
        </w:rPr>
        <w:t>則</w:t>
      </w:r>
      <w:r w:rsidR="007472E6">
        <w:rPr>
          <w:rFonts w:hint="eastAsia"/>
        </w:rPr>
        <w:t>探討未來可</w:t>
      </w:r>
      <w:r w:rsidR="003F487F">
        <w:rPr>
          <w:rFonts w:hint="eastAsia"/>
        </w:rPr>
        <w:t>研究</w:t>
      </w:r>
      <w:r w:rsidR="007472E6">
        <w:rPr>
          <w:rFonts w:hint="eastAsia"/>
        </w:rPr>
        <w:t>的方向與工作。</w:t>
      </w:r>
    </w:p>
    <w:p w14:paraId="5BC2F188" w14:textId="7A17669B" w:rsidR="00AB148B" w:rsidRDefault="00AB148B" w:rsidP="00312A4E">
      <w:pPr>
        <w:pStyle w:val="2"/>
      </w:pPr>
      <w:bookmarkStart w:id="56" w:name="_Toc48777403"/>
      <w:r>
        <w:rPr>
          <w:rFonts w:hint="eastAsia"/>
        </w:rPr>
        <w:t>5.1</w:t>
      </w:r>
      <w:r>
        <w:rPr>
          <w:rFonts w:hint="eastAsia"/>
        </w:rPr>
        <w:t>結論</w:t>
      </w:r>
      <w:bookmarkEnd w:id="56"/>
    </w:p>
    <w:p w14:paraId="6E9EE546" w14:textId="45A63E2E" w:rsidR="00FA22C8" w:rsidRDefault="00E05924" w:rsidP="008B64DC">
      <w:pPr>
        <w:ind w:firstLine="480"/>
        <w:rPr>
          <w:shd w:val="clear" w:color="auto" w:fill="FFFFFF"/>
        </w:rPr>
      </w:pPr>
      <w:r>
        <w:rPr>
          <w:shd w:val="clear" w:color="auto" w:fill="FFFFFF"/>
        </w:rPr>
        <w:t>本</w:t>
      </w:r>
      <w:r>
        <w:rPr>
          <w:rFonts w:hint="eastAsia"/>
          <w:shd w:val="clear" w:color="auto" w:fill="FFFFFF"/>
        </w:rPr>
        <w:t>研究提出</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w:t>
      </w:r>
      <w:r w:rsidRPr="00367D1C">
        <w:rPr>
          <w:rFonts w:hint="eastAsia"/>
          <w:color w:val="0070C0"/>
          <w:shd w:val="clear" w:color="auto" w:fill="FFFFFF"/>
        </w:rPr>
        <w:t>，利用給予不同權重值以及新的</w:t>
      </w:r>
      <w:proofErr w:type="gramStart"/>
      <w:r w:rsidRPr="00367D1C">
        <w:rPr>
          <w:rFonts w:hint="eastAsia"/>
          <w:color w:val="0070C0"/>
          <w:shd w:val="clear" w:color="auto" w:fill="FFFFFF"/>
        </w:rPr>
        <w:t>採</w:t>
      </w:r>
      <w:proofErr w:type="gramEnd"/>
      <w:r w:rsidRPr="00367D1C">
        <w:rPr>
          <w:rFonts w:hint="eastAsia"/>
          <w:color w:val="0070C0"/>
          <w:shd w:val="clear" w:color="auto" w:fill="FFFFFF"/>
        </w:rPr>
        <w:t>樣機制。同時改善</w:t>
      </w:r>
      <w:r w:rsidRPr="00367D1C">
        <w:rPr>
          <w:rFonts w:hint="eastAsia"/>
          <w:color w:val="0070C0"/>
          <w:shd w:val="clear" w:color="auto" w:fill="FFFFFF"/>
        </w:rPr>
        <w:t>k</w:t>
      </w:r>
      <w:r w:rsidRPr="00367D1C">
        <w:rPr>
          <w:rFonts w:hint="eastAsia"/>
          <w:color w:val="0070C0"/>
          <w:shd w:val="clear" w:color="auto" w:fill="FFFFFF"/>
        </w:rPr>
        <w:t>鄰近點填補法中，因為含有缺失值導致</w:t>
      </w:r>
      <w:r w:rsidRPr="00367D1C">
        <w:rPr>
          <w:rFonts w:hint="eastAsia"/>
          <w:color w:val="0070C0"/>
        </w:rPr>
        <w:t>找錯鄰近點與鄰近點不足的困境</w:t>
      </w:r>
      <w:r w:rsidRPr="00367D1C">
        <w:rPr>
          <w:rFonts w:hint="eastAsia"/>
          <w:color w:val="0070C0"/>
          <w:shd w:val="clear" w:color="auto" w:fill="FFFFFF"/>
        </w:rPr>
        <w:t>。本研究發現</w:t>
      </w:r>
      <w:r w:rsidRPr="00926668">
        <w:rPr>
          <w:rFonts w:hint="eastAsia"/>
          <w:color w:val="0070C0"/>
          <w:shd w:val="clear" w:color="auto" w:fill="FFFFFF"/>
        </w:rPr>
        <w:t>，資料集的</w:t>
      </w:r>
      <w:r w:rsidRPr="00926668">
        <w:rPr>
          <w:color w:val="0070C0"/>
          <w:shd w:val="clear" w:color="auto" w:fill="FFFFFF"/>
        </w:rPr>
        <w:t>missing rate</w:t>
      </w:r>
      <w:r w:rsidRPr="00926668">
        <w:rPr>
          <w:rFonts w:hint="eastAsia"/>
          <w:color w:val="0070C0"/>
          <w:shd w:val="clear" w:color="auto" w:fill="FFFFFF"/>
        </w:rPr>
        <w:t>超過</w:t>
      </w:r>
      <w:r w:rsidRPr="00926668">
        <w:rPr>
          <w:color w:val="0070C0"/>
          <w:shd w:val="clear" w:color="auto" w:fill="FFFFFF"/>
        </w:rPr>
        <w:t>20%</w:t>
      </w:r>
      <w:r w:rsidRPr="00926668">
        <w:rPr>
          <w:rFonts w:hint="eastAsia"/>
          <w:color w:val="0070C0"/>
          <w:shd w:val="clear" w:color="auto" w:fill="FFFFFF"/>
        </w:rPr>
        <w:t>下</w:t>
      </w:r>
      <w:r w:rsidRPr="001511BE">
        <w:rPr>
          <w:rFonts w:hint="eastAsia"/>
          <w:color w:val="0070C0"/>
          <w:shd w:val="clear" w:color="auto" w:fill="FFFFFF"/>
        </w:rPr>
        <w:t>且當</w:t>
      </w:r>
      <w:r w:rsidRPr="001511BE">
        <w:rPr>
          <w:rFonts w:hint="eastAsia"/>
          <w:color w:val="0070C0"/>
          <w:shd w:val="clear" w:color="auto" w:fill="FFFFFF"/>
        </w:rPr>
        <w:t>k</w:t>
      </w:r>
      <w:r w:rsidRPr="001511BE">
        <w:rPr>
          <w:rFonts w:hint="eastAsia"/>
          <w:color w:val="0070C0"/>
          <w:shd w:val="clear" w:color="auto" w:fill="FFFFFF"/>
        </w:rPr>
        <w:t>為</w:t>
      </w:r>
      <w:r w:rsidRPr="001511BE">
        <w:rPr>
          <w:rFonts w:hint="eastAsia"/>
          <w:color w:val="0070C0"/>
          <w:shd w:val="clear" w:color="auto" w:fill="FFFFFF"/>
        </w:rPr>
        <w:t>1</w:t>
      </w:r>
      <w:r w:rsidRPr="001511BE">
        <w:rPr>
          <w:rFonts w:hint="eastAsia"/>
          <w:color w:val="0070C0"/>
          <w:shd w:val="clear" w:color="auto" w:fill="FFFFFF"/>
        </w:rPr>
        <w:t>時，</w:t>
      </w:r>
      <w:r w:rsidRPr="001511BE" w:rsidDel="00F317A0">
        <w:rPr>
          <w:rFonts w:hint="eastAsia"/>
          <w:color w:val="0070C0"/>
          <w:shd w:val="clear" w:color="auto" w:fill="FFFFFF"/>
        </w:rPr>
        <w:t xml:space="preserve"> </w:t>
      </w:r>
      <w:r w:rsidRPr="001511BE">
        <w:rPr>
          <w:rFonts w:hint="eastAsia"/>
          <w:color w:val="0070C0"/>
          <w:shd w:val="clear" w:color="auto" w:fill="FFFFFF"/>
        </w:rPr>
        <w:t>k</w:t>
      </w:r>
      <w:r w:rsidRPr="001511BE">
        <w:rPr>
          <w:rFonts w:hint="eastAsia"/>
          <w:color w:val="0070C0"/>
          <w:shd w:val="clear" w:color="auto" w:fill="FFFFFF"/>
        </w:rPr>
        <w:t>鄰近點填補法所產生的近似天際線與原天際線的相似</w:t>
      </w:r>
      <w:proofErr w:type="gramStart"/>
      <w:r w:rsidRPr="001511BE">
        <w:rPr>
          <w:rFonts w:hint="eastAsia"/>
          <w:color w:val="0070C0"/>
          <w:shd w:val="clear" w:color="auto" w:fill="FFFFFF"/>
        </w:rPr>
        <w:t>度已驟降至</w:t>
      </w:r>
      <w:proofErr w:type="gramEnd"/>
      <w:r w:rsidRPr="001511BE">
        <w:rPr>
          <w:rFonts w:hint="eastAsia"/>
          <w:color w:val="0070C0"/>
          <w:shd w:val="clear" w:color="auto" w:fill="FFFFFF"/>
        </w:rPr>
        <w:t>50%</w:t>
      </w:r>
      <w:r w:rsidRPr="001511BE">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所產生的近似天際線與原天際線的相似度至少有</w:t>
      </w:r>
      <w:r w:rsidRPr="00D65E88">
        <w:rPr>
          <w:rFonts w:hint="eastAsia"/>
          <w:color w:val="0070C0"/>
          <w:shd w:val="clear" w:color="auto" w:fill="FFFFFF"/>
        </w:rPr>
        <w:t>80%</w:t>
      </w:r>
      <w:r w:rsidRPr="00D65E88">
        <w:rPr>
          <w:rFonts w:hint="eastAsia"/>
          <w:color w:val="0070C0"/>
          <w:shd w:val="clear" w:color="auto" w:fill="FFFFFF"/>
        </w:rPr>
        <w:t>。當</w:t>
      </w:r>
      <w:r w:rsidRPr="00D65E88">
        <w:rPr>
          <w:rFonts w:hint="eastAsia"/>
          <w:color w:val="0070C0"/>
          <w:shd w:val="clear" w:color="auto" w:fill="FFFFFF"/>
        </w:rPr>
        <w:t>k</w:t>
      </w:r>
      <w:r w:rsidRPr="00D65E88">
        <w:rPr>
          <w:rFonts w:hint="eastAsia"/>
          <w:color w:val="0070C0"/>
          <w:shd w:val="clear" w:color="auto" w:fill="FFFFFF"/>
        </w:rPr>
        <w:t>為</w:t>
      </w:r>
      <w:r w:rsidRPr="00D65E88">
        <w:rPr>
          <w:rFonts w:hint="eastAsia"/>
          <w:color w:val="0070C0"/>
          <w:shd w:val="clear" w:color="auto" w:fill="FFFFFF"/>
        </w:rPr>
        <w:t>5</w:t>
      </w:r>
      <w:r w:rsidRPr="00D65E88">
        <w:rPr>
          <w:rFonts w:hint="eastAsia"/>
          <w:color w:val="0070C0"/>
          <w:shd w:val="clear" w:color="auto" w:fill="FFFFFF"/>
        </w:rPr>
        <w:t>時，</w:t>
      </w:r>
      <w:r w:rsidRPr="00D65E88">
        <w:rPr>
          <w:rFonts w:hint="eastAsia"/>
          <w:color w:val="0070C0"/>
          <w:shd w:val="clear" w:color="auto" w:fill="FFFFFF"/>
        </w:rPr>
        <w:t>k</w:t>
      </w:r>
      <w:r w:rsidRPr="00D65E88">
        <w:rPr>
          <w:rFonts w:hint="eastAsia"/>
          <w:color w:val="0070C0"/>
          <w:shd w:val="clear" w:color="auto" w:fill="FFFFFF"/>
        </w:rPr>
        <w:t>鄰近點填補法的相似度剩下</w:t>
      </w:r>
      <w:r w:rsidRPr="00D65E88">
        <w:rPr>
          <w:rFonts w:hint="eastAsia"/>
          <w:color w:val="0070C0"/>
          <w:shd w:val="clear" w:color="auto" w:fill="FFFFFF"/>
        </w:rPr>
        <w:t>66.6%</w:t>
      </w:r>
      <w:r w:rsidRPr="00D65E88">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卻可以保有</w:t>
      </w:r>
      <w:r w:rsidRPr="00D65E88">
        <w:rPr>
          <w:rFonts w:hint="eastAsia"/>
          <w:color w:val="0070C0"/>
          <w:shd w:val="clear" w:color="auto" w:fill="FFFFFF"/>
        </w:rPr>
        <w:t>83.3%</w:t>
      </w:r>
      <w:r w:rsidRPr="00D65E88">
        <w:rPr>
          <w:rFonts w:hint="eastAsia"/>
          <w:color w:val="0070C0"/>
          <w:shd w:val="clear" w:color="auto" w:fill="FFFFFF"/>
        </w:rPr>
        <w:t>的相似度。即使在對</w:t>
      </w:r>
      <w:r w:rsidRPr="00D65E88">
        <w:rPr>
          <w:rFonts w:hint="eastAsia"/>
          <w:color w:val="0070C0"/>
          <w:shd w:val="clear" w:color="auto" w:fill="FFFFFF"/>
        </w:rPr>
        <w:t>k</w:t>
      </w:r>
      <w:r w:rsidRPr="00D65E88">
        <w:rPr>
          <w:rFonts w:hint="eastAsia"/>
          <w:color w:val="0070C0"/>
          <w:shd w:val="clear" w:color="auto" w:fill="FFFFFF"/>
        </w:rPr>
        <w:t>鄰近點填補法最有利的情形，</w:t>
      </w:r>
      <w:r w:rsidRPr="00D65E88">
        <w:rPr>
          <w:rFonts w:hint="eastAsia"/>
          <w:color w:val="0070C0"/>
          <w:shd w:val="clear" w:color="auto" w:fill="FFFFFF"/>
        </w:rPr>
        <w:t>k</w:t>
      </w:r>
      <w:r w:rsidRPr="00D65E88">
        <w:rPr>
          <w:rFonts w:hint="eastAsia"/>
          <w:color w:val="0070C0"/>
          <w:shd w:val="clear" w:color="auto" w:fill="FFFFFF"/>
        </w:rPr>
        <w:t>取</w:t>
      </w:r>
      <w:r w:rsidRPr="00D65E88">
        <w:rPr>
          <w:rFonts w:hint="eastAsia"/>
          <w:color w:val="0070C0"/>
          <w:shd w:val="clear" w:color="auto" w:fill="FFFFFF"/>
        </w:rPr>
        <w:t>13</w:t>
      </w:r>
      <w:r w:rsidRPr="00D65E88">
        <w:rPr>
          <w:rFonts w:hint="eastAsia"/>
          <w:color w:val="0070C0"/>
          <w:shd w:val="clear" w:color="auto" w:fill="FFFFFF"/>
        </w:rPr>
        <w:t>下，資料集的</w:t>
      </w:r>
      <w:r w:rsidRPr="001511BE">
        <w:rPr>
          <w:rFonts w:hint="eastAsia"/>
          <w:color w:val="0070C0"/>
          <w:shd w:val="clear" w:color="auto" w:fill="FFFFFF"/>
        </w:rPr>
        <w:t>m</w:t>
      </w:r>
      <w:r w:rsidRPr="001511BE">
        <w:rPr>
          <w:color w:val="0070C0"/>
          <w:shd w:val="clear" w:color="auto" w:fill="FFFFFF"/>
        </w:rPr>
        <w:t>issing rate</w:t>
      </w:r>
      <w:r w:rsidRPr="001511BE">
        <w:rPr>
          <w:rFonts w:hint="eastAsia"/>
          <w:color w:val="0070C0"/>
          <w:shd w:val="clear" w:color="auto" w:fill="FFFFFF"/>
        </w:rPr>
        <w:t>為</w:t>
      </w:r>
      <w:r w:rsidRPr="001511BE">
        <w:rPr>
          <w:rFonts w:hint="eastAsia"/>
          <w:color w:val="0070C0"/>
          <w:shd w:val="clear" w:color="auto" w:fill="FFFFFF"/>
        </w:rPr>
        <w:t>80%</w:t>
      </w:r>
      <w:r w:rsidRPr="001511BE">
        <w:rPr>
          <w:rFonts w:hint="eastAsia"/>
          <w:color w:val="0070C0"/>
          <w:shd w:val="clear" w:color="auto" w:fill="FFFFFF"/>
        </w:rPr>
        <w:t>時，</w:t>
      </w:r>
      <w:r w:rsidRPr="001511BE">
        <w:rPr>
          <w:rFonts w:hint="eastAsia"/>
          <w:color w:val="0070C0"/>
          <w:shd w:val="clear" w:color="auto" w:fill="FFFFFF"/>
        </w:rPr>
        <w:t>k</w:t>
      </w:r>
      <w:r w:rsidRPr="001511BE">
        <w:rPr>
          <w:rFonts w:hint="eastAsia"/>
          <w:color w:val="0070C0"/>
          <w:shd w:val="clear" w:color="auto" w:fill="FFFFFF"/>
        </w:rPr>
        <w:t>鄰近點填補法的相似度也僅剩下</w:t>
      </w:r>
      <w:r w:rsidRPr="001511BE">
        <w:rPr>
          <w:rFonts w:hint="eastAsia"/>
          <w:color w:val="0070C0"/>
          <w:shd w:val="clear" w:color="auto" w:fill="FFFFFF"/>
        </w:rPr>
        <w:t>38.4%</w:t>
      </w:r>
      <w:r w:rsidRPr="001511BE">
        <w:rPr>
          <w:rFonts w:hint="eastAsia"/>
          <w:color w:val="0070C0"/>
          <w:shd w:val="clear" w:color="auto" w:fill="FFFFFF"/>
        </w:rPr>
        <w:t>但</w:t>
      </w:r>
      <w:proofErr w:type="spellStart"/>
      <w:r w:rsidRPr="001511BE">
        <w:rPr>
          <w:rFonts w:hint="eastAsia"/>
          <w:color w:val="0070C0"/>
          <w:shd w:val="clear" w:color="auto" w:fill="FFFFFF"/>
        </w:rPr>
        <w:t>s</w:t>
      </w:r>
      <w:r w:rsidRPr="001511BE">
        <w:rPr>
          <w:color w:val="0070C0"/>
          <w:shd w:val="clear" w:color="auto" w:fill="FFFFFF"/>
        </w:rPr>
        <w:t>k</w:t>
      </w:r>
      <w:proofErr w:type="spellEnd"/>
      <w:r w:rsidRPr="001511BE">
        <w:rPr>
          <w:color w:val="0070C0"/>
          <w:shd w:val="clear" w:color="auto" w:fill="FFFFFF"/>
        </w:rPr>
        <w:t>-NN Imputation</w:t>
      </w:r>
      <w:r w:rsidRPr="001511BE">
        <w:rPr>
          <w:rFonts w:hint="eastAsia"/>
          <w:color w:val="0070C0"/>
          <w:shd w:val="clear" w:color="auto" w:fill="FFFFFF"/>
        </w:rPr>
        <w:t>演算</w:t>
      </w:r>
      <w:r w:rsidRPr="001511BE">
        <w:rPr>
          <w:color w:val="0070C0"/>
          <w:shd w:val="clear" w:color="auto" w:fill="FFFFFF"/>
        </w:rPr>
        <w:t>法</w:t>
      </w:r>
      <w:r w:rsidRPr="001511BE">
        <w:rPr>
          <w:rFonts w:hint="eastAsia"/>
          <w:color w:val="0070C0"/>
          <w:shd w:val="clear" w:color="auto" w:fill="FFFFFF"/>
        </w:rPr>
        <w:t>的相似度卻仍然可以維持在</w:t>
      </w:r>
      <w:r w:rsidRPr="001511BE">
        <w:rPr>
          <w:rFonts w:hint="eastAsia"/>
          <w:color w:val="0070C0"/>
          <w:shd w:val="clear" w:color="auto" w:fill="FFFFFF"/>
        </w:rPr>
        <w:t>75%</w:t>
      </w:r>
      <w:r w:rsidRPr="001511BE">
        <w:rPr>
          <w:rFonts w:hint="eastAsia"/>
          <w:color w:val="0070C0"/>
          <w:shd w:val="clear" w:color="auto" w:fill="FFFFFF"/>
        </w:rPr>
        <w:t>。</w:t>
      </w:r>
      <w:r>
        <w:rPr>
          <w:rFonts w:hint="eastAsia"/>
          <w:shd w:val="clear" w:color="auto" w:fill="FFFFFF"/>
        </w:rPr>
        <w:t>根據實驗證實，</w:t>
      </w:r>
      <w:r>
        <w:rPr>
          <w:shd w:val="clear" w:color="auto" w:fill="FFFFFF"/>
        </w:rPr>
        <w:t>本論文</w:t>
      </w:r>
      <w:r>
        <w:rPr>
          <w:rFonts w:hint="eastAsia"/>
          <w:shd w:val="clear" w:color="auto" w:fill="FFFFFF"/>
        </w:rPr>
        <w:t>所提出的</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在</w:t>
      </w:r>
      <w:r>
        <w:rPr>
          <w:rFonts w:hint="eastAsia"/>
          <w:shd w:val="clear" w:color="auto" w:fill="FFFFFF"/>
        </w:rPr>
        <w:t>解決改善不完整資料集時執行天際線查詢演算法</w:t>
      </w:r>
      <w:r>
        <w:rPr>
          <w:shd w:val="clear" w:color="auto" w:fill="FFFFFF"/>
        </w:rPr>
        <w:t>具有</w:t>
      </w:r>
      <w:r>
        <w:rPr>
          <w:rFonts w:hint="eastAsia"/>
          <w:shd w:val="clear" w:color="auto" w:fill="FFFFFF"/>
        </w:rPr>
        <w:t>良好</w:t>
      </w:r>
      <w:r>
        <w:rPr>
          <w:shd w:val="clear" w:color="auto" w:fill="FFFFFF"/>
        </w:rPr>
        <w:t>的</w:t>
      </w:r>
      <w:r>
        <w:rPr>
          <w:rFonts w:hint="eastAsia"/>
          <w:shd w:val="clear" w:color="auto" w:fill="FFFFFF"/>
        </w:rPr>
        <w:t>填補</w:t>
      </w:r>
      <w:r>
        <w:rPr>
          <w:shd w:val="clear" w:color="auto" w:fill="FFFFFF"/>
        </w:rPr>
        <w:t>效果。</w:t>
      </w:r>
    </w:p>
    <w:p w14:paraId="67D4C92F" w14:textId="77777777" w:rsidR="008415C7" w:rsidRPr="00FA22C8" w:rsidRDefault="008415C7" w:rsidP="00FA22C8"/>
    <w:p w14:paraId="58E5E582" w14:textId="08FF90C8" w:rsidR="00EB67E8" w:rsidRDefault="00C562CB" w:rsidP="00312A4E">
      <w:pPr>
        <w:pStyle w:val="2"/>
      </w:pPr>
      <w:bookmarkStart w:id="57" w:name="_Toc48777404"/>
      <w:r>
        <w:rPr>
          <w:rFonts w:hint="eastAsia"/>
        </w:rPr>
        <w:t>5.2</w:t>
      </w:r>
      <w:r>
        <w:rPr>
          <w:rFonts w:hint="eastAsia"/>
        </w:rPr>
        <w:t>未來</w:t>
      </w:r>
      <w:r w:rsidR="003F487F">
        <w:rPr>
          <w:rFonts w:hint="eastAsia"/>
        </w:rPr>
        <w:t>研究</w:t>
      </w:r>
      <w:r>
        <w:rPr>
          <w:rFonts w:hint="eastAsia"/>
        </w:rPr>
        <w:t>方向</w:t>
      </w:r>
      <w:bookmarkEnd w:id="57"/>
    </w:p>
    <w:p w14:paraId="5AE16E22" w14:textId="7E19CC24" w:rsidR="00F90F16"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w:t>
      </w:r>
      <w:proofErr w:type="gramEnd"/>
      <w:r>
        <w:rPr>
          <w:rFonts w:hint="eastAsia"/>
          <w:color w:val="0070C0"/>
        </w:rPr>
        <w:t>其中</w:t>
      </w:r>
      <w:r w:rsidR="00EB37BE">
        <w:rPr>
          <w:rFonts w:hint="eastAsia"/>
          <w:color w:val="0070C0"/>
        </w:rPr>
        <w:t>是</w:t>
      </w:r>
      <w:r w:rsidR="00787779">
        <w:rPr>
          <w:rFonts w:hint="eastAsia"/>
          <w:color w:val="0070C0"/>
        </w:rPr>
        <w:t>否</w:t>
      </w:r>
      <w:proofErr w:type="gramStart"/>
      <w:r w:rsidR="00EB37BE">
        <w:rPr>
          <w:rFonts w:hint="eastAsia"/>
          <w:color w:val="0070C0"/>
        </w:rPr>
        <w:t>一</w:t>
      </w:r>
      <w:r w:rsidR="00787779">
        <w:rPr>
          <w:rFonts w:hint="eastAsia"/>
          <w:color w:val="0070C0"/>
        </w:rPr>
        <w:t>些</w:t>
      </w:r>
      <w:proofErr w:type="gramEnd"/>
      <w:r>
        <w:rPr>
          <w:rFonts w:hint="eastAsia"/>
          <w:color w:val="0070C0"/>
        </w:rPr>
        <w:t>維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7997C8B1" w14:textId="11B1396C" w:rsidR="008250C8" w:rsidRPr="00A971B8" w:rsidRDefault="00F90F16" w:rsidP="00F90F16">
      <w:pPr>
        <w:widowControl/>
        <w:rPr>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58" w:name="_Toc48777405"/>
      <w:r>
        <w:rPr>
          <w:rFonts w:hint="eastAsia"/>
        </w:rPr>
        <w:lastRenderedPageBreak/>
        <w:t>參考文獻</w:t>
      </w:r>
      <w:bookmarkEnd w:id="58"/>
    </w:p>
    <w:p w14:paraId="40C86220" w14:textId="77777777" w:rsidR="00020105" w:rsidRPr="00020105" w:rsidRDefault="007E237F" w:rsidP="00020105">
      <w:pPr>
        <w:pStyle w:val="afc"/>
        <w:rPr>
          <w:rFonts w:cs="Times New Roman"/>
        </w:rPr>
      </w:pPr>
      <w:r>
        <w:fldChar w:fldCharType="begin"/>
      </w:r>
      <w:r w:rsidR="00020105">
        <w:instrText xml:space="preserve"> ADDIN ZOTERO_BIBL {"uncited":[],"omitted":[],"custom":[]} CSL_BIBLIOGRAPHY </w:instrText>
      </w:r>
      <w:r>
        <w:fldChar w:fldCharType="separate"/>
      </w:r>
      <w:r w:rsidR="00020105" w:rsidRPr="00020105">
        <w:rPr>
          <w:rFonts w:cs="Times New Roman"/>
        </w:rPr>
        <w:t>[1]</w:t>
      </w:r>
      <w:r w:rsidR="00020105" w:rsidRPr="00020105">
        <w:rPr>
          <w:rFonts w:cs="Times New Roman"/>
        </w:rPr>
        <w:tab/>
        <w:t xml:space="preserve">A. A. Alwan, H. Ibrahim, N. Udzir, and F. Sidi, “Missing Values Estimation for Skylines in Incomplete Database,” </w:t>
      </w:r>
      <w:r w:rsidR="00020105" w:rsidRPr="00020105">
        <w:rPr>
          <w:rFonts w:cs="Times New Roman"/>
          <w:i/>
          <w:iCs/>
        </w:rPr>
        <w:t>The International Arab Journal of Information Technology</w:t>
      </w:r>
      <w:r w:rsidR="00020105" w:rsidRPr="00020105">
        <w:rPr>
          <w:rFonts w:cs="Times New Roman"/>
        </w:rPr>
        <w:t>, vol. 15, no. 1, pp. 66–75, 2018.</w:t>
      </w:r>
    </w:p>
    <w:p w14:paraId="62692DEE" w14:textId="77777777" w:rsidR="00020105" w:rsidRPr="00020105" w:rsidRDefault="00020105" w:rsidP="00020105">
      <w:pPr>
        <w:pStyle w:val="afc"/>
        <w:rPr>
          <w:rFonts w:cs="Times New Roman"/>
        </w:rPr>
      </w:pPr>
      <w:r w:rsidRPr="00020105">
        <w:rPr>
          <w:rFonts w:cs="Times New Roman"/>
        </w:rPr>
        <w:t>[2]</w:t>
      </w:r>
      <w:r w:rsidRPr="00020105">
        <w:rPr>
          <w:rFonts w:cs="Times New Roman"/>
        </w:rPr>
        <w:tab/>
        <w:t xml:space="preserve">S. Deepa Kanmani, E. Kirubakaran, R. E. Blessing Vinoth, and A. S. Ebenezer, “An Effective Imputation Technique for Improving the Performance of Skyline Queries for Incomplete Database,” </w:t>
      </w:r>
      <w:r w:rsidRPr="00020105">
        <w:rPr>
          <w:rFonts w:cs="Times New Roman"/>
          <w:i/>
          <w:iCs/>
        </w:rPr>
        <w:t>Proceedings of the International Conference on Data Science and Communication (IconDSC)</w:t>
      </w:r>
      <w:r w:rsidRPr="00020105">
        <w:rPr>
          <w:rFonts w:cs="Times New Roman"/>
        </w:rPr>
        <w:t>, pp. 1–5, 2019.</w:t>
      </w:r>
    </w:p>
    <w:p w14:paraId="7813E829" w14:textId="77777777" w:rsidR="00020105" w:rsidRPr="00020105" w:rsidRDefault="00020105" w:rsidP="00020105">
      <w:pPr>
        <w:pStyle w:val="afc"/>
        <w:rPr>
          <w:rFonts w:cs="Times New Roman"/>
        </w:rPr>
      </w:pPr>
      <w:r w:rsidRPr="00020105">
        <w:rPr>
          <w:rFonts w:cs="Times New Roman"/>
        </w:rPr>
        <w:t>[3]</w:t>
      </w:r>
      <w:r w:rsidRPr="00020105">
        <w:rPr>
          <w:rFonts w:cs="Times New Roman"/>
        </w:rPr>
        <w:tab/>
        <w:t xml:space="preserve">G. B. Dehaki, H. Ibrahim, N. I. Udzir, F. Sidi, and A. A. Alwan, “Efficient Skyline Processing Algorithm over Dynamic and Incomplete Database,” </w:t>
      </w:r>
      <w:r w:rsidRPr="00020105">
        <w:rPr>
          <w:rFonts w:cs="Times New Roman"/>
          <w:i/>
          <w:iCs/>
        </w:rPr>
        <w:t>Proceedings of the 20th International Conference on Information Integration and Web-based Applications &amp; Services</w:t>
      </w:r>
      <w:r w:rsidRPr="00020105">
        <w:rPr>
          <w:rFonts w:cs="Times New Roman"/>
        </w:rPr>
        <w:t>, pp. 190–199, 2018.</w:t>
      </w:r>
    </w:p>
    <w:p w14:paraId="2EBE71E5" w14:textId="77777777" w:rsidR="00020105" w:rsidRPr="00020105" w:rsidRDefault="00020105" w:rsidP="00020105">
      <w:pPr>
        <w:pStyle w:val="afc"/>
        <w:rPr>
          <w:rFonts w:cs="Times New Roman"/>
        </w:rPr>
      </w:pPr>
      <w:r w:rsidRPr="00020105">
        <w:rPr>
          <w:rFonts w:cs="Times New Roman"/>
        </w:rPr>
        <w:t>[4]</w:t>
      </w:r>
      <w:r w:rsidRPr="00020105">
        <w:rPr>
          <w:rFonts w:cs="Times New Roman"/>
        </w:rPr>
        <w:tab/>
        <w:t xml:space="preserve">Y. Gulzar, A. A. Alwan, N. Salleh, I. F. A. Shaikhli, and S. I. M. Alvi, “A Framework for Evaluating Skyline Queries over Incomplete Data,” </w:t>
      </w:r>
      <w:r w:rsidRPr="00020105">
        <w:rPr>
          <w:rFonts w:cs="Times New Roman"/>
          <w:i/>
          <w:iCs/>
        </w:rPr>
        <w:t>Procedia Computer Science</w:t>
      </w:r>
      <w:r w:rsidRPr="00020105">
        <w:rPr>
          <w:rFonts w:cs="Times New Roman"/>
        </w:rPr>
        <w:t>, vol. 94, pp. 191–198, 2016.</w:t>
      </w:r>
    </w:p>
    <w:p w14:paraId="5B24218D" w14:textId="77777777" w:rsidR="00020105" w:rsidRPr="00020105" w:rsidRDefault="00020105" w:rsidP="00020105">
      <w:pPr>
        <w:pStyle w:val="afc"/>
        <w:rPr>
          <w:rFonts w:cs="Times New Roman"/>
        </w:rPr>
      </w:pPr>
      <w:r w:rsidRPr="00020105">
        <w:rPr>
          <w:rFonts w:cs="Times New Roman"/>
        </w:rPr>
        <w:t>[5]</w:t>
      </w:r>
      <w:r w:rsidRPr="00020105">
        <w:rPr>
          <w:rFonts w:cs="Times New Roman"/>
        </w:rPr>
        <w:tab/>
        <w:t xml:space="preserve">Y. Gulzar, A. A. Alwan, and S. Turaev, “Optimizing Skyline Query Processing in Incomplete Data,” </w:t>
      </w:r>
      <w:r w:rsidRPr="00020105">
        <w:rPr>
          <w:rFonts w:cs="Times New Roman"/>
          <w:i/>
          <w:iCs/>
        </w:rPr>
        <w:t>IEEE Access</w:t>
      </w:r>
      <w:r w:rsidRPr="00020105">
        <w:rPr>
          <w:rFonts w:cs="Times New Roman"/>
        </w:rPr>
        <w:t>, vol. 7, pp. 178121–178138, 2019.</w:t>
      </w:r>
    </w:p>
    <w:p w14:paraId="14280361" w14:textId="77777777" w:rsidR="00020105" w:rsidRPr="00020105" w:rsidRDefault="00020105" w:rsidP="00020105">
      <w:pPr>
        <w:pStyle w:val="afc"/>
        <w:rPr>
          <w:rFonts w:cs="Times New Roman"/>
        </w:rPr>
      </w:pPr>
      <w:r w:rsidRPr="00020105">
        <w:rPr>
          <w:rFonts w:cs="Times New Roman"/>
        </w:rPr>
        <w:t>[6]</w:t>
      </w:r>
      <w:r w:rsidRPr="00020105">
        <w:rPr>
          <w:rFonts w:cs="Times New Roman"/>
        </w:rPr>
        <w:tab/>
        <w:t xml:space="preserve">C. Hasler and Y. Tille, “Balanced k-Nearest Neighbor Imputation,” </w:t>
      </w:r>
      <w:r w:rsidRPr="00020105">
        <w:rPr>
          <w:rFonts w:cs="Times New Roman"/>
          <w:i/>
          <w:iCs/>
        </w:rPr>
        <w:t>Statistics</w:t>
      </w:r>
      <w:r w:rsidRPr="00020105">
        <w:rPr>
          <w:rFonts w:cs="Times New Roman"/>
        </w:rPr>
        <w:t>, vol. 50, no. 6, pp. 1310–1331, 2016.</w:t>
      </w:r>
    </w:p>
    <w:p w14:paraId="5E165BF4" w14:textId="77777777" w:rsidR="00020105" w:rsidRPr="00020105" w:rsidRDefault="00020105" w:rsidP="00020105">
      <w:pPr>
        <w:pStyle w:val="afc"/>
        <w:rPr>
          <w:rFonts w:cs="Times New Roman"/>
        </w:rPr>
      </w:pPr>
      <w:r w:rsidRPr="00020105">
        <w:rPr>
          <w:rFonts w:cs="Times New Roman"/>
        </w:rPr>
        <w:t>[7]</w:t>
      </w:r>
      <w:r w:rsidRPr="00020105">
        <w:rPr>
          <w:rFonts w:cs="Times New Roman"/>
        </w:rPr>
        <w:tab/>
        <w:t xml:space="preserve">J. Huang, J. W. Keung, F. Sarro, Y.-F. Li, Y. T. Yu, W. K. Chan, and H. Sun, “Cross-Validation Based k Nearest Neighbor Imputation for Software Quality Datasets: An Empirical Study,” </w:t>
      </w:r>
      <w:r w:rsidRPr="00020105">
        <w:rPr>
          <w:rFonts w:cs="Times New Roman"/>
          <w:i/>
          <w:iCs/>
        </w:rPr>
        <w:t>Journal of Systems and Software</w:t>
      </w:r>
      <w:r w:rsidRPr="00020105">
        <w:rPr>
          <w:rFonts w:cs="Times New Roman"/>
        </w:rPr>
        <w:t>, vol. 132, pp. 226–252, 2017.</w:t>
      </w:r>
    </w:p>
    <w:p w14:paraId="1AD296EE" w14:textId="77777777" w:rsidR="00020105" w:rsidRPr="00020105" w:rsidRDefault="00020105" w:rsidP="00020105">
      <w:pPr>
        <w:pStyle w:val="afc"/>
        <w:rPr>
          <w:rFonts w:cs="Times New Roman"/>
        </w:rPr>
      </w:pPr>
      <w:r w:rsidRPr="00020105">
        <w:rPr>
          <w:rFonts w:cs="Times New Roman"/>
        </w:rPr>
        <w:t>[8]</w:t>
      </w:r>
      <w:r w:rsidRPr="00020105">
        <w:rPr>
          <w:rFonts w:cs="Times New Roman"/>
        </w:rPr>
        <w:tab/>
        <w:t xml:space="preserve">M. E. Khalefa, M. F. Mokbel, and J. J. Levandoski, “Skyline Query Processing for Incomplete Data,” </w:t>
      </w:r>
      <w:r w:rsidRPr="00020105">
        <w:rPr>
          <w:rFonts w:cs="Times New Roman"/>
          <w:i/>
          <w:iCs/>
        </w:rPr>
        <w:t>Proceedings of the IEEE 24th International Conference on Data Engineering</w:t>
      </w:r>
      <w:r w:rsidRPr="00020105">
        <w:rPr>
          <w:rFonts w:cs="Times New Roman"/>
        </w:rPr>
        <w:t>, pp. 556–565, 2008.</w:t>
      </w:r>
    </w:p>
    <w:p w14:paraId="1BF4E288" w14:textId="77777777" w:rsidR="00020105" w:rsidRPr="00020105" w:rsidRDefault="00020105" w:rsidP="00020105">
      <w:pPr>
        <w:pStyle w:val="afc"/>
        <w:rPr>
          <w:rFonts w:cs="Times New Roman"/>
        </w:rPr>
      </w:pPr>
      <w:r w:rsidRPr="00020105">
        <w:rPr>
          <w:rFonts w:cs="Times New Roman"/>
        </w:rPr>
        <w:t>[9]</w:t>
      </w:r>
      <w:r w:rsidRPr="00020105">
        <w:rPr>
          <w:rFonts w:cs="Times New Roman"/>
        </w:rPr>
        <w:tab/>
        <w:t xml:space="preserve">J. Lee, H. Im, and G. You, “Optimizing Skyline Queries over Incomplete Data,” </w:t>
      </w:r>
      <w:r w:rsidRPr="00020105">
        <w:rPr>
          <w:rFonts w:cs="Times New Roman"/>
          <w:i/>
          <w:iCs/>
        </w:rPr>
        <w:t>Information Sciences</w:t>
      </w:r>
      <w:r w:rsidRPr="00020105">
        <w:rPr>
          <w:rFonts w:cs="Times New Roman"/>
        </w:rPr>
        <w:t>, vol. 361, pp. 14–28, 2016.</w:t>
      </w:r>
    </w:p>
    <w:p w14:paraId="1CA34C7B" w14:textId="77777777" w:rsidR="00020105" w:rsidRPr="00020105" w:rsidRDefault="00020105" w:rsidP="00020105">
      <w:pPr>
        <w:pStyle w:val="afc"/>
        <w:rPr>
          <w:rFonts w:cs="Times New Roman"/>
        </w:rPr>
      </w:pPr>
      <w:r w:rsidRPr="00020105">
        <w:rPr>
          <w:rFonts w:cs="Times New Roman"/>
        </w:rPr>
        <w:t>[10]</w:t>
      </w:r>
      <w:r w:rsidRPr="00020105">
        <w:rPr>
          <w:rFonts w:cs="Times New Roman"/>
        </w:rPr>
        <w:tab/>
        <w:t xml:space="preserve">J. Lee, G. You, S. Hwang, J. Selke, and W.-T. Balke, “Interactive Skyline Queries,” </w:t>
      </w:r>
      <w:r w:rsidRPr="00020105">
        <w:rPr>
          <w:rFonts w:cs="Times New Roman"/>
          <w:i/>
          <w:iCs/>
        </w:rPr>
        <w:t>Information Sciences</w:t>
      </w:r>
      <w:r w:rsidRPr="00020105">
        <w:rPr>
          <w:rFonts w:cs="Times New Roman"/>
        </w:rPr>
        <w:t>, vol. 211, pp. 18–35, 2012.</w:t>
      </w:r>
    </w:p>
    <w:p w14:paraId="3FB9D2B1" w14:textId="77777777" w:rsidR="00020105" w:rsidRPr="00020105" w:rsidRDefault="00020105" w:rsidP="00020105">
      <w:pPr>
        <w:pStyle w:val="afc"/>
        <w:rPr>
          <w:rFonts w:cs="Times New Roman"/>
        </w:rPr>
      </w:pPr>
      <w:r w:rsidRPr="00020105">
        <w:rPr>
          <w:rFonts w:cs="Times New Roman"/>
        </w:rPr>
        <w:t>[11]</w:t>
      </w:r>
      <w:r w:rsidRPr="00020105">
        <w:rPr>
          <w:rFonts w:cs="Times New Roman"/>
        </w:rPr>
        <w:tab/>
        <w:t xml:space="preserve">R. Malarvizhi and D. A. S. Thanamani, “K-Nearest Neighbor in Missing Data Imputation,” </w:t>
      </w:r>
      <w:r w:rsidRPr="00020105">
        <w:rPr>
          <w:rFonts w:cs="Times New Roman"/>
          <w:i/>
          <w:iCs/>
        </w:rPr>
        <w:t>International Journal of Engineering Research and Development</w:t>
      </w:r>
      <w:r w:rsidRPr="00020105">
        <w:rPr>
          <w:rFonts w:cs="Times New Roman"/>
        </w:rPr>
        <w:t>, vol. 5, no. 1, pp. 5–7, 2012.</w:t>
      </w:r>
    </w:p>
    <w:p w14:paraId="56D49921" w14:textId="77777777" w:rsidR="00020105" w:rsidRPr="00020105" w:rsidRDefault="00020105" w:rsidP="00020105">
      <w:pPr>
        <w:pStyle w:val="afc"/>
        <w:rPr>
          <w:rFonts w:cs="Times New Roman"/>
        </w:rPr>
      </w:pPr>
      <w:r w:rsidRPr="00020105">
        <w:rPr>
          <w:rFonts w:cs="Times New Roman"/>
        </w:rPr>
        <w:t>[12]</w:t>
      </w:r>
      <w:r w:rsidRPr="00020105">
        <w:rPr>
          <w:rFonts w:cs="Times New Roman"/>
        </w:rPr>
        <w:tab/>
        <w:t xml:space="preserve">X. Miao, Y. Gao, G. Chen, and T. Zhang, “k -Dominant Skyline Queries on Incomplete Data,” </w:t>
      </w:r>
      <w:r w:rsidRPr="00020105">
        <w:rPr>
          <w:rFonts w:cs="Times New Roman"/>
          <w:i/>
          <w:iCs/>
        </w:rPr>
        <w:t>Information Sciences</w:t>
      </w:r>
      <w:r w:rsidRPr="00020105">
        <w:rPr>
          <w:rFonts w:cs="Times New Roman"/>
        </w:rPr>
        <w:t>, vol. 367–368, pp. 990–1011, 2016.</w:t>
      </w:r>
    </w:p>
    <w:p w14:paraId="3503761C" w14:textId="77777777" w:rsidR="00020105" w:rsidRPr="00020105" w:rsidRDefault="00020105" w:rsidP="00020105">
      <w:pPr>
        <w:pStyle w:val="afc"/>
        <w:rPr>
          <w:rFonts w:cs="Times New Roman"/>
        </w:rPr>
      </w:pPr>
      <w:r w:rsidRPr="00020105">
        <w:rPr>
          <w:rFonts w:cs="Times New Roman"/>
        </w:rPr>
        <w:t>[13]</w:t>
      </w:r>
      <w:r w:rsidRPr="00020105">
        <w:rPr>
          <w:rFonts w:cs="Times New Roman"/>
        </w:rPr>
        <w:tab/>
        <w:t xml:space="preserve">X. Miao, Y. Gao, G. Chen, B. Zheng, and H. Cui, “Processing Incomplete k Nearest Neighbor Search,” </w:t>
      </w:r>
      <w:r w:rsidRPr="00020105">
        <w:rPr>
          <w:rFonts w:cs="Times New Roman"/>
          <w:i/>
          <w:iCs/>
        </w:rPr>
        <w:t>IEEE Transactions on Fuzzy Systems</w:t>
      </w:r>
      <w:r w:rsidRPr="00020105">
        <w:rPr>
          <w:rFonts w:cs="Times New Roman"/>
        </w:rPr>
        <w:t xml:space="preserve">, vol. 24, no. 6, pp. </w:t>
      </w:r>
      <w:r w:rsidRPr="00020105">
        <w:rPr>
          <w:rFonts w:cs="Times New Roman"/>
        </w:rPr>
        <w:lastRenderedPageBreak/>
        <w:t>1349–1363, 2016.</w:t>
      </w:r>
    </w:p>
    <w:p w14:paraId="60D6D1F5" w14:textId="77777777" w:rsidR="00020105" w:rsidRPr="00020105" w:rsidRDefault="00020105" w:rsidP="00020105">
      <w:pPr>
        <w:pStyle w:val="afc"/>
        <w:rPr>
          <w:rFonts w:cs="Times New Roman"/>
        </w:rPr>
      </w:pPr>
      <w:r w:rsidRPr="00020105">
        <w:rPr>
          <w:rFonts w:cs="Times New Roman"/>
        </w:rPr>
        <w:t>[14]</w:t>
      </w:r>
      <w:r w:rsidRPr="00020105">
        <w:rPr>
          <w:rFonts w:cs="Times New Roman"/>
        </w:rPr>
        <w:tab/>
        <w:t xml:space="preserve">W. Ren, X. Lian, and K. Ghazinour, “Skyline Queries over Incomplete Data Streams,” </w:t>
      </w:r>
      <w:r w:rsidRPr="00020105">
        <w:rPr>
          <w:rFonts w:cs="Times New Roman"/>
          <w:i/>
          <w:iCs/>
        </w:rPr>
        <w:t>The VLDB Journal</w:t>
      </w:r>
      <w:r w:rsidRPr="00020105">
        <w:rPr>
          <w:rFonts w:cs="Times New Roman"/>
        </w:rPr>
        <w:t>, vol. 28, no. 6, pp. 961–985, 2019.</w:t>
      </w:r>
    </w:p>
    <w:p w14:paraId="2C419047" w14:textId="77777777" w:rsidR="00020105" w:rsidRPr="00020105" w:rsidRDefault="00020105" w:rsidP="00020105">
      <w:pPr>
        <w:pStyle w:val="afc"/>
        <w:rPr>
          <w:rFonts w:cs="Times New Roman"/>
        </w:rPr>
      </w:pPr>
      <w:r w:rsidRPr="00020105">
        <w:rPr>
          <w:rFonts w:cs="Times New Roman"/>
        </w:rPr>
        <w:t>[15]</w:t>
      </w:r>
      <w:r w:rsidRPr="00020105">
        <w:rPr>
          <w:rFonts w:cs="Times New Roman"/>
        </w:rPr>
        <w:tab/>
        <w:t xml:space="preserve">G. Tutz and S. Ramzan, “Improved Methods for The Imputation of Missing Data by Nearest Neighbor Methods,” </w:t>
      </w:r>
      <w:r w:rsidRPr="00020105">
        <w:rPr>
          <w:rFonts w:cs="Times New Roman"/>
          <w:i/>
          <w:iCs/>
        </w:rPr>
        <w:t>Computational Statistics &amp; Data Analysis</w:t>
      </w:r>
      <w:r w:rsidRPr="00020105">
        <w:rPr>
          <w:rFonts w:cs="Times New Roman"/>
        </w:rPr>
        <w:t>, vol. 90, pp. 84–99, 2015.</w:t>
      </w:r>
    </w:p>
    <w:p w14:paraId="6A48B953" w14:textId="77777777" w:rsidR="00020105" w:rsidRPr="00020105" w:rsidRDefault="00020105" w:rsidP="00020105">
      <w:pPr>
        <w:pStyle w:val="afc"/>
        <w:rPr>
          <w:rFonts w:cs="Times New Roman"/>
        </w:rPr>
      </w:pPr>
      <w:r w:rsidRPr="00020105">
        <w:rPr>
          <w:rFonts w:cs="Times New Roman"/>
        </w:rPr>
        <w:t>[16]</w:t>
      </w:r>
      <w:r w:rsidRPr="00020105">
        <w:rPr>
          <w:rFonts w:cs="Times New Roman"/>
        </w:rPr>
        <w:tab/>
        <w:t xml:space="preserve">J. Van Hulse and T. M. Khoshgoftaar, “Incomplete-Case Nearest Neighbor Imputation in Software Measurement Data,” </w:t>
      </w:r>
      <w:r w:rsidRPr="00020105">
        <w:rPr>
          <w:rFonts w:cs="Times New Roman"/>
          <w:i/>
          <w:iCs/>
        </w:rPr>
        <w:t>Information Sciences</w:t>
      </w:r>
      <w:r w:rsidRPr="00020105">
        <w:rPr>
          <w:rFonts w:cs="Times New Roman"/>
        </w:rPr>
        <w:t>, vol. 259, pp. 596–610, 2014.</w:t>
      </w:r>
    </w:p>
    <w:p w14:paraId="02FA9493" w14:textId="77777777" w:rsidR="00020105" w:rsidRPr="00020105" w:rsidRDefault="00020105" w:rsidP="00020105">
      <w:pPr>
        <w:pStyle w:val="afc"/>
        <w:rPr>
          <w:rFonts w:cs="Times New Roman"/>
        </w:rPr>
      </w:pPr>
      <w:r w:rsidRPr="00020105">
        <w:rPr>
          <w:rFonts w:cs="Times New Roman"/>
        </w:rPr>
        <w:t>[17]</w:t>
      </w:r>
      <w:r w:rsidRPr="00020105">
        <w:rPr>
          <w:rFonts w:cs="Times New Roman"/>
        </w:rPr>
        <w:tab/>
        <w:t xml:space="preserve">Y. Wang, Z. Shi, J. Wang, L. Sun, and B. Song, “Skyline Preference Query Based on Massive and Incomplete Dataset,” </w:t>
      </w:r>
      <w:r w:rsidRPr="00020105">
        <w:rPr>
          <w:rFonts w:cs="Times New Roman"/>
          <w:i/>
          <w:iCs/>
        </w:rPr>
        <w:t>IEEE Access</w:t>
      </w:r>
      <w:r w:rsidRPr="00020105">
        <w:rPr>
          <w:rFonts w:cs="Times New Roman"/>
        </w:rPr>
        <w:t>, vol. 5, pp. 3183–3192, 2017.</w:t>
      </w:r>
    </w:p>
    <w:p w14:paraId="622282B3" w14:textId="77777777" w:rsidR="00020105" w:rsidRPr="00020105" w:rsidRDefault="00020105" w:rsidP="00020105">
      <w:pPr>
        <w:pStyle w:val="afc"/>
        <w:rPr>
          <w:rFonts w:cs="Times New Roman"/>
        </w:rPr>
      </w:pPr>
      <w:r w:rsidRPr="00020105">
        <w:rPr>
          <w:rFonts w:cs="Times New Roman"/>
        </w:rPr>
        <w:t>[18]</w:t>
      </w:r>
      <w:r w:rsidRPr="00020105">
        <w:rPr>
          <w:rFonts w:cs="Times New Roman"/>
        </w:rPr>
        <w:tab/>
        <w:t xml:space="preserve">K. Zhang, H. Gao, X. Han, Z. Cai, and J. Li, “Modeling and Computing Probabilistic Skyline on Incomplete Data,” </w:t>
      </w:r>
      <w:r w:rsidRPr="00020105">
        <w:rPr>
          <w:rFonts w:cs="Times New Roman"/>
          <w:i/>
          <w:iCs/>
        </w:rPr>
        <w:t>IEEE Transactions on Knowledge and Data Engineering</w:t>
      </w:r>
      <w:r w:rsidRPr="00020105">
        <w:rPr>
          <w:rFonts w:cs="Times New Roman"/>
        </w:rPr>
        <w:t>, vol. 32, no. 7, pp. 1405–1418, 2019.</w:t>
      </w:r>
    </w:p>
    <w:p w14:paraId="60FCE8D1" w14:textId="77777777" w:rsidR="00020105" w:rsidRPr="00020105" w:rsidRDefault="00020105" w:rsidP="00020105">
      <w:pPr>
        <w:pStyle w:val="afc"/>
        <w:rPr>
          <w:rFonts w:cs="Times New Roman"/>
        </w:rPr>
      </w:pPr>
      <w:r w:rsidRPr="00020105">
        <w:rPr>
          <w:rFonts w:cs="Times New Roman"/>
        </w:rPr>
        <w:t>[19]</w:t>
      </w:r>
      <w:r w:rsidRPr="00020105">
        <w:rPr>
          <w:rFonts w:cs="Times New Roman"/>
        </w:rPr>
        <w:tab/>
        <w:t xml:space="preserve">S. Zhang, “Nearest Neighbor Selection for Iteratively kNN Imputation,” </w:t>
      </w:r>
      <w:r w:rsidRPr="00020105">
        <w:rPr>
          <w:rFonts w:cs="Times New Roman"/>
          <w:i/>
          <w:iCs/>
        </w:rPr>
        <w:t>Journal of Systems and Software</w:t>
      </w:r>
      <w:r w:rsidRPr="00020105">
        <w:rPr>
          <w:rFonts w:cs="Times New Roman"/>
        </w:rPr>
        <w:t>, vol. 85, no. 11, pp. 2541–2552, 2012.</w:t>
      </w:r>
    </w:p>
    <w:p w14:paraId="617C77F6" w14:textId="77777777" w:rsidR="00020105" w:rsidRPr="00020105" w:rsidRDefault="00020105" w:rsidP="00020105">
      <w:pPr>
        <w:pStyle w:val="afc"/>
        <w:rPr>
          <w:rFonts w:cs="Times New Roman"/>
        </w:rPr>
      </w:pPr>
      <w:r w:rsidRPr="00020105">
        <w:rPr>
          <w:rFonts w:cs="Times New Roman"/>
        </w:rPr>
        <w:t>[20]</w:t>
      </w:r>
      <w:r w:rsidRPr="00020105">
        <w:rPr>
          <w:rFonts w:cs="Times New Roman"/>
        </w:rPr>
        <w:tab/>
        <w:t>“UCI Machine Learning Repository,” 2013. [Online]. Available: https://archive.ics.uci.edu/ml/index.php.</w:t>
      </w:r>
    </w:p>
    <w:p w14:paraId="1E836218" w14:textId="7F12F0A1"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853C0" w14:textId="77777777" w:rsidR="00E13616" w:rsidRDefault="00E13616" w:rsidP="00A83E90">
      <w:r>
        <w:separator/>
      </w:r>
    </w:p>
  </w:endnote>
  <w:endnote w:type="continuationSeparator" w:id="0">
    <w:p w14:paraId="540B2D9B" w14:textId="77777777" w:rsidR="00E13616" w:rsidRDefault="00E13616"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B94276" w:rsidRDefault="00B94276">
    <w:pPr>
      <w:pStyle w:val="af2"/>
      <w:jc w:val="center"/>
    </w:pPr>
  </w:p>
  <w:p w14:paraId="73660903" w14:textId="77777777" w:rsidR="00B94276" w:rsidRDefault="00B94276">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60029263" w:rsidR="00B94276" w:rsidRDefault="00B94276">
        <w:pPr>
          <w:pStyle w:val="af2"/>
          <w:jc w:val="center"/>
        </w:pPr>
        <w:r>
          <w:fldChar w:fldCharType="begin"/>
        </w:r>
        <w:r>
          <w:instrText>PAGE   \* MERGEFORMAT</w:instrText>
        </w:r>
        <w:r>
          <w:fldChar w:fldCharType="separate"/>
        </w:r>
        <w:r w:rsidRPr="005777BD">
          <w:rPr>
            <w:noProof/>
            <w:lang w:val="zh-TW"/>
          </w:rPr>
          <w:t>9</w:t>
        </w:r>
        <w:r>
          <w:fldChar w:fldCharType="end"/>
        </w:r>
      </w:p>
    </w:sdtContent>
  </w:sdt>
  <w:p w14:paraId="3A291779" w14:textId="77777777" w:rsidR="00B94276" w:rsidRDefault="00B94276">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115D5A" w14:textId="77777777" w:rsidR="00E13616" w:rsidRDefault="00E13616" w:rsidP="00A83E90">
      <w:r>
        <w:separator/>
      </w:r>
    </w:p>
  </w:footnote>
  <w:footnote w:type="continuationSeparator" w:id="0">
    <w:p w14:paraId="3B20CF32" w14:textId="77777777" w:rsidR="00E13616" w:rsidRDefault="00E13616"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B94276" w:rsidRDefault="00B94276">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B94276" w:rsidRDefault="00B94276">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B94276" w:rsidRDefault="00B94276">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B94276" w:rsidRDefault="00B94276">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B94276" w:rsidRDefault="00B94276">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B94276" w:rsidRDefault="00B94276">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872"/>
    <w:rsid w:val="00002921"/>
    <w:rsid w:val="00002C71"/>
    <w:rsid w:val="0000438B"/>
    <w:rsid w:val="000043B3"/>
    <w:rsid w:val="0000455A"/>
    <w:rsid w:val="00004A7C"/>
    <w:rsid w:val="00004B17"/>
    <w:rsid w:val="00005EA2"/>
    <w:rsid w:val="00005F33"/>
    <w:rsid w:val="000062AC"/>
    <w:rsid w:val="0000733F"/>
    <w:rsid w:val="00007365"/>
    <w:rsid w:val="000079FA"/>
    <w:rsid w:val="00010113"/>
    <w:rsid w:val="00010118"/>
    <w:rsid w:val="000101C8"/>
    <w:rsid w:val="0001034B"/>
    <w:rsid w:val="00011AAC"/>
    <w:rsid w:val="000122C1"/>
    <w:rsid w:val="00012527"/>
    <w:rsid w:val="000126B2"/>
    <w:rsid w:val="000127F3"/>
    <w:rsid w:val="00012976"/>
    <w:rsid w:val="000132F8"/>
    <w:rsid w:val="00013781"/>
    <w:rsid w:val="00014F94"/>
    <w:rsid w:val="0001645E"/>
    <w:rsid w:val="00017053"/>
    <w:rsid w:val="00017FAC"/>
    <w:rsid w:val="00020105"/>
    <w:rsid w:val="0002118A"/>
    <w:rsid w:val="0002221A"/>
    <w:rsid w:val="000223A9"/>
    <w:rsid w:val="000226A9"/>
    <w:rsid w:val="00022758"/>
    <w:rsid w:val="000233FA"/>
    <w:rsid w:val="00023439"/>
    <w:rsid w:val="00023B17"/>
    <w:rsid w:val="00023C5C"/>
    <w:rsid w:val="0002411B"/>
    <w:rsid w:val="00025787"/>
    <w:rsid w:val="00025EDD"/>
    <w:rsid w:val="00026150"/>
    <w:rsid w:val="0002646C"/>
    <w:rsid w:val="00026498"/>
    <w:rsid w:val="00026AA6"/>
    <w:rsid w:val="00027798"/>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5A6D"/>
    <w:rsid w:val="00045F25"/>
    <w:rsid w:val="000461FB"/>
    <w:rsid w:val="000462B3"/>
    <w:rsid w:val="00046CED"/>
    <w:rsid w:val="00047119"/>
    <w:rsid w:val="00047579"/>
    <w:rsid w:val="0004778C"/>
    <w:rsid w:val="00050996"/>
    <w:rsid w:val="00051730"/>
    <w:rsid w:val="000519AC"/>
    <w:rsid w:val="00051A3C"/>
    <w:rsid w:val="00051B5A"/>
    <w:rsid w:val="0005249F"/>
    <w:rsid w:val="0005356D"/>
    <w:rsid w:val="000555C6"/>
    <w:rsid w:val="000579E9"/>
    <w:rsid w:val="00057A71"/>
    <w:rsid w:val="00060662"/>
    <w:rsid w:val="00060E9E"/>
    <w:rsid w:val="000620F4"/>
    <w:rsid w:val="000625EF"/>
    <w:rsid w:val="000626F4"/>
    <w:rsid w:val="0006278C"/>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DC4"/>
    <w:rsid w:val="00077E94"/>
    <w:rsid w:val="0008070D"/>
    <w:rsid w:val="00080B74"/>
    <w:rsid w:val="00080FA0"/>
    <w:rsid w:val="0008110B"/>
    <w:rsid w:val="00081204"/>
    <w:rsid w:val="00081447"/>
    <w:rsid w:val="00081925"/>
    <w:rsid w:val="00081BB3"/>
    <w:rsid w:val="00081C61"/>
    <w:rsid w:val="00082062"/>
    <w:rsid w:val="0008267E"/>
    <w:rsid w:val="00083802"/>
    <w:rsid w:val="00084090"/>
    <w:rsid w:val="0008512C"/>
    <w:rsid w:val="00085468"/>
    <w:rsid w:val="00085A03"/>
    <w:rsid w:val="00085B6C"/>
    <w:rsid w:val="00090A98"/>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5E91"/>
    <w:rsid w:val="0009676B"/>
    <w:rsid w:val="000970CF"/>
    <w:rsid w:val="0009745B"/>
    <w:rsid w:val="00097962"/>
    <w:rsid w:val="000A0EF7"/>
    <w:rsid w:val="000A12EE"/>
    <w:rsid w:val="000A2420"/>
    <w:rsid w:val="000A2509"/>
    <w:rsid w:val="000A275C"/>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29D5"/>
    <w:rsid w:val="000C3DF7"/>
    <w:rsid w:val="000C4381"/>
    <w:rsid w:val="000C46E1"/>
    <w:rsid w:val="000C5CAF"/>
    <w:rsid w:val="000C65F3"/>
    <w:rsid w:val="000C68FE"/>
    <w:rsid w:val="000C695E"/>
    <w:rsid w:val="000D0453"/>
    <w:rsid w:val="000D098E"/>
    <w:rsid w:val="000D0AA6"/>
    <w:rsid w:val="000D0BD0"/>
    <w:rsid w:val="000D35A3"/>
    <w:rsid w:val="000D36A8"/>
    <w:rsid w:val="000D3DAE"/>
    <w:rsid w:val="000D3F6C"/>
    <w:rsid w:val="000D43D8"/>
    <w:rsid w:val="000D4AA2"/>
    <w:rsid w:val="000D530D"/>
    <w:rsid w:val="000D5F8F"/>
    <w:rsid w:val="000D602E"/>
    <w:rsid w:val="000D6034"/>
    <w:rsid w:val="000D60BF"/>
    <w:rsid w:val="000D6DB7"/>
    <w:rsid w:val="000D7121"/>
    <w:rsid w:val="000D726D"/>
    <w:rsid w:val="000D7994"/>
    <w:rsid w:val="000D7F27"/>
    <w:rsid w:val="000D7FD5"/>
    <w:rsid w:val="000E1CC2"/>
    <w:rsid w:val="000E26E6"/>
    <w:rsid w:val="000E2DE8"/>
    <w:rsid w:val="000E33CE"/>
    <w:rsid w:val="000E35CF"/>
    <w:rsid w:val="000E373F"/>
    <w:rsid w:val="000E43FE"/>
    <w:rsid w:val="000E6643"/>
    <w:rsid w:val="000E681E"/>
    <w:rsid w:val="000E6E19"/>
    <w:rsid w:val="000E74E3"/>
    <w:rsid w:val="000F0DE8"/>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64B"/>
    <w:rsid w:val="001047E4"/>
    <w:rsid w:val="001058AA"/>
    <w:rsid w:val="00105BC9"/>
    <w:rsid w:val="00106806"/>
    <w:rsid w:val="00106EEE"/>
    <w:rsid w:val="001104B7"/>
    <w:rsid w:val="0011132D"/>
    <w:rsid w:val="0011166C"/>
    <w:rsid w:val="001116A6"/>
    <w:rsid w:val="001118B3"/>
    <w:rsid w:val="00111F09"/>
    <w:rsid w:val="00111FFE"/>
    <w:rsid w:val="00112044"/>
    <w:rsid w:val="0011217A"/>
    <w:rsid w:val="001129DB"/>
    <w:rsid w:val="00112AB4"/>
    <w:rsid w:val="00112F5C"/>
    <w:rsid w:val="0011381F"/>
    <w:rsid w:val="00113EE6"/>
    <w:rsid w:val="00114268"/>
    <w:rsid w:val="00114337"/>
    <w:rsid w:val="001149FD"/>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89A"/>
    <w:rsid w:val="00133426"/>
    <w:rsid w:val="0013698F"/>
    <w:rsid w:val="00136C4E"/>
    <w:rsid w:val="00136DB7"/>
    <w:rsid w:val="00137405"/>
    <w:rsid w:val="001376D7"/>
    <w:rsid w:val="00137737"/>
    <w:rsid w:val="00137A63"/>
    <w:rsid w:val="00137D38"/>
    <w:rsid w:val="001400A0"/>
    <w:rsid w:val="00140D95"/>
    <w:rsid w:val="001410F3"/>
    <w:rsid w:val="0014122B"/>
    <w:rsid w:val="0014125F"/>
    <w:rsid w:val="001416D6"/>
    <w:rsid w:val="00141A6B"/>
    <w:rsid w:val="00142040"/>
    <w:rsid w:val="00142071"/>
    <w:rsid w:val="0014222B"/>
    <w:rsid w:val="00142F28"/>
    <w:rsid w:val="001433D9"/>
    <w:rsid w:val="001439F7"/>
    <w:rsid w:val="00144B99"/>
    <w:rsid w:val="001458EB"/>
    <w:rsid w:val="00145976"/>
    <w:rsid w:val="00145C17"/>
    <w:rsid w:val="00146267"/>
    <w:rsid w:val="00146302"/>
    <w:rsid w:val="00146959"/>
    <w:rsid w:val="00147293"/>
    <w:rsid w:val="00147302"/>
    <w:rsid w:val="00150029"/>
    <w:rsid w:val="0015141F"/>
    <w:rsid w:val="00151BCB"/>
    <w:rsid w:val="00151C8B"/>
    <w:rsid w:val="001524B3"/>
    <w:rsid w:val="00152C87"/>
    <w:rsid w:val="00152CCD"/>
    <w:rsid w:val="00153DDB"/>
    <w:rsid w:val="0015471E"/>
    <w:rsid w:val="0015475F"/>
    <w:rsid w:val="0015481D"/>
    <w:rsid w:val="00154DBA"/>
    <w:rsid w:val="00156010"/>
    <w:rsid w:val="00157B0F"/>
    <w:rsid w:val="00157B9B"/>
    <w:rsid w:val="00160299"/>
    <w:rsid w:val="0016072D"/>
    <w:rsid w:val="0016075C"/>
    <w:rsid w:val="00160D14"/>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E46"/>
    <w:rsid w:val="00176E8A"/>
    <w:rsid w:val="001775A9"/>
    <w:rsid w:val="001776EC"/>
    <w:rsid w:val="00177D62"/>
    <w:rsid w:val="001803E9"/>
    <w:rsid w:val="00181392"/>
    <w:rsid w:val="00181802"/>
    <w:rsid w:val="00181A45"/>
    <w:rsid w:val="001822E6"/>
    <w:rsid w:val="00182451"/>
    <w:rsid w:val="00182465"/>
    <w:rsid w:val="001827A6"/>
    <w:rsid w:val="00182CDB"/>
    <w:rsid w:val="00183282"/>
    <w:rsid w:val="00183927"/>
    <w:rsid w:val="00183C68"/>
    <w:rsid w:val="00184821"/>
    <w:rsid w:val="00185061"/>
    <w:rsid w:val="00186036"/>
    <w:rsid w:val="0018668E"/>
    <w:rsid w:val="001868FE"/>
    <w:rsid w:val="00187002"/>
    <w:rsid w:val="00187107"/>
    <w:rsid w:val="00187B91"/>
    <w:rsid w:val="0019016A"/>
    <w:rsid w:val="00190F3C"/>
    <w:rsid w:val="00191396"/>
    <w:rsid w:val="00191F59"/>
    <w:rsid w:val="001926C3"/>
    <w:rsid w:val="00193979"/>
    <w:rsid w:val="0019403E"/>
    <w:rsid w:val="0019455D"/>
    <w:rsid w:val="00194E0B"/>
    <w:rsid w:val="00194F02"/>
    <w:rsid w:val="00195A29"/>
    <w:rsid w:val="00195AC5"/>
    <w:rsid w:val="00195C46"/>
    <w:rsid w:val="00195F16"/>
    <w:rsid w:val="001961BF"/>
    <w:rsid w:val="001970B5"/>
    <w:rsid w:val="001972FD"/>
    <w:rsid w:val="001978F5"/>
    <w:rsid w:val="00197E8E"/>
    <w:rsid w:val="001A01CC"/>
    <w:rsid w:val="001A0500"/>
    <w:rsid w:val="001A117D"/>
    <w:rsid w:val="001A18DA"/>
    <w:rsid w:val="001A194B"/>
    <w:rsid w:val="001A1C8E"/>
    <w:rsid w:val="001A1C93"/>
    <w:rsid w:val="001A22AC"/>
    <w:rsid w:val="001A2B70"/>
    <w:rsid w:val="001A3448"/>
    <w:rsid w:val="001A34A8"/>
    <w:rsid w:val="001A40E6"/>
    <w:rsid w:val="001A4217"/>
    <w:rsid w:val="001A47AC"/>
    <w:rsid w:val="001A530F"/>
    <w:rsid w:val="001A53BD"/>
    <w:rsid w:val="001A5B9C"/>
    <w:rsid w:val="001A5C5A"/>
    <w:rsid w:val="001A6228"/>
    <w:rsid w:val="001A6952"/>
    <w:rsid w:val="001A7466"/>
    <w:rsid w:val="001A7495"/>
    <w:rsid w:val="001A74AD"/>
    <w:rsid w:val="001A78A5"/>
    <w:rsid w:val="001A7906"/>
    <w:rsid w:val="001A7A1A"/>
    <w:rsid w:val="001A7FA1"/>
    <w:rsid w:val="001B016F"/>
    <w:rsid w:val="001B0C50"/>
    <w:rsid w:val="001B1D48"/>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6B1"/>
    <w:rsid w:val="001B79EE"/>
    <w:rsid w:val="001B7D68"/>
    <w:rsid w:val="001C0268"/>
    <w:rsid w:val="001C053A"/>
    <w:rsid w:val="001C0EDB"/>
    <w:rsid w:val="001C1116"/>
    <w:rsid w:val="001C153A"/>
    <w:rsid w:val="001C1A97"/>
    <w:rsid w:val="001C1D45"/>
    <w:rsid w:val="001C1ED2"/>
    <w:rsid w:val="001C1EE9"/>
    <w:rsid w:val="001C2336"/>
    <w:rsid w:val="001C28FA"/>
    <w:rsid w:val="001C2AC9"/>
    <w:rsid w:val="001C2B6D"/>
    <w:rsid w:val="001C3089"/>
    <w:rsid w:val="001C362D"/>
    <w:rsid w:val="001C4635"/>
    <w:rsid w:val="001C6437"/>
    <w:rsid w:val="001C68E5"/>
    <w:rsid w:val="001C774E"/>
    <w:rsid w:val="001D0B78"/>
    <w:rsid w:val="001D0BDB"/>
    <w:rsid w:val="001D147A"/>
    <w:rsid w:val="001D188B"/>
    <w:rsid w:val="001D18B8"/>
    <w:rsid w:val="001D3E5F"/>
    <w:rsid w:val="001D4C7B"/>
    <w:rsid w:val="001D54D4"/>
    <w:rsid w:val="001D57E4"/>
    <w:rsid w:val="001D6B8E"/>
    <w:rsid w:val="001D6F31"/>
    <w:rsid w:val="001D71CF"/>
    <w:rsid w:val="001D76D2"/>
    <w:rsid w:val="001E04D4"/>
    <w:rsid w:val="001E0B40"/>
    <w:rsid w:val="001E0CBE"/>
    <w:rsid w:val="001E1257"/>
    <w:rsid w:val="001E16FC"/>
    <w:rsid w:val="001E1946"/>
    <w:rsid w:val="001E1C10"/>
    <w:rsid w:val="001E2D37"/>
    <w:rsid w:val="001E348C"/>
    <w:rsid w:val="001E3A71"/>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37DC"/>
    <w:rsid w:val="0020442A"/>
    <w:rsid w:val="0020483D"/>
    <w:rsid w:val="00205A24"/>
    <w:rsid w:val="00205BCB"/>
    <w:rsid w:val="00205D51"/>
    <w:rsid w:val="002060C0"/>
    <w:rsid w:val="00206253"/>
    <w:rsid w:val="0020732D"/>
    <w:rsid w:val="002079CF"/>
    <w:rsid w:val="00207BF3"/>
    <w:rsid w:val="00207EB9"/>
    <w:rsid w:val="00210060"/>
    <w:rsid w:val="002104B6"/>
    <w:rsid w:val="00211919"/>
    <w:rsid w:val="00211BEB"/>
    <w:rsid w:val="0021209D"/>
    <w:rsid w:val="00213254"/>
    <w:rsid w:val="0021344F"/>
    <w:rsid w:val="00213BFE"/>
    <w:rsid w:val="00213DA6"/>
    <w:rsid w:val="002151C4"/>
    <w:rsid w:val="0021651E"/>
    <w:rsid w:val="00216B26"/>
    <w:rsid w:val="00220E06"/>
    <w:rsid w:val="00221727"/>
    <w:rsid w:val="00221A32"/>
    <w:rsid w:val="00221DFE"/>
    <w:rsid w:val="002221A2"/>
    <w:rsid w:val="0022251E"/>
    <w:rsid w:val="00222607"/>
    <w:rsid w:val="00222B92"/>
    <w:rsid w:val="00222F2F"/>
    <w:rsid w:val="00223064"/>
    <w:rsid w:val="00223596"/>
    <w:rsid w:val="00225159"/>
    <w:rsid w:val="00225EE8"/>
    <w:rsid w:val="002261BD"/>
    <w:rsid w:val="00226256"/>
    <w:rsid w:val="00226ABD"/>
    <w:rsid w:val="002271C7"/>
    <w:rsid w:val="0022728E"/>
    <w:rsid w:val="002272B6"/>
    <w:rsid w:val="00227E28"/>
    <w:rsid w:val="002307FB"/>
    <w:rsid w:val="00230835"/>
    <w:rsid w:val="002329CA"/>
    <w:rsid w:val="00232BD4"/>
    <w:rsid w:val="00232C5B"/>
    <w:rsid w:val="0023315B"/>
    <w:rsid w:val="00233489"/>
    <w:rsid w:val="00234D69"/>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712"/>
    <w:rsid w:val="00247AD1"/>
    <w:rsid w:val="00247D96"/>
    <w:rsid w:val="002505B8"/>
    <w:rsid w:val="00250A64"/>
    <w:rsid w:val="00250A9C"/>
    <w:rsid w:val="00250B08"/>
    <w:rsid w:val="0025100E"/>
    <w:rsid w:val="0025154C"/>
    <w:rsid w:val="0025162C"/>
    <w:rsid w:val="00252358"/>
    <w:rsid w:val="002523B6"/>
    <w:rsid w:val="00252E17"/>
    <w:rsid w:val="002532E2"/>
    <w:rsid w:val="00253604"/>
    <w:rsid w:val="00255289"/>
    <w:rsid w:val="00255966"/>
    <w:rsid w:val="002568B1"/>
    <w:rsid w:val="00256A56"/>
    <w:rsid w:val="00256EA4"/>
    <w:rsid w:val="00257AFE"/>
    <w:rsid w:val="002605B5"/>
    <w:rsid w:val="0026126A"/>
    <w:rsid w:val="00261D3B"/>
    <w:rsid w:val="00261F2D"/>
    <w:rsid w:val="00262360"/>
    <w:rsid w:val="00263333"/>
    <w:rsid w:val="0026349C"/>
    <w:rsid w:val="00264569"/>
    <w:rsid w:val="00264848"/>
    <w:rsid w:val="00264A31"/>
    <w:rsid w:val="0026501C"/>
    <w:rsid w:val="00265300"/>
    <w:rsid w:val="002659A8"/>
    <w:rsid w:val="002667D9"/>
    <w:rsid w:val="00266C58"/>
    <w:rsid w:val="00267772"/>
    <w:rsid w:val="00267999"/>
    <w:rsid w:val="00267A7A"/>
    <w:rsid w:val="00267DBF"/>
    <w:rsid w:val="0027059C"/>
    <w:rsid w:val="00270DEA"/>
    <w:rsid w:val="002720D2"/>
    <w:rsid w:val="002722A1"/>
    <w:rsid w:val="002746C2"/>
    <w:rsid w:val="00274AD1"/>
    <w:rsid w:val="00274B5B"/>
    <w:rsid w:val="00274C8B"/>
    <w:rsid w:val="00274E12"/>
    <w:rsid w:val="00275DEE"/>
    <w:rsid w:val="00275F2C"/>
    <w:rsid w:val="002762C9"/>
    <w:rsid w:val="00276A46"/>
    <w:rsid w:val="00276AFF"/>
    <w:rsid w:val="00276B9D"/>
    <w:rsid w:val="00277511"/>
    <w:rsid w:val="00277FAA"/>
    <w:rsid w:val="002807AB"/>
    <w:rsid w:val="00280993"/>
    <w:rsid w:val="00280D83"/>
    <w:rsid w:val="0028234F"/>
    <w:rsid w:val="00282DB6"/>
    <w:rsid w:val="002834B9"/>
    <w:rsid w:val="00283522"/>
    <w:rsid w:val="002836E9"/>
    <w:rsid w:val="0028465E"/>
    <w:rsid w:val="00285322"/>
    <w:rsid w:val="0028599B"/>
    <w:rsid w:val="002864E2"/>
    <w:rsid w:val="002865C9"/>
    <w:rsid w:val="00286C1E"/>
    <w:rsid w:val="00286DD2"/>
    <w:rsid w:val="00286ED8"/>
    <w:rsid w:val="002873C0"/>
    <w:rsid w:val="002876FA"/>
    <w:rsid w:val="0028774F"/>
    <w:rsid w:val="002878E8"/>
    <w:rsid w:val="00287F99"/>
    <w:rsid w:val="002907DC"/>
    <w:rsid w:val="00291E62"/>
    <w:rsid w:val="002921DB"/>
    <w:rsid w:val="00292DAA"/>
    <w:rsid w:val="00293D9F"/>
    <w:rsid w:val="0029476F"/>
    <w:rsid w:val="00294BAB"/>
    <w:rsid w:val="00294D3C"/>
    <w:rsid w:val="0029568A"/>
    <w:rsid w:val="002956B9"/>
    <w:rsid w:val="00296976"/>
    <w:rsid w:val="00296BFF"/>
    <w:rsid w:val="00297F56"/>
    <w:rsid w:val="002A02F0"/>
    <w:rsid w:val="002A0C04"/>
    <w:rsid w:val="002A0CFC"/>
    <w:rsid w:val="002A0EB3"/>
    <w:rsid w:val="002A1374"/>
    <w:rsid w:val="002A2667"/>
    <w:rsid w:val="002A313D"/>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FA7"/>
    <w:rsid w:val="002B1FFC"/>
    <w:rsid w:val="002B32C6"/>
    <w:rsid w:val="002B330B"/>
    <w:rsid w:val="002B4226"/>
    <w:rsid w:val="002B42CE"/>
    <w:rsid w:val="002B44B3"/>
    <w:rsid w:val="002B4862"/>
    <w:rsid w:val="002B49E9"/>
    <w:rsid w:val="002B4A3B"/>
    <w:rsid w:val="002B5218"/>
    <w:rsid w:val="002B59B2"/>
    <w:rsid w:val="002B5C54"/>
    <w:rsid w:val="002B5D25"/>
    <w:rsid w:val="002B7181"/>
    <w:rsid w:val="002B7288"/>
    <w:rsid w:val="002B7DF3"/>
    <w:rsid w:val="002C03E0"/>
    <w:rsid w:val="002C0873"/>
    <w:rsid w:val="002C08AE"/>
    <w:rsid w:val="002C1C08"/>
    <w:rsid w:val="002C270D"/>
    <w:rsid w:val="002C31AF"/>
    <w:rsid w:val="002C3450"/>
    <w:rsid w:val="002C3665"/>
    <w:rsid w:val="002C3D5C"/>
    <w:rsid w:val="002C45C0"/>
    <w:rsid w:val="002C4E52"/>
    <w:rsid w:val="002C5558"/>
    <w:rsid w:val="002C56B7"/>
    <w:rsid w:val="002C5AA3"/>
    <w:rsid w:val="002C6075"/>
    <w:rsid w:val="002C6C5C"/>
    <w:rsid w:val="002C7958"/>
    <w:rsid w:val="002D0859"/>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1B8D"/>
    <w:rsid w:val="002E461A"/>
    <w:rsid w:val="002E4E31"/>
    <w:rsid w:val="002E5CCB"/>
    <w:rsid w:val="002E604C"/>
    <w:rsid w:val="002E6991"/>
    <w:rsid w:val="002E6A8E"/>
    <w:rsid w:val="002E6CD1"/>
    <w:rsid w:val="002F133F"/>
    <w:rsid w:val="002F19BE"/>
    <w:rsid w:val="002F1A1B"/>
    <w:rsid w:val="002F1CBE"/>
    <w:rsid w:val="002F29DF"/>
    <w:rsid w:val="002F2F13"/>
    <w:rsid w:val="002F38ED"/>
    <w:rsid w:val="002F3E43"/>
    <w:rsid w:val="002F424B"/>
    <w:rsid w:val="002F566D"/>
    <w:rsid w:val="002F584F"/>
    <w:rsid w:val="002F5D0B"/>
    <w:rsid w:val="002F67F3"/>
    <w:rsid w:val="002F796E"/>
    <w:rsid w:val="002F7BBE"/>
    <w:rsid w:val="002F7BFB"/>
    <w:rsid w:val="003000B6"/>
    <w:rsid w:val="003000D0"/>
    <w:rsid w:val="00300271"/>
    <w:rsid w:val="00300284"/>
    <w:rsid w:val="00301320"/>
    <w:rsid w:val="003013F3"/>
    <w:rsid w:val="003022D9"/>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52"/>
    <w:rsid w:val="00310A72"/>
    <w:rsid w:val="00310F3F"/>
    <w:rsid w:val="00311C42"/>
    <w:rsid w:val="00312A4E"/>
    <w:rsid w:val="00314570"/>
    <w:rsid w:val="0031597B"/>
    <w:rsid w:val="00315F09"/>
    <w:rsid w:val="00317B77"/>
    <w:rsid w:val="00320C2C"/>
    <w:rsid w:val="00320EA3"/>
    <w:rsid w:val="00321721"/>
    <w:rsid w:val="0032279A"/>
    <w:rsid w:val="00322AB5"/>
    <w:rsid w:val="00323757"/>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275E"/>
    <w:rsid w:val="0033309C"/>
    <w:rsid w:val="0033349C"/>
    <w:rsid w:val="00333977"/>
    <w:rsid w:val="00334660"/>
    <w:rsid w:val="00334BDF"/>
    <w:rsid w:val="0033535B"/>
    <w:rsid w:val="0033556F"/>
    <w:rsid w:val="00335758"/>
    <w:rsid w:val="00335FE2"/>
    <w:rsid w:val="003362DE"/>
    <w:rsid w:val="00336322"/>
    <w:rsid w:val="00336F7D"/>
    <w:rsid w:val="00337CB2"/>
    <w:rsid w:val="00340042"/>
    <w:rsid w:val="003409AA"/>
    <w:rsid w:val="003415E6"/>
    <w:rsid w:val="00342A08"/>
    <w:rsid w:val="00342F69"/>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BF9"/>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4C6"/>
    <w:rsid w:val="00357F31"/>
    <w:rsid w:val="00360877"/>
    <w:rsid w:val="00361BCF"/>
    <w:rsid w:val="003623B9"/>
    <w:rsid w:val="00362D0A"/>
    <w:rsid w:val="0036368A"/>
    <w:rsid w:val="003636C3"/>
    <w:rsid w:val="00363B08"/>
    <w:rsid w:val="00363D70"/>
    <w:rsid w:val="00365844"/>
    <w:rsid w:val="003658B6"/>
    <w:rsid w:val="00365AA8"/>
    <w:rsid w:val="00366AEA"/>
    <w:rsid w:val="003671E7"/>
    <w:rsid w:val="00367434"/>
    <w:rsid w:val="0036770D"/>
    <w:rsid w:val="00370E02"/>
    <w:rsid w:val="00371C8B"/>
    <w:rsid w:val="00372222"/>
    <w:rsid w:val="00372BF2"/>
    <w:rsid w:val="003734B5"/>
    <w:rsid w:val="0037371C"/>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0560"/>
    <w:rsid w:val="00391624"/>
    <w:rsid w:val="00391E9B"/>
    <w:rsid w:val="0039231A"/>
    <w:rsid w:val="00392891"/>
    <w:rsid w:val="00392C30"/>
    <w:rsid w:val="00393262"/>
    <w:rsid w:val="00393483"/>
    <w:rsid w:val="003934A9"/>
    <w:rsid w:val="00394D8A"/>
    <w:rsid w:val="0039574B"/>
    <w:rsid w:val="0039574F"/>
    <w:rsid w:val="00396354"/>
    <w:rsid w:val="0039667C"/>
    <w:rsid w:val="00397479"/>
    <w:rsid w:val="00397A5B"/>
    <w:rsid w:val="00397DD7"/>
    <w:rsid w:val="003A0014"/>
    <w:rsid w:val="003A07D0"/>
    <w:rsid w:val="003A0C22"/>
    <w:rsid w:val="003A1A98"/>
    <w:rsid w:val="003A1BC6"/>
    <w:rsid w:val="003A2610"/>
    <w:rsid w:val="003A3919"/>
    <w:rsid w:val="003A3DBA"/>
    <w:rsid w:val="003A4542"/>
    <w:rsid w:val="003A49AB"/>
    <w:rsid w:val="003A4E85"/>
    <w:rsid w:val="003A52CC"/>
    <w:rsid w:val="003A5DC3"/>
    <w:rsid w:val="003A6400"/>
    <w:rsid w:val="003A6EA2"/>
    <w:rsid w:val="003B01C6"/>
    <w:rsid w:val="003B11BC"/>
    <w:rsid w:val="003B1E16"/>
    <w:rsid w:val="003B2386"/>
    <w:rsid w:val="003B24C2"/>
    <w:rsid w:val="003B35EA"/>
    <w:rsid w:val="003B3D00"/>
    <w:rsid w:val="003B3FB1"/>
    <w:rsid w:val="003B5685"/>
    <w:rsid w:val="003B60C0"/>
    <w:rsid w:val="003B705F"/>
    <w:rsid w:val="003B742B"/>
    <w:rsid w:val="003C0CBB"/>
    <w:rsid w:val="003C0D28"/>
    <w:rsid w:val="003C0F52"/>
    <w:rsid w:val="003C1ECF"/>
    <w:rsid w:val="003C202B"/>
    <w:rsid w:val="003C2B5B"/>
    <w:rsid w:val="003C2C65"/>
    <w:rsid w:val="003C2D32"/>
    <w:rsid w:val="003C2E7A"/>
    <w:rsid w:val="003C3EFC"/>
    <w:rsid w:val="003C4503"/>
    <w:rsid w:val="003C5240"/>
    <w:rsid w:val="003C5C3D"/>
    <w:rsid w:val="003C5D29"/>
    <w:rsid w:val="003C60DF"/>
    <w:rsid w:val="003C6136"/>
    <w:rsid w:val="003C6336"/>
    <w:rsid w:val="003C64E8"/>
    <w:rsid w:val="003C6594"/>
    <w:rsid w:val="003C6C71"/>
    <w:rsid w:val="003C7672"/>
    <w:rsid w:val="003C7703"/>
    <w:rsid w:val="003D0066"/>
    <w:rsid w:val="003D0B9D"/>
    <w:rsid w:val="003D18FC"/>
    <w:rsid w:val="003D1A2C"/>
    <w:rsid w:val="003D1F44"/>
    <w:rsid w:val="003D22DC"/>
    <w:rsid w:val="003D2A54"/>
    <w:rsid w:val="003D3457"/>
    <w:rsid w:val="003D3CE1"/>
    <w:rsid w:val="003D3D43"/>
    <w:rsid w:val="003D423C"/>
    <w:rsid w:val="003D4996"/>
    <w:rsid w:val="003D6DDE"/>
    <w:rsid w:val="003D7475"/>
    <w:rsid w:val="003D7713"/>
    <w:rsid w:val="003D7845"/>
    <w:rsid w:val="003D7F6F"/>
    <w:rsid w:val="003E0880"/>
    <w:rsid w:val="003E1207"/>
    <w:rsid w:val="003E12D3"/>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0D66"/>
    <w:rsid w:val="003F1236"/>
    <w:rsid w:val="003F1768"/>
    <w:rsid w:val="003F1B03"/>
    <w:rsid w:val="003F1BAA"/>
    <w:rsid w:val="003F3489"/>
    <w:rsid w:val="003F3B64"/>
    <w:rsid w:val="003F41E3"/>
    <w:rsid w:val="003F487F"/>
    <w:rsid w:val="003F57DC"/>
    <w:rsid w:val="003F6128"/>
    <w:rsid w:val="003F6CF9"/>
    <w:rsid w:val="003F6F67"/>
    <w:rsid w:val="003F7460"/>
    <w:rsid w:val="003F7DC3"/>
    <w:rsid w:val="004000CE"/>
    <w:rsid w:val="00400127"/>
    <w:rsid w:val="00401309"/>
    <w:rsid w:val="00401F94"/>
    <w:rsid w:val="00402411"/>
    <w:rsid w:val="00402509"/>
    <w:rsid w:val="00402661"/>
    <w:rsid w:val="004026FD"/>
    <w:rsid w:val="00403F9D"/>
    <w:rsid w:val="00404159"/>
    <w:rsid w:val="00404314"/>
    <w:rsid w:val="00404787"/>
    <w:rsid w:val="0040496F"/>
    <w:rsid w:val="00405374"/>
    <w:rsid w:val="00405469"/>
    <w:rsid w:val="00405D2E"/>
    <w:rsid w:val="00405DDB"/>
    <w:rsid w:val="00405FA5"/>
    <w:rsid w:val="0040623A"/>
    <w:rsid w:val="00406D5A"/>
    <w:rsid w:val="004072C7"/>
    <w:rsid w:val="00410435"/>
    <w:rsid w:val="004106FB"/>
    <w:rsid w:val="00410B56"/>
    <w:rsid w:val="004113AA"/>
    <w:rsid w:val="00411CB8"/>
    <w:rsid w:val="0041216A"/>
    <w:rsid w:val="004122F1"/>
    <w:rsid w:val="0041230D"/>
    <w:rsid w:val="00412913"/>
    <w:rsid w:val="00412ECB"/>
    <w:rsid w:val="0041356C"/>
    <w:rsid w:val="00413A65"/>
    <w:rsid w:val="00413C2D"/>
    <w:rsid w:val="00413D7D"/>
    <w:rsid w:val="00414206"/>
    <w:rsid w:val="00414C39"/>
    <w:rsid w:val="00415109"/>
    <w:rsid w:val="00416B3B"/>
    <w:rsid w:val="004176FF"/>
    <w:rsid w:val="00417C32"/>
    <w:rsid w:val="004201F5"/>
    <w:rsid w:val="00420717"/>
    <w:rsid w:val="004210DE"/>
    <w:rsid w:val="00423142"/>
    <w:rsid w:val="0042411C"/>
    <w:rsid w:val="00424132"/>
    <w:rsid w:val="00424472"/>
    <w:rsid w:val="004246AB"/>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36ED6"/>
    <w:rsid w:val="00440AD5"/>
    <w:rsid w:val="004412A7"/>
    <w:rsid w:val="00441B99"/>
    <w:rsid w:val="00442055"/>
    <w:rsid w:val="00442BCF"/>
    <w:rsid w:val="00442F64"/>
    <w:rsid w:val="00444387"/>
    <w:rsid w:val="00444850"/>
    <w:rsid w:val="00444E7C"/>
    <w:rsid w:val="00445503"/>
    <w:rsid w:val="00445DC1"/>
    <w:rsid w:val="00446005"/>
    <w:rsid w:val="004461EC"/>
    <w:rsid w:val="00447151"/>
    <w:rsid w:val="004472CD"/>
    <w:rsid w:val="0044743D"/>
    <w:rsid w:val="00447E9D"/>
    <w:rsid w:val="004507B7"/>
    <w:rsid w:val="00450A5A"/>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818"/>
    <w:rsid w:val="0046045B"/>
    <w:rsid w:val="0046127C"/>
    <w:rsid w:val="0046159C"/>
    <w:rsid w:val="00461AB2"/>
    <w:rsid w:val="0046214C"/>
    <w:rsid w:val="00462F41"/>
    <w:rsid w:val="00462FBE"/>
    <w:rsid w:val="00463018"/>
    <w:rsid w:val="0046333F"/>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870"/>
    <w:rsid w:val="00471C3C"/>
    <w:rsid w:val="00471D14"/>
    <w:rsid w:val="0047293D"/>
    <w:rsid w:val="00472AF8"/>
    <w:rsid w:val="00473467"/>
    <w:rsid w:val="00473F19"/>
    <w:rsid w:val="004740B2"/>
    <w:rsid w:val="00474BEC"/>
    <w:rsid w:val="00474CCE"/>
    <w:rsid w:val="00474CFB"/>
    <w:rsid w:val="00475474"/>
    <w:rsid w:val="004758AF"/>
    <w:rsid w:val="0047639B"/>
    <w:rsid w:val="004770A3"/>
    <w:rsid w:val="00477F18"/>
    <w:rsid w:val="00477FC0"/>
    <w:rsid w:val="004807F6"/>
    <w:rsid w:val="004808F2"/>
    <w:rsid w:val="00480EC3"/>
    <w:rsid w:val="00480F78"/>
    <w:rsid w:val="00481665"/>
    <w:rsid w:val="00481CF1"/>
    <w:rsid w:val="00482346"/>
    <w:rsid w:val="004836D1"/>
    <w:rsid w:val="0048396B"/>
    <w:rsid w:val="004845AB"/>
    <w:rsid w:val="00484704"/>
    <w:rsid w:val="004855D1"/>
    <w:rsid w:val="00485C4F"/>
    <w:rsid w:val="00486DFA"/>
    <w:rsid w:val="004871EB"/>
    <w:rsid w:val="004872A1"/>
    <w:rsid w:val="004873F1"/>
    <w:rsid w:val="0048765C"/>
    <w:rsid w:val="0048786D"/>
    <w:rsid w:val="0048789C"/>
    <w:rsid w:val="00490191"/>
    <w:rsid w:val="0049037F"/>
    <w:rsid w:val="0049083F"/>
    <w:rsid w:val="00490997"/>
    <w:rsid w:val="0049147B"/>
    <w:rsid w:val="004918E0"/>
    <w:rsid w:val="00492080"/>
    <w:rsid w:val="0049231E"/>
    <w:rsid w:val="00492D85"/>
    <w:rsid w:val="00494720"/>
    <w:rsid w:val="00494B57"/>
    <w:rsid w:val="00494E5E"/>
    <w:rsid w:val="00496025"/>
    <w:rsid w:val="00496FE6"/>
    <w:rsid w:val="00497885"/>
    <w:rsid w:val="004A00A7"/>
    <w:rsid w:val="004A05D6"/>
    <w:rsid w:val="004A06C7"/>
    <w:rsid w:val="004A13B5"/>
    <w:rsid w:val="004A1C46"/>
    <w:rsid w:val="004A2EDF"/>
    <w:rsid w:val="004A35AA"/>
    <w:rsid w:val="004A3C8B"/>
    <w:rsid w:val="004A4568"/>
    <w:rsid w:val="004A4A98"/>
    <w:rsid w:val="004A4DE9"/>
    <w:rsid w:val="004A4F79"/>
    <w:rsid w:val="004A6FCA"/>
    <w:rsid w:val="004B01AB"/>
    <w:rsid w:val="004B2956"/>
    <w:rsid w:val="004B30E5"/>
    <w:rsid w:val="004B3278"/>
    <w:rsid w:val="004B3352"/>
    <w:rsid w:val="004B41DC"/>
    <w:rsid w:val="004B454A"/>
    <w:rsid w:val="004B4977"/>
    <w:rsid w:val="004B524D"/>
    <w:rsid w:val="004B5DB4"/>
    <w:rsid w:val="004B60A8"/>
    <w:rsid w:val="004B61B4"/>
    <w:rsid w:val="004B62D0"/>
    <w:rsid w:val="004B699B"/>
    <w:rsid w:val="004B7652"/>
    <w:rsid w:val="004B779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8FE"/>
    <w:rsid w:val="004C5FBE"/>
    <w:rsid w:val="004C641B"/>
    <w:rsid w:val="004C68A6"/>
    <w:rsid w:val="004C6A46"/>
    <w:rsid w:val="004C74F6"/>
    <w:rsid w:val="004C7C83"/>
    <w:rsid w:val="004C7FEB"/>
    <w:rsid w:val="004D07D2"/>
    <w:rsid w:val="004D1844"/>
    <w:rsid w:val="004D1A95"/>
    <w:rsid w:val="004D1B98"/>
    <w:rsid w:val="004D2AF6"/>
    <w:rsid w:val="004D3747"/>
    <w:rsid w:val="004D409F"/>
    <w:rsid w:val="004D4B48"/>
    <w:rsid w:val="004D5777"/>
    <w:rsid w:val="004D6F47"/>
    <w:rsid w:val="004D7946"/>
    <w:rsid w:val="004D795C"/>
    <w:rsid w:val="004E0360"/>
    <w:rsid w:val="004E065C"/>
    <w:rsid w:val="004E1D1D"/>
    <w:rsid w:val="004E3B63"/>
    <w:rsid w:val="004E46DA"/>
    <w:rsid w:val="004E49F5"/>
    <w:rsid w:val="004E4A7F"/>
    <w:rsid w:val="004E5DE7"/>
    <w:rsid w:val="004E5E99"/>
    <w:rsid w:val="004E6132"/>
    <w:rsid w:val="004E6467"/>
    <w:rsid w:val="004E6981"/>
    <w:rsid w:val="004E71B6"/>
    <w:rsid w:val="004E72EC"/>
    <w:rsid w:val="004E7446"/>
    <w:rsid w:val="004E765D"/>
    <w:rsid w:val="004F0375"/>
    <w:rsid w:val="004F08F0"/>
    <w:rsid w:val="004F0D22"/>
    <w:rsid w:val="004F0E4E"/>
    <w:rsid w:val="004F1EFF"/>
    <w:rsid w:val="004F21BB"/>
    <w:rsid w:val="004F2BD0"/>
    <w:rsid w:val="004F2E9B"/>
    <w:rsid w:val="004F300D"/>
    <w:rsid w:val="004F3C12"/>
    <w:rsid w:val="004F4B87"/>
    <w:rsid w:val="004F666E"/>
    <w:rsid w:val="004F6A89"/>
    <w:rsid w:val="004F7305"/>
    <w:rsid w:val="004F757D"/>
    <w:rsid w:val="004F7642"/>
    <w:rsid w:val="004F7D3F"/>
    <w:rsid w:val="005011E1"/>
    <w:rsid w:val="00502AC4"/>
    <w:rsid w:val="00502B99"/>
    <w:rsid w:val="00502D99"/>
    <w:rsid w:val="005048E9"/>
    <w:rsid w:val="00504D66"/>
    <w:rsid w:val="00504F37"/>
    <w:rsid w:val="00505BDF"/>
    <w:rsid w:val="00506A2D"/>
    <w:rsid w:val="00506D1E"/>
    <w:rsid w:val="00507D1C"/>
    <w:rsid w:val="00507DB2"/>
    <w:rsid w:val="00510EE4"/>
    <w:rsid w:val="005111AC"/>
    <w:rsid w:val="00511A5D"/>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171E"/>
    <w:rsid w:val="005220D5"/>
    <w:rsid w:val="00522233"/>
    <w:rsid w:val="00523480"/>
    <w:rsid w:val="0052499B"/>
    <w:rsid w:val="00525D0E"/>
    <w:rsid w:val="00527319"/>
    <w:rsid w:val="00527612"/>
    <w:rsid w:val="00527699"/>
    <w:rsid w:val="00527AA9"/>
    <w:rsid w:val="0053018A"/>
    <w:rsid w:val="00530670"/>
    <w:rsid w:val="0053085C"/>
    <w:rsid w:val="00530DE5"/>
    <w:rsid w:val="00530E9C"/>
    <w:rsid w:val="00531071"/>
    <w:rsid w:val="0053195A"/>
    <w:rsid w:val="0053237F"/>
    <w:rsid w:val="00532CA3"/>
    <w:rsid w:val="0053396B"/>
    <w:rsid w:val="00533E8C"/>
    <w:rsid w:val="00534D4B"/>
    <w:rsid w:val="00535083"/>
    <w:rsid w:val="00536130"/>
    <w:rsid w:val="00536271"/>
    <w:rsid w:val="005368B0"/>
    <w:rsid w:val="005368D3"/>
    <w:rsid w:val="00537008"/>
    <w:rsid w:val="00537377"/>
    <w:rsid w:val="0054044E"/>
    <w:rsid w:val="005406BA"/>
    <w:rsid w:val="00540E5D"/>
    <w:rsid w:val="00541304"/>
    <w:rsid w:val="005413C2"/>
    <w:rsid w:val="00541606"/>
    <w:rsid w:val="00541E8E"/>
    <w:rsid w:val="00541F7F"/>
    <w:rsid w:val="00542143"/>
    <w:rsid w:val="00542159"/>
    <w:rsid w:val="00542528"/>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3E9"/>
    <w:rsid w:val="005625B1"/>
    <w:rsid w:val="00562759"/>
    <w:rsid w:val="005638B0"/>
    <w:rsid w:val="0056440B"/>
    <w:rsid w:val="0056465D"/>
    <w:rsid w:val="005648FC"/>
    <w:rsid w:val="00565216"/>
    <w:rsid w:val="00567755"/>
    <w:rsid w:val="005709AD"/>
    <w:rsid w:val="005713BC"/>
    <w:rsid w:val="005716F4"/>
    <w:rsid w:val="00571C63"/>
    <w:rsid w:val="00571C6D"/>
    <w:rsid w:val="005721A3"/>
    <w:rsid w:val="00572A17"/>
    <w:rsid w:val="00572A42"/>
    <w:rsid w:val="00573B35"/>
    <w:rsid w:val="005744EA"/>
    <w:rsid w:val="00574657"/>
    <w:rsid w:val="005746FC"/>
    <w:rsid w:val="0057489F"/>
    <w:rsid w:val="00575050"/>
    <w:rsid w:val="00575174"/>
    <w:rsid w:val="005777BD"/>
    <w:rsid w:val="005779A1"/>
    <w:rsid w:val="00577A31"/>
    <w:rsid w:val="00580B3B"/>
    <w:rsid w:val="00580C09"/>
    <w:rsid w:val="005815CB"/>
    <w:rsid w:val="00581609"/>
    <w:rsid w:val="005818C6"/>
    <w:rsid w:val="00581FF7"/>
    <w:rsid w:val="005826AB"/>
    <w:rsid w:val="00582756"/>
    <w:rsid w:val="0058311B"/>
    <w:rsid w:val="00584D1E"/>
    <w:rsid w:val="00584E0E"/>
    <w:rsid w:val="005855B8"/>
    <w:rsid w:val="00585DD4"/>
    <w:rsid w:val="0058668D"/>
    <w:rsid w:val="00587B0F"/>
    <w:rsid w:val="00590273"/>
    <w:rsid w:val="0059072C"/>
    <w:rsid w:val="00590ACA"/>
    <w:rsid w:val="00591035"/>
    <w:rsid w:val="00591121"/>
    <w:rsid w:val="005914D9"/>
    <w:rsid w:val="00592FBC"/>
    <w:rsid w:val="005937CD"/>
    <w:rsid w:val="00593E4F"/>
    <w:rsid w:val="0059431B"/>
    <w:rsid w:val="005944A5"/>
    <w:rsid w:val="00594A56"/>
    <w:rsid w:val="00594E3F"/>
    <w:rsid w:val="005956C1"/>
    <w:rsid w:val="005957B6"/>
    <w:rsid w:val="0059581B"/>
    <w:rsid w:val="00596323"/>
    <w:rsid w:val="005969E3"/>
    <w:rsid w:val="00596E5B"/>
    <w:rsid w:val="005972C9"/>
    <w:rsid w:val="005A13FB"/>
    <w:rsid w:val="005A1481"/>
    <w:rsid w:val="005A198A"/>
    <w:rsid w:val="005A1B04"/>
    <w:rsid w:val="005A2915"/>
    <w:rsid w:val="005A2A68"/>
    <w:rsid w:val="005A36D4"/>
    <w:rsid w:val="005A3F7F"/>
    <w:rsid w:val="005A42B2"/>
    <w:rsid w:val="005A5C5B"/>
    <w:rsid w:val="005A5EF1"/>
    <w:rsid w:val="005A65F6"/>
    <w:rsid w:val="005A6DA6"/>
    <w:rsid w:val="005A75C9"/>
    <w:rsid w:val="005A7706"/>
    <w:rsid w:val="005B03EE"/>
    <w:rsid w:val="005B04AF"/>
    <w:rsid w:val="005B1400"/>
    <w:rsid w:val="005B1960"/>
    <w:rsid w:val="005B210B"/>
    <w:rsid w:val="005B279B"/>
    <w:rsid w:val="005B45AE"/>
    <w:rsid w:val="005B4684"/>
    <w:rsid w:val="005B47A7"/>
    <w:rsid w:val="005B4BD1"/>
    <w:rsid w:val="005B4D10"/>
    <w:rsid w:val="005B598C"/>
    <w:rsid w:val="005B5BC7"/>
    <w:rsid w:val="005B66AF"/>
    <w:rsid w:val="005B6FF5"/>
    <w:rsid w:val="005B766F"/>
    <w:rsid w:val="005C0D12"/>
    <w:rsid w:val="005C0E59"/>
    <w:rsid w:val="005C2B50"/>
    <w:rsid w:val="005C2CA2"/>
    <w:rsid w:val="005C3D27"/>
    <w:rsid w:val="005C402E"/>
    <w:rsid w:val="005C4274"/>
    <w:rsid w:val="005C4CB9"/>
    <w:rsid w:val="005C512B"/>
    <w:rsid w:val="005C5243"/>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76F"/>
    <w:rsid w:val="005E0940"/>
    <w:rsid w:val="005E0F79"/>
    <w:rsid w:val="005E195E"/>
    <w:rsid w:val="005E1D36"/>
    <w:rsid w:val="005E290F"/>
    <w:rsid w:val="005E4126"/>
    <w:rsid w:val="005E498F"/>
    <w:rsid w:val="005E5424"/>
    <w:rsid w:val="005E5922"/>
    <w:rsid w:val="005E6A05"/>
    <w:rsid w:val="005E6FF3"/>
    <w:rsid w:val="005E7202"/>
    <w:rsid w:val="005E74EA"/>
    <w:rsid w:val="005F05A8"/>
    <w:rsid w:val="005F06C5"/>
    <w:rsid w:val="005F06FD"/>
    <w:rsid w:val="005F1B0F"/>
    <w:rsid w:val="005F2041"/>
    <w:rsid w:val="005F2ACB"/>
    <w:rsid w:val="005F3131"/>
    <w:rsid w:val="005F3F84"/>
    <w:rsid w:val="005F3FC4"/>
    <w:rsid w:val="005F4030"/>
    <w:rsid w:val="005F411A"/>
    <w:rsid w:val="005F4713"/>
    <w:rsid w:val="005F4DD6"/>
    <w:rsid w:val="005F4FC3"/>
    <w:rsid w:val="005F5420"/>
    <w:rsid w:val="005F5AC5"/>
    <w:rsid w:val="005F6A58"/>
    <w:rsid w:val="005F7B7F"/>
    <w:rsid w:val="005F7BDA"/>
    <w:rsid w:val="0060000D"/>
    <w:rsid w:val="00600096"/>
    <w:rsid w:val="006002C7"/>
    <w:rsid w:val="00600F40"/>
    <w:rsid w:val="006019B7"/>
    <w:rsid w:val="0060376F"/>
    <w:rsid w:val="00603BA1"/>
    <w:rsid w:val="00604138"/>
    <w:rsid w:val="00604C64"/>
    <w:rsid w:val="00605467"/>
    <w:rsid w:val="006055B4"/>
    <w:rsid w:val="0060566C"/>
    <w:rsid w:val="00605684"/>
    <w:rsid w:val="00607195"/>
    <w:rsid w:val="0060780D"/>
    <w:rsid w:val="00610890"/>
    <w:rsid w:val="00610AB6"/>
    <w:rsid w:val="00610CDC"/>
    <w:rsid w:val="00611BA3"/>
    <w:rsid w:val="00611CDD"/>
    <w:rsid w:val="00611F3B"/>
    <w:rsid w:val="00612692"/>
    <w:rsid w:val="00612B17"/>
    <w:rsid w:val="0061302A"/>
    <w:rsid w:val="006136A1"/>
    <w:rsid w:val="006136E0"/>
    <w:rsid w:val="00613D96"/>
    <w:rsid w:val="00613F69"/>
    <w:rsid w:val="00614AE1"/>
    <w:rsid w:val="00615067"/>
    <w:rsid w:val="00615C77"/>
    <w:rsid w:val="00616001"/>
    <w:rsid w:val="00616921"/>
    <w:rsid w:val="00617C55"/>
    <w:rsid w:val="00617CD7"/>
    <w:rsid w:val="00620478"/>
    <w:rsid w:val="00620B61"/>
    <w:rsid w:val="00620E39"/>
    <w:rsid w:val="00622BBF"/>
    <w:rsid w:val="00623435"/>
    <w:rsid w:val="006239FA"/>
    <w:rsid w:val="006240BF"/>
    <w:rsid w:val="00624B32"/>
    <w:rsid w:val="00624C1C"/>
    <w:rsid w:val="0062585F"/>
    <w:rsid w:val="00626504"/>
    <w:rsid w:val="00627E86"/>
    <w:rsid w:val="006310CB"/>
    <w:rsid w:val="0063111F"/>
    <w:rsid w:val="006311DC"/>
    <w:rsid w:val="00632EEE"/>
    <w:rsid w:val="00633CAE"/>
    <w:rsid w:val="00634B31"/>
    <w:rsid w:val="00634E25"/>
    <w:rsid w:val="0063607D"/>
    <w:rsid w:val="00636587"/>
    <w:rsid w:val="00636A67"/>
    <w:rsid w:val="00636E7A"/>
    <w:rsid w:val="00637032"/>
    <w:rsid w:val="00640070"/>
    <w:rsid w:val="006404F9"/>
    <w:rsid w:val="00640AE3"/>
    <w:rsid w:val="00640B2D"/>
    <w:rsid w:val="00640BF9"/>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F1F"/>
    <w:rsid w:val="006502FE"/>
    <w:rsid w:val="006503E2"/>
    <w:rsid w:val="006504E9"/>
    <w:rsid w:val="006515C4"/>
    <w:rsid w:val="0065166A"/>
    <w:rsid w:val="006526B0"/>
    <w:rsid w:val="006526D6"/>
    <w:rsid w:val="00652F71"/>
    <w:rsid w:val="00653A1B"/>
    <w:rsid w:val="00653F95"/>
    <w:rsid w:val="00654346"/>
    <w:rsid w:val="00654507"/>
    <w:rsid w:val="00654EEF"/>
    <w:rsid w:val="00654FE0"/>
    <w:rsid w:val="00655051"/>
    <w:rsid w:val="00655D72"/>
    <w:rsid w:val="00655E02"/>
    <w:rsid w:val="00657461"/>
    <w:rsid w:val="00657F7B"/>
    <w:rsid w:val="00660932"/>
    <w:rsid w:val="00662014"/>
    <w:rsid w:val="0066209C"/>
    <w:rsid w:val="006634C2"/>
    <w:rsid w:val="00663B07"/>
    <w:rsid w:val="00663CB9"/>
    <w:rsid w:val="00663F39"/>
    <w:rsid w:val="00664104"/>
    <w:rsid w:val="00664E95"/>
    <w:rsid w:val="0066594D"/>
    <w:rsid w:val="00665C26"/>
    <w:rsid w:val="006664F5"/>
    <w:rsid w:val="00666DD9"/>
    <w:rsid w:val="00670399"/>
    <w:rsid w:val="0067057B"/>
    <w:rsid w:val="00670BC0"/>
    <w:rsid w:val="00671385"/>
    <w:rsid w:val="00671896"/>
    <w:rsid w:val="006718EF"/>
    <w:rsid w:val="00671949"/>
    <w:rsid w:val="006720F9"/>
    <w:rsid w:val="00673D7B"/>
    <w:rsid w:val="00674810"/>
    <w:rsid w:val="0067520B"/>
    <w:rsid w:val="00675B27"/>
    <w:rsid w:val="0067666E"/>
    <w:rsid w:val="00676B73"/>
    <w:rsid w:val="00676BCC"/>
    <w:rsid w:val="00677AA4"/>
    <w:rsid w:val="00677F1A"/>
    <w:rsid w:val="00681306"/>
    <w:rsid w:val="00681794"/>
    <w:rsid w:val="00683D74"/>
    <w:rsid w:val="0068438D"/>
    <w:rsid w:val="006849F6"/>
    <w:rsid w:val="0068569B"/>
    <w:rsid w:val="00686851"/>
    <w:rsid w:val="00686A12"/>
    <w:rsid w:val="00690A5F"/>
    <w:rsid w:val="00690FF6"/>
    <w:rsid w:val="0069132E"/>
    <w:rsid w:val="006916DA"/>
    <w:rsid w:val="00692591"/>
    <w:rsid w:val="00692E93"/>
    <w:rsid w:val="00692F2D"/>
    <w:rsid w:val="00693479"/>
    <w:rsid w:val="00693BD5"/>
    <w:rsid w:val="00693DA8"/>
    <w:rsid w:val="00694550"/>
    <w:rsid w:val="006949A7"/>
    <w:rsid w:val="006957F8"/>
    <w:rsid w:val="006961E6"/>
    <w:rsid w:val="00696EFC"/>
    <w:rsid w:val="006A03AA"/>
    <w:rsid w:val="006A0B0F"/>
    <w:rsid w:val="006A0DC7"/>
    <w:rsid w:val="006A14B2"/>
    <w:rsid w:val="006A250A"/>
    <w:rsid w:val="006A3B55"/>
    <w:rsid w:val="006A460E"/>
    <w:rsid w:val="006A5104"/>
    <w:rsid w:val="006A52C5"/>
    <w:rsid w:val="006A54A1"/>
    <w:rsid w:val="006A6F0F"/>
    <w:rsid w:val="006A73F3"/>
    <w:rsid w:val="006B0818"/>
    <w:rsid w:val="006B0DA0"/>
    <w:rsid w:val="006B2333"/>
    <w:rsid w:val="006B2380"/>
    <w:rsid w:val="006B4026"/>
    <w:rsid w:val="006B5588"/>
    <w:rsid w:val="006B59A0"/>
    <w:rsid w:val="006B5D51"/>
    <w:rsid w:val="006B5FD3"/>
    <w:rsid w:val="006B64ED"/>
    <w:rsid w:val="006B6C08"/>
    <w:rsid w:val="006B6C13"/>
    <w:rsid w:val="006B74BB"/>
    <w:rsid w:val="006B78D1"/>
    <w:rsid w:val="006B79DA"/>
    <w:rsid w:val="006C01FD"/>
    <w:rsid w:val="006C170A"/>
    <w:rsid w:val="006C1A9C"/>
    <w:rsid w:val="006C28FF"/>
    <w:rsid w:val="006C29D1"/>
    <w:rsid w:val="006C4CE5"/>
    <w:rsid w:val="006C4DE8"/>
    <w:rsid w:val="006C4E6C"/>
    <w:rsid w:val="006C518A"/>
    <w:rsid w:val="006C525E"/>
    <w:rsid w:val="006C64AC"/>
    <w:rsid w:val="006C6996"/>
    <w:rsid w:val="006C6B37"/>
    <w:rsid w:val="006C6EE2"/>
    <w:rsid w:val="006C6FAE"/>
    <w:rsid w:val="006C76B7"/>
    <w:rsid w:val="006C7BEC"/>
    <w:rsid w:val="006C7EF0"/>
    <w:rsid w:val="006D0179"/>
    <w:rsid w:val="006D01CF"/>
    <w:rsid w:val="006D020C"/>
    <w:rsid w:val="006D1551"/>
    <w:rsid w:val="006D1985"/>
    <w:rsid w:val="006D1A3E"/>
    <w:rsid w:val="006D1C5D"/>
    <w:rsid w:val="006D30C5"/>
    <w:rsid w:val="006D3F06"/>
    <w:rsid w:val="006D48F9"/>
    <w:rsid w:val="006D58FB"/>
    <w:rsid w:val="006D5EEF"/>
    <w:rsid w:val="006D656F"/>
    <w:rsid w:val="006D689F"/>
    <w:rsid w:val="006D7684"/>
    <w:rsid w:val="006E060C"/>
    <w:rsid w:val="006E0A78"/>
    <w:rsid w:val="006E260D"/>
    <w:rsid w:val="006E3A18"/>
    <w:rsid w:val="006E3B1C"/>
    <w:rsid w:val="006E5F47"/>
    <w:rsid w:val="006E61FE"/>
    <w:rsid w:val="006E6AEA"/>
    <w:rsid w:val="006E7510"/>
    <w:rsid w:val="006E7C88"/>
    <w:rsid w:val="006F0158"/>
    <w:rsid w:val="006F01AB"/>
    <w:rsid w:val="006F18C7"/>
    <w:rsid w:val="006F2100"/>
    <w:rsid w:val="006F2511"/>
    <w:rsid w:val="006F3950"/>
    <w:rsid w:val="006F3B78"/>
    <w:rsid w:val="006F3DFC"/>
    <w:rsid w:val="006F46AD"/>
    <w:rsid w:val="006F4A93"/>
    <w:rsid w:val="006F547E"/>
    <w:rsid w:val="006F55CF"/>
    <w:rsid w:val="006F613F"/>
    <w:rsid w:val="006F6DCB"/>
    <w:rsid w:val="006F7731"/>
    <w:rsid w:val="006F7847"/>
    <w:rsid w:val="006F7AB1"/>
    <w:rsid w:val="006F7B41"/>
    <w:rsid w:val="007003D9"/>
    <w:rsid w:val="007017E3"/>
    <w:rsid w:val="00701EAE"/>
    <w:rsid w:val="00702508"/>
    <w:rsid w:val="007025E9"/>
    <w:rsid w:val="00702E00"/>
    <w:rsid w:val="007035AE"/>
    <w:rsid w:val="007037E6"/>
    <w:rsid w:val="00703B23"/>
    <w:rsid w:val="00703E82"/>
    <w:rsid w:val="00704D00"/>
    <w:rsid w:val="0070508D"/>
    <w:rsid w:val="00705B63"/>
    <w:rsid w:val="00705F8D"/>
    <w:rsid w:val="00706EA2"/>
    <w:rsid w:val="00706FE6"/>
    <w:rsid w:val="00707428"/>
    <w:rsid w:val="007076AD"/>
    <w:rsid w:val="007078D0"/>
    <w:rsid w:val="00707A3E"/>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882"/>
    <w:rsid w:val="00720C81"/>
    <w:rsid w:val="00721063"/>
    <w:rsid w:val="007214C6"/>
    <w:rsid w:val="00721B23"/>
    <w:rsid w:val="00721CC7"/>
    <w:rsid w:val="0072213F"/>
    <w:rsid w:val="0072218A"/>
    <w:rsid w:val="00722CE4"/>
    <w:rsid w:val="007231A9"/>
    <w:rsid w:val="00723CD8"/>
    <w:rsid w:val="00723FB8"/>
    <w:rsid w:val="007244B7"/>
    <w:rsid w:val="007259E0"/>
    <w:rsid w:val="00726A6E"/>
    <w:rsid w:val="00726AA5"/>
    <w:rsid w:val="00727601"/>
    <w:rsid w:val="007276B9"/>
    <w:rsid w:val="00730A45"/>
    <w:rsid w:val="007312CB"/>
    <w:rsid w:val="0073190D"/>
    <w:rsid w:val="007319C7"/>
    <w:rsid w:val="00731D65"/>
    <w:rsid w:val="00731FB5"/>
    <w:rsid w:val="00732ADD"/>
    <w:rsid w:val="00734785"/>
    <w:rsid w:val="007351BF"/>
    <w:rsid w:val="007355AB"/>
    <w:rsid w:val="0073687C"/>
    <w:rsid w:val="00736ADD"/>
    <w:rsid w:val="00736FA1"/>
    <w:rsid w:val="00737463"/>
    <w:rsid w:val="00737ECA"/>
    <w:rsid w:val="007410E8"/>
    <w:rsid w:val="00741774"/>
    <w:rsid w:val="00741AF0"/>
    <w:rsid w:val="00742DEE"/>
    <w:rsid w:val="00743D8D"/>
    <w:rsid w:val="00743FA6"/>
    <w:rsid w:val="007443BA"/>
    <w:rsid w:val="00745098"/>
    <w:rsid w:val="00745117"/>
    <w:rsid w:val="0074596A"/>
    <w:rsid w:val="00745C3F"/>
    <w:rsid w:val="00746855"/>
    <w:rsid w:val="007469F0"/>
    <w:rsid w:val="007472E6"/>
    <w:rsid w:val="00747359"/>
    <w:rsid w:val="007508AE"/>
    <w:rsid w:val="00751A58"/>
    <w:rsid w:val="00751C6E"/>
    <w:rsid w:val="00751C76"/>
    <w:rsid w:val="00751D30"/>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67F72"/>
    <w:rsid w:val="007713F6"/>
    <w:rsid w:val="0077151B"/>
    <w:rsid w:val="007716CE"/>
    <w:rsid w:val="00772A43"/>
    <w:rsid w:val="00773620"/>
    <w:rsid w:val="007738DD"/>
    <w:rsid w:val="00774257"/>
    <w:rsid w:val="00774597"/>
    <w:rsid w:val="007768B1"/>
    <w:rsid w:val="007776FF"/>
    <w:rsid w:val="007778ED"/>
    <w:rsid w:val="007800BC"/>
    <w:rsid w:val="007801AC"/>
    <w:rsid w:val="00780B55"/>
    <w:rsid w:val="00780DD8"/>
    <w:rsid w:val="00781E0E"/>
    <w:rsid w:val="00782A5A"/>
    <w:rsid w:val="0078304C"/>
    <w:rsid w:val="00783694"/>
    <w:rsid w:val="00784B4D"/>
    <w:rsid w:val="0078545A"/>
    <w:rsid w:val="007854EB"/>
    <w:rsid w:val="0078587A"/>
    <w:rsid w:val="007867D9"/>
    <w:rsid w:val="00787779"/>
    <w:rsid w:val="00787833"/>
    <w:rsid w:val="00787C8F"/>
    <w:rsid w:val="00790169"/>
    <w:rsid w:val="007907E8"/>
    <w:rsid w:val="00790D52"/>
    <w:rsid w:val="00791134"/>
    <w:rsid w:val="00791992"/>
    <w:rsid w:val="00791C65"/>
    <w:rsid w:val="007920DC"/>
    <w:rsid w:val="007923A8"/>
    <w:rsid w:val="00792891"/>
    <w:rsid w:val="00793316"/>
    <w:rsid w:val="00793536"/>
    <w:rsid w:val="007936DA"/>
    <w:rsid w:val="00793AB0"/>
    <w:rsid w:val="0079402C"/>
    <w:rsid w:val="007941E1"/>
    <w:rsid w:val="00794520"/>
    <w:rsid w:val="00794B02"/>
    <w:rsid w:val="00795D24"/>
    <w:rsid w:val="00795ECD"/>
    <w:rsid w:val="00796023"/>
    <w:rsid w:val="0079652D"/>
    <w:rsid w:val="007968FB"/>
    <w:rsid w:val="00796E7B"/>
    <w:rsid w:val="007976DC"/>
    <w:rsid w:val="007A00E6"/>
    <w:rsid w:val="007A06D2"/>
    <w:rsid w:val="007A0BF8"/>
    <w:rsid w:val="007A14CA"/>
    <w:rsid w:val="007A15DE"/>
    <w:rsid w:val="007A179D"/>
    <w:rsid w:val="007A23E4"/>
    <w:rsid w:val="007A2662"/>
    <w:rsid w:val="007A3BDF"/>
    <w:rsid w:val="007A4582"/>
    <w:rsid w:val="007A4C22"/>
    <w:rsid w:val="007A4FAD"/>
    <w:rsid w:val="007A5098"/>
    <w:rsid w:val="007A60A0"/>
    <w:rsid w:val="007A7515"/>
    <w:rsid w:val="007B0180"/>
    <w:rsid w:val="007B06BC"/>
    <w:rsid w:val="007B0BBA"/>
    <w:rsid w:val="007B1020"/>
    <w:rsid w:val="007B11D6"/>
    <w:rsid w:val="007B1940"/>
    <w:rsid w:val="007B3D10"/>
    <w:rsid w:val="007B3FF1"/>
    <w:rsid w:val="007B406D"/>
    <w:rsid w:val="007B4631"/>
    <w:rsid w:val="007B4D33"/>
    <w:rsid w:val="007B5199"/>
    <w:rsid w:val="007B55C8"/>
    <w:rsid w:val="007B55D5"/>
    <w:rsid w:val="007B5757"/>
    <w:rsid w:val="007B5A6A"/>
    <w:rsid w:val="007B64F0"/>
    <w:rsid w:val="007B6930"/>
    <w:rsid w:val="007B7A5F"/>
    <w:rsid w:val="007B7BE5"/>
    <w:rsid w:val="007C170E"/>
    <w:rsid w:val="007C1E1E"/>
    <w:rsid w:val="007C24B1"/>
    <w:rsid w:val="007C2512"/>
    <w:rsid w:val="007C2A82"/>
    <w:rsid w:val="007C311C"/>
    <w:rsid w:val="007C3563"/>
    <w:rsid w:val="007C3BF9"/>
    <w:rsid w:val="007C4199"/>
    <w:rsid w:val="007C5A2A"/>
    <w:rsid w:val="007C6F9E"/>
    <w:rsid w:val="007C7A9E"/>
    <w:rsid w:val="007C7E70"/>
    <w:rsid w:val="007C7E84"/>
    <w:rsid w:val="007C7F77"/>
    <w:rsid w:val="007D0DD7"/>
    <w:rsid w:val="007D1D9C"/>
    <w:rsid w:val="007D29AF"/>
    <w:rsid w:val="007D3872"/>
    <w:rsid w:val="007D38D3"/>
    <w:rsid w:val="007D3EE2"/>
    <w:rsid w:val="007D4BDA"/>
    <w:rsid w:val="007D5C90"/>
    <w:rsid w:val="007D6579"/>
    <w:rsid w:val="007D67E7"/>
    <w:rsid w:val="007D68BD"/>
    <w:rsid w:val="007D6997"/>
    <w:rsid w:val="007D6BAE"/>
    <w:rsid w:val="007D7493"/>
    <w:rsid w:val="007D7B9B"/>
    <w:rsid w:val="007D7C5B"/>
    <w:rsid w:val="007E046D"/>
    <w:rsid w:val="007E159E"/>
    <w:rsid w:val="007E17C1"/>
    <w:rsid w:val="007E1BE5"/>
    <w:rsid w:val="007E237F"/>
    <w:rsid w:val="007E37F2"/>
    <w:rsid w:val="007E3B8A"/>
    <w:rsid w:val="007E433B"/>
    <w:rsid w:val="007E4BC1"/>
    <w:rsid w:val="007E5151"/>
    <w:rsid w:val="007E56AC"/>
    <w:rsid w:val="007E5794"/>
    <w:rsid w:val="007E57E2"/>
    <w:rsid w:val="007E58B1"/>
    <w:rsid w:val="007E6531"/>
    <w:rsid w:val="007E65BC"/>
    <w:rsid w:val="007E72F1"/>
    <w:rsid w:val="007E7433"/>
    <w:rsid w:val="007E79AF"/>
    <w:rsid w:val="007E7D29"/>
    <w:rsid w:val="007E7E91"/>
    <w:rsid w:val="007E7FAF"/>
    <w:rsid w:val="007F0F46"/>
    <w:rsid w:val="007F1040"/>
    <w:rsid w:val="007F157F"/>
    <w:rsid w:val="007F2D5C"/>
    <w:rsid w:val="007F4AEC"/>
    <w:rsid w:val="007F4CFD"/>
    <w:rsid w:val="007F4EDD"/>
    <w:rsid w:val="007F5359"/>
    <w:rsid w:val="007F5851"/>
    <w:rsid w:val="007F5F2F"/>
    <w:rsid w:val="007F6028"/>
    <w:rsid w:val="007F714B"/>
    <w:rsid w:val="007F72A5"/>
    <w:rsid w:val="007F768A"/>
    <w:rsid w:val="00800636"/>
    <w:rsid w:val="008024EA"/>
    <w:rsid w:val="00802E9B"/>
    <w:rsid w:val="00803D3A"/>
    <w:rsid w:val="00803D8E"/>
    <w:rsid w:val="00803FA7"/>
    <w:rsid w:val="00804171"/>
    <w:rsid w:val="00804981"/>
    <w:rsid w:val="00804A3F"/>
    <w:rsid w:val="00804C65"/>
    <w:rsid w:val="00804D61"/>
    <w:rsid w:val="00804E5A"/>
    <w:rsid w:val="008053C5"/>
    <w:rsid w:val="0080589F"/>
    <w:rsid w:val="00805BAF"/>
    <w:rsid w:val="00805F47"/>
    <w:rsid w:val="0080656B"/>
    <w:rsid w:val="0080676A"/>
    <w:rsid w:val="00806D83"/>
    <w:rsid w:val="00806FCB"/>
    <w:rsid w:val="00807154"/>
    <w:rsid w:val="008077E3"/>
    <w:rsid w:val="00810655"/>
    <w:rsid w:val="008106A8"/>
    <w:rsid w:val="00812B67"/>
    <w:rsid w:val="00813230"/>
    <w:rsid w:val="00814CFB"/>
    <w:rsid w:val="0081514F"/>
    <w:rsid w:val="00815E1F"/>
    <w:rsid w:val="008162BD"/>
    <w:rsid w:val="00816661"/>
    <w:rsid w:val="00816C5F"/>
    <w:rsid w:val="00816EDC"/>
    <w:rsid w:val="00816F64"/>
    <w:rsid w:val="0081723B"/>
    <w:rsid w:val="00817BF7"/>
    <w:rsid w:val="00821A3D"/>
    <w:rsid w:val="00821D65"/>
    <w:rsid w:val="00821FE7"/>
    <w:rsid w:val="008222C4"/>
    <w:rsid w:val="00822549"/>
    <w:rsid w:val="00823981"/>
    <w:rsid w:val="00823D36"/>
    <w:rsid w:val="00824165"/>
    <w:rsid w:val="008250C8"/>
    <w:rsid w:val="00825F21"/>
    <w:rsid w:val="00826252"/>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55AF"/>
    <w:rsid w:val="0083670F"/>
    <w:rsid w:val="00836E46"/>
    <w:rsid w:val="008378EE"/>
    <w:rsid w:val="00837F1B"/>
    <w:rsid w:val="0084040C"/>
    <w:rsid w:val="008415C7"/>
    <w:rsid w:val="00841E76"/>
    <w:rsid w:val="00842277"/>
    <w:rsid w:val="00842412"/>
    <w:rsid w:val="008426A9"/>
    <w:rsid w:val="00842F1B"/>
    <w:rsid w:val="00844330"/>
    <w:rsid w:val="00844D61"/>
    <w:rsid w:val="0084538B"/>
    <w:rsid w:val="00845DBA"/>
    <w:rsid w:val="00846E10"/>
    <w:rsid w:val="00847CA1"/>
    <w:rsid w:val="00850636"/>
    <w:rsid w:val="00850B98"/>
    <w:rsid w:val="00850C19"/>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289"/>
    <w:rsid w:val="00862A06"/>
    <w:rsid w:val="008633AF"/>
    <w:rsid w:val="0086350F"/>
    <w:rsid w:val="00863D15"/>
    <w:rsid w:val="00864E02"/>
    <w:rsid w:val="00864E8E"/>
    <w:rsid w:val="008663AB"/>
    <w:rsid w:val="00866529"/>
    <w:rsid w:val="00866B15"/>
    <w:rsid w:val="00866F1E"/>
    <w:rsid w:val="00867C35"/>
    <w:rsid w:val="00870D61"/>
    <w:rsid w:val="00871597"/>
    <w:rsid w:val="00871746"/>
    <w:rsid w:val="00871818"/>
    <w:rsid w:val="00872F21"/>
    <w:rsid w:val="0087364E"/>
    <w:rsid w:val="008737B4"/>
    <w:rsid w:val="00873DAD"/>
    <w:rsid w:val="00874A58"/>
    <w:rsid w:val="00874B4E"/>
    <w:rsid w:val="008750F7"/>
    <w:rsid w:val="008751C6"/>
    <w:rsid w:val="00875D7B"/>
    <w:rsid w:val="008768D5"/>
    <w:rsid w:val="00876B76"/>
    <w:rsid w:val="00876E1B"/>
    <w:rsid w:val="008773EE"/>
    <w:rsid w:val="008773F4"/>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2FC1"/>
    <w:rsid w:val="008933E6"/>
    <w:rsid w:val="00893495"/>
    <w:rsid w:val="0089457D"/>
    <w:rsid w:val="00894B19"/>
    <w:rsid w:val="00895736"/>
    <w:rsid w:val="00896046"/>
    <w:rsid w:val="00896808"/>
    <w:rsid w:val="00896F96"/>
    <w:rsid w:val="00897148"/>
    <w:rsid w:val="008977FE"/>
    <w:rsid w:val="008A04CE"/>
    <w:rsid w:val="008A105F"/>
    <w:rsid w:val="008A13DF"/>
    <w:rsid w:val="008A1DE4"/>
    <w:rsid w:val="008A2140"/>
    <w:rsid w:val="008A2599"/>
    <w:rsid w:val="008A27A8"/>
    <w:rsid w:val="008A29F2"/>
    <w:rsid w:val="008A32A1"/>
    <w:rsid w:val="008A37B7"/>
    <w:rsid w:val="008A3C1F"/>
    <w:rsid w:val="008A3E85"/>
    <w:rsid w:val="008A4689"/>
    <w:rsid w:val="008A4F26"/>
    <w:rsid w:val="008A4FDF"/>
    <w:rsid w:val="008A59A7"/>
    <w:rsid w:val="008A59F7"/>
    <w:rsid w:val="008A5A23"/>
    <w:rsid w:val="008A5F0D"/>
    <w:rsid w:val="008A5F15"/>
    <w:rsid w:val="008A6490"/>
    <w:rsid w:val="008A671B"/>
    <w:rsid w:val="008A6C3E"/>
    <w:rsid w:val="008A70BF"/>
    <w:rsid w:val="008A7237"/>
    <w:rsid w:val="008A730C"/>
    <w:rsid w:val="008A7753"/>
    <w:rsid w:val="008A7D37"/>
    <w:rsid w:val="008B0262"/>
    <w:rsid w:val="008B0F32"/>
    <w:rsid w:val="008B13A7"/>
    <w:rsid w:val="008B1809"/>
    <w:rsid w:val="008B24CC"/>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2BAB"/>
    <w:rsid w:val="008C2E75"/>
    <w:rsid w:val="008C3C47"/>
    <w:rsid w:val="008C432D"/>
    <w:rsid w:val="008C48DD"/>
    <w:rsid w:val="008C4C3D"/>
    <w:rsid w:val="008C4E0A"/>
    <w:rsid w:val="008C533F"/>
    <w:rsid w:val="008C568F"/>
    <w:rsid w:val="008C6327"/>
    <w:rsid w:val="008C6DC9"/>
    <w:rsid w:val="008C6E6B"/>
    <w:rsid w:val="008C7419"/>
    <w:rsid w:val="008C75F5"/>
    <w:rsid w:val="008D004A"/>
    <w:rsid w:val="008D03CC"/>
    <w:rsid w:val="008D0B91"/>
    <w:rsid w:val="008D16E1"/>
    <w:rsid w:val="008D1A66"/>
    <w:rsid w:val="008D2201"/>
    <w:rsid w:val="008D2AFF"/>
    <w:rsid w:val="008D3116"/>
    <w:rsid w:val="008D3481"/>
    <w:rsid w:val="008D3BB5"/>
    <w:rsid w:val="008D3EF0"/>
    <w:rsid w:val="008D4806"/>
    <w:rsid w:val="008D5195"/>
    <w:rsid w:val="008D5D13"/>
    <w:rsid w:val="008D5DE8"/>
    <w:rsid w:val="008D601A"/>
    <w:rsid w:val="008D6149"/>
    <w:rsid w:val="008D61D4"/>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876"/>
    <w:rsid w:val="008E3B84"/>
    <w:rsid w:val="008E40DE"/>
    <w:rsid w:val="008E5720"/>
    <w:rsid w:val="008E59B9"/>
    <w:rsid w:val="008E5F23"/>
    <w:rsid w:val="008E662B"/>
    <w:rsid w:val="008E7789"/>
    <w:rsid w:val="008F0053"/>
    <w:rsid w:val="008F0228"/>
    <w:rsid w:val="008F0982"/>
    <w:rsid w:val="008F161D"/>
    <w:rsid w:val="008F1655"/>
    <w:rsid w:val="008F18A4"/>
    <w:rsid w:val="008F1AD2"/>
    <w:rsid w:val="008F1BD8"/>
    <w:rsid w:val="008F1F6C"/>
    <w:rsid w:val="008F21B1"/>
    <w:rsid w:val="008F28CA"/>
    <w:rsid w:val="008F2DC1"/>
    <w:rsid w:val="008F32A0"/>
    <w:rsid w:val="008F3A33"/>
    <w:rsid w:val="008F48A0"/>
    <w:rsid w:val="008F5A18"/>
    <w:rsid w:val="008F5D95"/>
    <w:rsid w:val="008F6841"/>
    <w:rsid w:val="008F6C4B"/>
    <w:rsid w:val="00900153"/>
    <w:rsid w:val="00901253"/>
    <w:rsid w:val="00901CBD"/>
    <w:rsid w:val="0090214C"/>
    <w:rsid w:val="0090258F"/>
    <w:rsid w:val="00902970"/>
    <w:rsid w:val="00902F3A"/>
    <w:rsid w:val="00903946"/>
    <w:rsid w:val="00904684"/>
    <w:rsid w:val="00904B8F"/>
    <w:rsid w:val="00904D8F"/>
    <w:rsid w:val="009056F8"/>
    <w:rsid w:val="00906295"/>
    <w:rsid w:val="00906582"/>
    <w:rsid w:val="00907325"/>
    <w:rsid w:val="00907459"/>
    <w:rsid w:val="00907A55"/>
    <w:rsid w:val="009100E4"/>
    <w:rsid w:val="00910FF0"/>
    <w:rsid w:val="00911157"/>
    <w:rsid w:val="0091153A"/>
    <w:rsid w:val="0091275D"/>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1528"/>
    <w:rsid w:val="00922121"/>
    <w:rsid w:val="009228BE"/>
    <w:rsid w:val="009231B9"/>
    <w:rsid w:val="00923843"/>
    <w:rsid w:val="00923F0A"/>
    <w:rsid w:val="00924202"/>
    <w:rsid w:val="0092550B"/>
    <w:rsid w:val="00925817"/>
    <w:rsid w:val="009258DA"/>
    <w:rsid w:val="009308DA"/>
    <w:rsid w:val="0093097D"/>
    <w:rsid w:val="00930C9E"/>
    <w:rsid w:val="009315F0"/>
    <w:rsid w:val="00931628"/>
    <w:rsid w:val="009326ED"/>
    <w:rsid w:val="00932F6E"/>
    <w:rsid w:val="00933D31"/>
    <w:rsid w:val="00934776"/>
    <w:rsid w:val="00935131"/>
    <w:rsid w:val="009352DC"/>
    <w:rsid w:val="009355ED"/>
    <w:rsid w:val="00936132"/>
    <w:rsid w:val="00937DCB"/>
    <w:rsid w:val="009402D5"/>
    <w:rsid w:val="00940436"/>
    <w:rsid w:val="009405A0"/>
    <w:rsid w:val="009409A7"/>
    <w:rsid w:val="009409BD"/>
    <w:rsid w:val="009409E3"/>
    <w:rsid w:val="00941837"/>
    <w:rsid w:val="009420D7"/>
    <w:rsid w:val="009422D7"/>
    <w:rsid w:val="00943135"/>
    <w:rsid w:val="009439D2"/>
    <w:rsid w:val="00943BC0"/>
    <w:rsid w:val="00943D40"/>
    <w:rsid w:val="00944354"/>
    <w:rsid w:val="0094517A"/>
    <w:rsid w:val="00945651"/>
    <w:rsid w:val="00946009"/>
    <w:rsid w:val="009461F5"/>
    <w:rsid w:val="0094662E"/>
    <w:rsid w:val="009468BC"/>
    <w:rsid w:val="00947240"/>
    <w:rsid w:val="00947D41"/>
    <w:rsid w:val="009508D0"/>
    <w:rsid w:val="00950B56"/>
    <w:rsid w:val="00951F8C"/>
    <w:rsid w:val="009524BC"/>
    <w:rsid w:val="00952AC8"/>
    <w:rsid w:val="0095640B"/>
    <w:rsid w:val="00957E4F"/>
    <w:rsid w:val="009606DC"/>
    <w:rsid w:val="00961C7E"/>
    <w:rsid w:val="009620E1"/>
    <w:rsid w:val="0096215C"/>
    <w:rsid w:val="00962697"/>
    <w:rsid w:val="009629C2"/>
    <w:rsid w:val="009638AA"/>
    <w:rsid w:val="00963C4A"/>
    <w:rsid w:val="00963E88"/>
    <w:rsid w:val="00964A2F"/>
    <w:rsid w:val="0096508E"/>
    <w:rsid w:val="009651B7"/>
    <w:rsid w:val="0096532A"/>
    <w:rsid w:val="009654CC"/>
    <w:rsid w:val="0096587C"/>
    <w:rsid w:val="00966C85"/>
    <w:rsid w:val="00967CB6"/>
    <w:rsid w:val="00967DF7"/>
    <w:rsid w:val="00970454"/>
    <w:rsid w:val="009708BD"/>
    <w:rsid w:val="00970BA7"/>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1327"/>
    <w:rsid w:val="0098202A"/>
    <w:rsid w:val="00982516"/>
    <w:rsid w:val="00983253"/>
    <w:rsid w:val="0098352C"/>
    <w:rsid w:val="0098403D"/>
    <w:rsid w:val="00984761"/>
    <w:rsid w:val="00985244"/>
    <w:rsid w:val="009854AE"/>
    <w:rsid w:val="00985738"/>
    <w:rsid w:val="009864AB"/>
    <w:rsid w:val="00986541"/>
    <w:rsid w:val="009865CF"/>
    <w:rsid w:val="0098720D"/>
    <w:rsid w:val="00987364"/>
    <w:rsid w:val="00990921"/>
    <w:rsid w:val="00990C9C"/>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8EB"/>
    <w:rsid w:val="00996A9C"/>
    <w:rsid w:val="00996B14"/>
    <w:rsid w:val="009973B9"/>
    <w:rsid w:val="00997FC3"/>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874"/>
    <w:rsid w:val="009C58C3"/>
    <w:rsid w:val="009C6683"/>
    <w:rsid w:val="009C6938"/>
    <w:rsid w:val="009C6AEC"/>
    <w:rsid w:val="009C75EE"/>
    <w:rsid w:val="009C7702"/>
    <w:rsid w:val="009C78B6"/>
    <w:rsid w:val="009D017D"/>
    <w:rsid w:val="009D02F7"/>
    <w:rsid w:val="009D06FF"/>
    <w:rsid w:val="009D071E"/>
    <w:rsid w:val="009D087E"/>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7190"/>
    <w:rsid w:val="009E1266"/>
    <w:rsid w:val="009E1FC4"/>
    <w:rsid w:val="009E227D"/>
    <w:rsid w:val="009E2436"/>
    <w:rsid w:val="009E2F7A"/>
    <w:rsid w:val="009E341B"/>
    <w:rsid w:val="009E3C99"/>
    <w:rsid w:val="009E3FB4"/>
    <w:rsid w:val="009E41FE"/>
    <w:rsid w:val="009E48BE"/>
    <w:rsid w:val="009E5239"/>
    <w:rsid w:val="009E5A84"/>
    <w:rsid w:val="009E5AED"/>
    <w:rsid w:val="009E5E40"/>
    <w:rsid w:val="009E613D"/>
    <w:rsid w:val="009E66F6"/>
    <w:rsid w:val="009F0871"/>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6D3"/>
    <w:rsid w:val="00A0285D"/>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36"/>
    <w:rsid w:val="00A078B3"/>
    <w:rsid w:val="00A10328"/>
    <w:rsid w:val="00A1126B"/>
    <w:rsid w:val="00A11516"/>
    <w:rsid w:val="00A1203C"/>
    <w:rsid w:val="00A13016"/>
    <w:rsid w:val="00A136E0"/>
    <w:rsid w:val="00A13893"/>
    <w:rsid w:val="00A13BC0"/>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2B2A"/>
    <w:rsid w:val="00A231AB"/>
    <w:rsid w:val="00A23A75"/>
    <w:rsid w:val="00A248D6"/>
    <w:rsid w:val="00A24C1A"/>
    <w:rsid w:val="00A24C3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1239"/>
    <w:rsid w:val="00A412A1"/>
    <w:rsid w:val="00A41455"/>
    <w:rsid w:val="00A414A7"/>
    <w:rsid w:val="00A41E06"/>
    <w:rsid w:val="00A4204E"/>
    <w:rsid w:val="00A42E9D"/>
    <w:rsid w:val="00A42FED"/>
    <w:rsid w:val="00A4331D"/>
    <w:rsid w:val="00A43917"/>
    <w:rsid w:val="00A439AA"/>
    <w:rsid w:val="00A447AC"/>
    <w:rsid w:val="00A447EB"/>
    <w:rsid w:val="00A44E5B"/>
    <w:rsid w:val="00A45EF9"/>
    <w:rsid w:val="00A46D4B"/>
    <w:rsid w:val="00A46FC7"/>
    <w:rsid w:val="00A50423"/>
    <w:rsid w:val="00A511D8"/>
    <w:rsid w:val="00A51B1C"/>
    <w:rsid w:val="00A51D40"/>
    <w:rsid w:val="00A52EB7"/>
    <w:rsid w:val="00A5310F"/>
    <w:rsid w:val="00A53E55"/>
    <w:rsid w:val="00A53E78"/>
    <w:rsid w:val="00A540DE"/>
    <w:rsid w:val="00A54650"/>
    <w:rsid w:val="00A54785"/>
    <w:rsid w:val="00A56CE4"/>
    <w:rsid w:val="00A60000"/>
    <w:rsid w:val="00A60916"/>
    <w:rsid w:val="00A60AFF"/>
    <w:rsid w:val="00A6117A"/>
    <w:rsid w:val="00A61E0B"/>
    <w:rsid w:val="00A62442"/>
    <w:rsid w:val="00A624CE"/>
    <w:rsid w:val="00A62C6C"/>
    <w:rsid w:val="00A64834"/>
    <w:rsid w:val="00A65EB5"/>
    <w:rsid w:val="00A667C3"/>
    <w:rsid w:val="00A66A3D"/>
    <w:rsid w:val="00A67039"/>
    <w:rsid w:val="00A708BD"/>
    <w:rsid w:val="00A70B92"/>
    <w:rsid w:val="00A713AE"/>
    <w:rsid w:val="00A71D2B"/>
    <w:rsid w:val="00A721B1"/>
    <w:rsid w:val="00A72234"/>
    <w:rsid w:val="00A727AD"/>
    <w:rsid w:val="00A729C0"/>
    <w:rsid w:val="00A72F7D"/>
    <w:rsid w:val="00A7364F"/>
    <w:rsid w:val="00A73A05"/>
    <w:rsid w:val="00A74E6F"/>
    <w:rsid w:val="00A7543A"/>
    <w:rsid w:val="00A75CAF"/>
    <w:rsid w:val="00A76972"/>
    <w:rsid w:val="00A7699A"/>
    <w:rsid w:val="00A8057E"/>
    <w:rsid w:val="00A81C57"/>
    <w:rsid w:val="00A82128"/>
    <w:rsid w:val="00A82DB2"/>
    <w:rsid w:val="00A837C5"/>
    <w:rsid w:val="00A83E90"/>
    <w:rsid w:val="00A8404A"/>
    <w:rsid w:val="00A84430"/>
    <w:rsid w:val="00A85420"/>
    <w:rsid w:val="00A85868"/>
    <w:rsid w:val="00A870E9"/>
    <w:rsid w:val="00A875CE"/>
    <w:rsid w:val="00A90B33"/>
    <w:rsid w:val="00A9186D"/>
    <w:rsid w:val="00A92853"/>
    <w:rsid w:val="00A92CA8"/>
    <w:rsid w:val="00A92DBE"/>
    <w:rsid w:val="00A93967"/>
    <w:rsid w:val="00A93BC8"/>
    <w:rsid w:val="00A93E7D"/>
    <w:rsid w:val="00A94D1F"/>
    <w:rsid w:val="00A94E71"/>
    <w:rsid w:val="00A94F19"/>
    <w:rsid w:val="00A967CA"/>
    <w:rsid w:val="00A9685D"/>
    <w:rsid w:val="00A971B8"/>
    <w:rsid w:val="00A9728C"/>
    <w:rsid w:val="00A9737F"/>
    <w:rsid w:val="00A9786B"/>
    <w:rsid w:val="00A97D7C"/>
    <w:rsid w:val="00AA0280"/>
    <w:rsid w:val="00AA043D"/>
    <w:rsid w:val="00AA055C"/>
    <w:rsid w:val="00AA056F"/>
    <w:rsid w:val="00AA05F5"/>
    <w:rsid w:val="00AA07F0"/>
    <w:rsid w:val="00AA0942"/>
    <w:rsid w:val="00AA14CD"/>
    <w:rsid w:val="00AA15F7"/>
    <w:rsid w:val="00AA1629"/>
    <w:rsid w:val="00AA1F68"/>
    <w:rsid w:val="00AA239F"/>
    <w:rsid w:val="00AA274E"/>
    <w:rsid w:val="00AA328D"/>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22"/>
    <w:rsid w:val="00AB51AC"/>
    <w:rsid w:val="00AB6D6D"/>
    <w:rsid w:val="00AB6DA5"/>
    <w:rsid w:val="00AC0287"/>
    <w:rsid w:val="00AC0D17"/>
    <w:rsid w:val="00AC0D22"/>
    <w:rsid w:val="00AC12E8"/>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186F"/>
    <w:rsid w:val="00AD19D6"/>
    <w:rsid w:val="00AD2376"/>
    <w:rsid w:val="00AD3628"/>
    <w:rsid w:val="00AD46A7"/>
    <w:rsid w:val="00AD4A22"/>
    <w:rsid w:val="00AD4BE4"/>
    <w:rsid w:val="00AD4DDD"/>
    <w:rsid w:val="00AD5487"/>
    <w:rsid w:val="00AD6274"/>
    <w:rsid w:val="00AD6DF5"/>
    <w:rsid w:val="00AD6E43"/>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4A4"/>
    <w:rsid w:val="00AF4B0A"/>
    <w:rsid w:val="00AF4BBA"/>
    <w:rsid w:val="00AF5176"/>
    <w:rsid w:val="00AF55FC"/>
    <w:rsid w:val="00AF5744"/>
    <w:rsid w:val="00AF6492"/>
    <w:rsid w:val="00AF6844"/>
    <w:rsid w:val="00AF6AAF"/>
    <w:rsid w:val="00AF7441"/>
    <w:rsid w:val="00AF7DDC"/>
    <w:rsid w:val="00AF7FC7"/>
    <w:rsid w:val="00B00964"/>
    <w:rsid w:val="00B00B76"/>
    <w:rsid w:val="00B00EFA"/>
    <w:rsid w:val="00B0242F"/>
    <w:rsid w:val="00B04A21"/>
    <w:rsid w:val="00B053CF"/>
    <w:rsid w:val="00B0600A"/>
    <w:rsid w:val="00B06412"/>
    <w:rsid w:val="00B06442"/>
    <w:rsid w:val="00B06E94"/>
    <w:rsid w:val="00B073D9"/>
    <w:rsid w:val="00B0749C"/>
    <w:rsid w:val="00B079ED"/>
    <w:rsid w:val="00B10367"/>
    <w:rsid w:val="00B10F39"/>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6400"/>
    <w:rsid w:val="00B267E3"/>
    <w:rsid w:val="00B27225"/>
    <w:rsid w:val="00B27338"/>
    <w:rsid w:val="00B27400"/>
    <w:rsid w:val="00B30560"/>
    <w:rsid w:val="00B30DF4"/>
    <w:rsid w:val="00B30FFB"/>
    <w:rsid w:val="00B32C67"/>
    <w:rsid w:val="00B3378F"/>
    <w:rsid w:val="00B34186"/>
    <w:rsid w:val="00B343BC"/>
    <w:rsid w:val="00B34499"/>
    <w:rsid w:val="00B34FE7"/>
    <w:rsid w:val="00B35047"/>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5B6B"/>
    <w:rsid w:val="00B46189"/>
    <w:rsid w:val="00B4627B"/>
    <w:rsid w:val="00B464E7"/>
    <w:rsid w:val="00B46BCC"/>
    <w:rsid w:val="00B46F32"/>
    <w:rsid w:val="00B47488"/>
    <w:rsid w:val="00B47EB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0DF6"/>
    <w:rsid w:val="00B6161D"/>
    <w:rsid w:val="00B6189F"/>
    <w:rsid w:val="00B61A42"/>
    <w:rsid w:val="00B6239D"/>
    <w:rsid w:val="00B630FD"/>
    <w:rsid w:val="00B6329C"/>
    <w:rsid w:val="00B6350D"/>
    <w:rsid w:val="00B649F1"/>
    <w:rsid w:val="00B64C6E"/>
    <w:rsid w:val="00B656D5"/>
    <w:rsid w:val="00B657B0"/>
    <w:rsid w:val="00B65A99"/>
    <w:rsid w:val="00B66343"/>
    <w:rsid w:val="00B66A3E"/>
    <w:rsid w:val="00B66C93"/>
    <w:rsid w:val="00B66E82"/>
    <w:rsid w:val="00B67263"/>
    <w:rsid w:val="00B677C7"/>
    <w:rsid w:val="00B70B8E"/>
    <w:rsid w:val="00B70EB0"/>
    <w:rsid w:val="00B70F5D"/>
    <w:rsid w:val="00B71F08"/>
    <w:rsid w:val="00B7206E"/>
    <w:rsid w:val="00B73496"/>
    <w:rsid w:val="00B737C6"/>
    <w:rsid w:val="00B73931"/>
    <w:rsid w:val="00B73AC8"/>
    <w:rsid w:val="00B7533A"/>
    <w:rsid w:val="00B7550A"/>
    <w:rsid w:val="00B75D24"/>
    <w:rsid w:val="00B764E2"/>
    <w:rsid w:val="00B767DA"/>
    <w:rsid w:val="00B76965"/>
    <w:rsid w:val="00B77631"/>
    <w:rsid w:val="00B80052"/>
    <w:rsid w:val="00B80689"/>
    <w:rsid w:val="00B80780"/>
    <w:rsid w:val="00B814C5"/>
    <w:rsid w:val="00B81BA9"/>
    <w:rsid w:val="00B81E64"/>
    <w:rsid w:val="00B8325D"/>
    <w:rsid w:val="00B83788"/>
    <w:rsid w:val="00B8381F"/>
    <w:rsid w:val="00B84254"/>
    <w:rsid w:val="00B844AF"/>
    <w:rsid w:val="00B8497B"/>
    <w:rsid w:val="00B84CDA"/>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276"/>
    <w:rsid w:val="00B9480B"/>
    <w:rsid w:val="00B94BDA"/>
    <w:rsid w:val="00B95A30"/>
    <w:rsid w:val="00B95E87"/>
    <w:rsid w:val="00B95F4B"/>
    <w:rsid w:val="00B96670"/>
    <w:rsid w:val="00B9694C"/>
    <w:rsid w:val="00BA08A1"/>
    <w:rsid w:val="00BA0C33"/>
    <w:rsid w:val="00BA1FE4"/>
    <w:rsid w:val="00BA29E3"/>
    <w:rsid w:val="00BA3108"/>
    <w:rsid w:val="00BA35F9"/>
    <w:rsid w:val="00BA39E7"/>
    <w:rsid w:val="00BA40BA"/>
    <w:rsid w:val="00BA43EC"/>
    <w:rsid w:val="00BA474D"/>
    <w:rsid w:val="00BA4841"/>
    <w:rsid w:val="00BA50B5"/>
    <w:rsid w:val="00BA52F7"/>
    <w:rsid w:val="00BA535F"/>
    <w:rsid w:val="00BA5D60"/>
    <w:rsid w:val="00BA71D8"/>
    <w:rsid w:val="00BB0CC0"/>
    <w:rsid w:val="00BB11A1"/>
    <w:rsid w:val="00BB1A5D"/>
    <w:rsid w:val="00BB2B86"/>
    <w:rsid w:val="00BB2D6C"/>
    <w:rsid w:val="00BB2DB3"/>
    <w:rsid w:val="00BB35F0"/>
    <w:rsid w:val="00BB3AE2"/>
    <w:rsid w:val="00BB3D33"/>
    <w:rsid w:val="00BB4E1B"/>
    <w:rsid w:val="00BB520F"/>
    <w:rsid w:val="00BB64A3"/>
    <w:rsid w:val="00BB6C87"/>
    <w:rsid w:val="00BB70F4"/>
    <w:rsid w:val="00BB7464"/>
    <w:rsid w:val="00BB7515"/>
    <w:rsid w:val="00BC037F"/>
    <w:rsid w:val="00BC045A"/>
    <w:rsid w:val="00BC06C0"/>
    <w:rsid w:val="00BC1BF7"/>
    <w:rsid w:val="00BC1E95"/>
    <w:rsid w:val="00BC38C3"/>
    <w:rsid w:val="00BC3AEA"/>
    <w:rsid w:val="00BC3D58"/>
    <w:rsid w:val="00BC4B2D"/>
    <w:rsid w:val="00BC4CCB"/>
    <w:rsid w:val="00BC5596"/>
    <w:rsid w:val="00BC5E6C"/>
    <w:rsid w:val="00BC60E9"/>
    <w:rsid w:val="00BC6CB8"/>
    <w:rsid w:val="00BC7A08"/>
    <w:rsid w:val="00BC7F25"/>
    <w:rsid w:val="00BD080A"/>
    <w:rsid w:val="00BD12D4"/>
    <w:rsid w:val="00BD1437"/>
    <w:rsid w:val="00BD197A"/>
    <w:rsid w:val="00BD1C8B"/>
    <w:rsid w:val="00BD3B1F"/>
    <w:rsid w:val="00BD4462"/>
    <w:rsid w:val="00BD5089"/>
    <w:rsid w:val="00BD50E7"/>
    <w:rsid w:val="00BD5570"/>
    <w:rsid w:val="00BD58F1"/>
    <w:rsid w:val="00BD5D9B"/>
    <w:rsid w:val="00BD6600"/>
    <w:rsid w:val="00BD6A08"/>
    <w:rsid w:val="00BD79C8"/>
    <w:rsid w:val="00BD7B36"/>
    <w:rsid w:val="00BD7EAC"/>
    <w:rsid w:val="00BE0909"/>
    <w:rsid w:val="00BE0943"/>
    <w:rsid w:val="00BE0D66"/>
    <w:rsid w:val="00BE1682"/>
    <w:rsid w:val="00BE171C"/>
    <w:rsid w:val="00BE2A7C"/>
    <w:rsid w:val="00BE3998"/>
    <w:rsid w:val="00BE4851"/>
    <w:rsid w:val="00BE54C3"/>
    <w:rsid w:val="00BE5766"/>
    <w:rsid w:val="00BE57E2"/>
    <w:rsid w:val="00BE5894"/>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61C"/>
    <w:rsid w:val="00BF5949"/>
    <w:rsid w:val="00BF5B69"/>
    <w:rsid w:val="00BF6079"/>
    <w:rsid w:val="00BF6E60"/>
    <w:rsid w:val="00BF7E56"/>
    <w:rsid w:val="00BF7F59"/>
    <w:rsid w:val="00C003CC"/>
    <w:rsid w:val="00C0094C"/>
    <w:rsid w:val="00C01203"/>
    <w:rsid w:val="00C018DA"/>
    <w:rsid w:val="00C01B26"/>
    <w:rsid w:val="00C02097"/>
    <w:rsid w:val="00C02909"/>
    <w:rsid w:val="00C05925"/>
    <w:rsid w:val="00C06E71"/>
    <w:rsid w:val="00C06FB2"/>
    <w:rsid w:val="00C0754B"/>
    <w:rsid w:val="00C078F0"/>
    <w:rsid w:val="00C07DEC"/>
    <w:rsid w:val="00C10505"/>
    <w:rsid w:val="00C10704"/>
    <w:rsid w:val="00C10F1A"/>
    <w:rsid w:val="00C11B75"/>
    <w:rsid w:val="00C12A79"/>
    <w:rsid w:val="00C12D46"/>
    <w:rsid w:val="00C13A1A"/>
    <w:rsid w:val="00C141C1"/>
    <w:rsid w:val="00C14F4D"/>
    <w:rsid w:val="00C15472"/>
    <w:rsid w:val="00C157BB"/>
    <w:rsid w:val="00C1590B"/>
    <w:rsid w:val="00C15BA8"/>
    <w:rsid w:val="00C15D37"/>
    <w:rsid w:val="00C16104"/>
    <w:rsid w:val="00C1650C"/>
    <w:rsid w:val="00C172CE"/>
    <w:rsid w:val="00C1768A"/>
    <w:rsid w:val="00C2132A"/>
    <w:rsid w:val="00C2185C"/>
    <w:rsid w:val="00C21A32"/>
    <w:rsid w:val="00C21B07"/>
    <w:rsid w:val="00C22997"/>
    <w:rsid w:val="00C230B9"/>
    <w:rsid w:val="00C23E1E"/>
    <w:rsid w:val="00C24A7D"/>
    <w:rsid w:val="00C24FEC"/>
    <w:rsid w:val="00C25A2B"/>
    <w:rsid w:val="00C25DC0"/>
    <w:rsid w:val="00C2657A"/>
    <w:rsid w:val="00C26AE9"/>
    <w:rsid w:val="00C30643"/>
    <w:rsid w:val="00C3064C"/>
    <w:rsid w:val="00C3124A"/>
    <w:rsid w:val="00C3125B"/>
    <w:rsid w:val="00C3138E"/>
    <w:rsid w:val="00C31BA2"/>
    <w:rsid w:val="00C31FDE"/>
    <w:rsid w:val="00C32440"/>
    <w:rsid w:val="00C32452"/>
    <w:rsid w:val="00C327F7"/>
    <w:rsid w:val="00C32A2E"/>
    <w:rsid w:val="00C32F18"/>
    <w:rsid w:val="00C334D9"/>
    <w:rsid w:val="00C33E4C"/>
    <w:rsid w:val="00C376C0"/>
    <w:rsid w:val="00C379D7"/>
    <w:rsid w:val="00C37F4A"/>
    <w:rsid w:val="00C37FA9"/>
    <w:rsid w:val="00C40564"/>
    <w:rsid w:val="00C405E1"/>
    <w:rsid w:val="00C409BD"/>
    <w:rsid w:val="00C40D58"/>
    <w:rsid w:val="00C417F7"/>
    <w:rsid w:val="00C41A81"/>
    <w:rsid w:val="00C4202D"/>
    <w:rsid w:val="00C42050"/>
    <w:rsid w:val="00C429C0"/>
    <w:rsid w:val="00C42FB3"/>
    <w:rsid w:val="00C43C19"/>
    <w:rsid w:val="00C43E00"/>
    <w:rsid w:val="00C44538"/>
    <w:rsid w:val="00C46377"/>
    <w:rsid w:val="00C479C8"/>
    <w:rsid w:val="00C51660"/>
    <w:rsid w:val="00C52231"/>
    <w:rsid w:val="00C534AE"/>
    <w:rsid w:val="00C536C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3B"/>
    <w:rsid w:val="00C614EB"/>
    <w:rsid w:val="00C6159A"/>
    <w:rsid w:val="00C61749"/>
    <w:rsid w:val="00C6285B"/>
    <w:rsid w:val="00C64258"/>
    <w:rsid w:val="00C644A9"/>
    <w:rsid w:val="00C64CE0"/>
    <w:rsid w:val="00C65C0E"/>
    <w:rsid w:val="00C66689"/>
    <w:rsid w:val="00C6668B"/>
    <w:rsid w:val="00C6669A"/>
    <w:rsid w:val="00C66726"/>
    <w:rsid w:val="00C66862"/>
    <w:rsid w:val="00C67014"/>
    <w:rsid w:val="00C67CEC"/>
    <w:rsid w:val="00C67EF0"/>
    <w:rsid w:val="00C70218"/>
    <w:rsid w:val="00C70465"/>
    <w:rsid w:val="00C707DB"/>
    <w:rsid w:val="00C7086C"/>
    <w:rsid w:val="00C70907"/>
    <w:rsid w:val="00C70E96"/>
    <w:rsid w:val="00C710DA"/>
    <w:rsid w:val="00C71227"/>
    <w:rsid w:val="00C71747"/>
    <w:rsid w:val="00C71BA7"/>
    <w:rsid w:val="00C72079"/>
    <w:rsid w:val="00C7243A"/>
    <w:rsid w:val="00C72508"/>
    <w:rsid w:val="00C73319"/>
    <w:rsid w:val="00C73D59"/>
    <w:rsid w:val="00C7440B"/>
    <w:rsid w:val="00C74FD0"/>
    <w:rsid w:val="00C751E4"/>
    <w:rsid w:val="00C75C6B"/>
    <w:rsid w:val="00C76821"/>
    <w:rsid w:val="00C768AF"/>
    <w:rsid w:val="00C76C1B"/>
    <w:rsid w:val="00C771CB"/>
    <w:rsid w:val="00C77E69"/>
    <w:rsid w:val="00C77F94"/>
    <w:rsid w:val="00C80BC0"/>
    <w:rsid w:val="00C80F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8759C"/>
    <w:rsid w:val="00C9025F"/>
    <w:rsid w:val="00C9051D"/>
    <w:rsid w:val="00C917E4"/>
    <w:rsid w:val="00C92012"/>
    <w:rsid w:val="00C92130"/>
    <w:rsid w:val="00C923F2"/>
    <w:rsid w:val="00C92DD0"/>
    <w:rsid w:val="00C9354D"/>
    <w:rsid w:val="00C9357D"/>
    <w:rsid w:val="00C94423"/>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6886"/>
    <w:rsid w:val="00CA7DA2"/>
    <w:rsid w:val="00CB1928"/>
    <w:rsid w:val="00CB1BBD"/>
    <w:rsid w:val="00CB212D"/>
    <w:rsid w:val="00CB237D"/>
    <w:rsid w:val="00CB298C"/>
    <w:rsid w:val="00CB2DC9"/>
    <w:rsid w:val="00CB31A2"/>
    <w:rsid w:val="00CB35FE"/>
    <w:rsid w:val="00CB37B9"/>
    <w:rsid w:val="00CB39F7"/>
    <w:rsid w:val="00CB4842"/>
    <w:rsid w:val="00CB4855"/>
    <w:rsid w:val="00CB4AC9"/>
    <w:rsid w:val="00CB4F04"/>
    <w:rsid w:val="00CB4FD0"/>
    <w:rsid w:val="00CB5ABA"/>
    <w:rsid w:val="00CB6315"/>
    <w:rsid w:val="00CB6373"/>
    <w:rsid w:val="00CB6551"/>
    <w:rsid w:val="00CB6569"/>
    <w:rsid w:val="00CB6866"/>
    <w:rsid w:val="00CB73DC"/>
    <w:rsid w:val="00CB7A78"/>
    <w:rsid w:val="00CC026C"/>
    <w:rsid w:val="00CC06A2"/>
    <w:rsid w:val="00CC0F58"/>
    <w:rsid w:val="00CC142B"/>
    <w:rsid w:val="00CC159A"/>
    <w:rsid w:val="00CC1FB3"/>
    <w:rsid w:val="00CC24CE"/>
    <w:rsid w:val="00CC259B"/>
    <w:rsid w:val="00CC3449"/>
    <w:rsid w:val="00CC3584"/>
    <w:rsid w:val="00CC4304"/>
    <w:rsid w:val="00CC4B8B"/>
    <w:rsid w:val="00CC51A3"/>
    <w:rsid w:val="00CC5511"/>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D7940"/>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E7A93"/>
    <w:rsid w:val="00CF168A"/>
    <w:rsid w:val="00CF230F"/>
    <w:rsid w:val="00CF29AD"/>
    <w:rsid w:val="00CF32AE"/>
    <w:rsid w:val="00CF4C24"/>
    <w:rsid w:val="00CF52E2"/>
    <w:rsid w:val="00CF543D"/>
    <w:rsid w:val="00CF689C"/>
    <w:rsid w:val="00CF6989"/>
    <w:rsid w:val="00CF741B"/>
    <w:rsid w:val="00CF7525"/>
    <w:rsid w:val="00CF7CE7"/>
    <w:rsid w:val="00CF7D07"/>
    <w:rsid w:val="00D00260"/>
    <w:rsid w:val="00D0026B"/>
    <w:rsid w:val="00D00D65"/>
    <w:rsid w:val="00D00DDA"/>
    <w:rsid w:val="00D0298B"/>
    <w:rsid w:val="00D02DC8"/>
    <w:rsid w:val="00D03C14"/>
    <w:rsid w:val="00D03C5A"/>
    <w:rsid w:val="00D041FC"/>
    <w:rsid w:val="00D0472D"/>
    <w:rsid w:val="00D04C1C"/>
    <w:rsid w:val="00D056A7"/>
    <w:rsid w:val="00D05DC9"/>
    <w:rsid w:val="00D06CC0"/>
    <w:rsid w:val="00D06EF8"/>
    <w:rsid w:val="00D07392"/>
    <w:rsid w:val="00D07E3B"/>
    <w:rsid w:val="00D07EBA"/>
    <w:rsid w:val="00D07ECE"/>
    <w:rsid w:val="00D1005F"/>
    <w:rsid w:val="00D1042E"/>
    <w:rsid w:val="00D10CE8"/>
    <w:rsid w:val="00D11318"/>
    <w:rsid w:val="00D118E8"/>
    <w:rsid w:val="00D11A6B"/>
    <w:rsid w:val="00D11FE3"/>
    <w:rsid w:val="00D123BE"/>
    <w:rsid w:val="00D1468B"/>
    <w:rsid w:val="00D14E11"/>
    <w:rsid w:val="00D1554E"/>
    <w:rsid w:val="00D16240"/>
    <w:rsid w:val="00D169BE"/>
    <w:rsid w:val="00D16B77"/>
    <w:rsid w:val="00D17DB8"/>
    <w:rsid w:val="00D17F36"/>
    <w:rsid w:val="00D17FF0"/>
    <w:rsid w:val="00D2007A"/>
    <w:rsid w:val="00D2047D"/>
    <w:rsid w:val="00D20D3A"/>
    <w:rsid w:val="00D20E85"/>
    <w:rsid w:val="00D2118D"/>
    <w:rsid w:val="00D21A7A"/>
    <w:rsid w:val="00D22168"/>
    <w:rsid w:val="00D227EC"/>
    <w:rsid w:val="00D23ABA"/>
    <w:rsid w:val="00D241F6"/>
    <w:rsid w:val="00D24520"/>
    <w:rsid w:val="00D2474E"/>
    <w:rsid w:val="00D248A4"/>
    <w:rsid w:val="00D249DC"/>
    <w:rsid w:val="00D25DAF"/>
    <w:rsid w:val="00D266D8"/>
    <w:rsid w:val="00D26C6B"/>
    <w:rsid w:val="00D26DC4"/>
    <w:rsid w:val="00D26FFA"/>
    <w:rsid w:val="00D27699"/>
    <w:rsid w:val="00D2792C"/>
    <w:rsid w:val="00D30512"/>
    <w:rsid w:val="00D30C14"/>
    <w:rsid w:val="00D30F33"/>
    <w:rsid w:val="00D3195F"/>
    <w:rsid w:val="00D31992"/>
    <w:rsid w:val="00D34168"/>
    <w:rsid w:val="00D3422E"/>
    <w:rsid w:val="00D34B26"/>
    <w:rsid w:val="00D3663B"/>
    <w:rsid w:val="00D368FA"/>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1AA8"/>
    <w:rsid w:val="00D536B1"/>
    <w:rsid w:val="00D5384F"/>
    <w:rsid w:val="00D541C8"/>
    <w:rsid w:val="00D5424F"/>
    <w:rsid w:val="00D54F16"/>
    <w:rsid w:val="00D5536B"/>
    <w:rsid w:val="00D55B85"/>
    <w:rsid w:val="00D56583"/>
    <w:rsid w:val="00D601B7"/>
    <w:rsid w:val="00D6072C"/>
    <w:rsid w:val="00D61278"/>
    <w:rsid w:val="00D615C2"/>
    <w:rsid w:val="00D61C58"/>
    <w:rsid w:val="00D6231C"/>
    <w:rsid w:val="00D626F4"/>
    <w:rsid w:val="00D62E99"/>
    <w:rsid w:val="00D62F0F"/>
    <w:rsid w:val="00D632B6"/>
    <w:rsid w:val="00D63608"/>
    <w:rsid w:val="00D63D47"/>
    <w:rsid w:val="00D64168"/>
    <w:rsid w:val="00D6470A"/>
    <w:rsid w:val="00D656A0"/>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4DE5"/>
    <w:rsid w:val="00D85BB9"/>
    <w:rsid w:val="00D85D7C"/>
    <w:rsid w:val="00D86005"/>
    <w:rsid w:val="00D86630"/>
    <w:rsid w:val="00D871CD"/>
    <w:rsid w:val="00D87854"/>
    <w:rsid w:val="00D90878"/>
    <w:rsid w:val="00D91194"/>
    <w:rsid w:val="00D91776"/>
    <w:rsid w:val="00D91AA2"/>
    <w:rsid w:val="00D92D77"/>
    <w:rsid w:val="00D92D8E"/>
    <w:rsid w:val="00D93485"/>
    <w:rsid w:val="00D94B2F"/>
    <w:rsid w:val="00D950B2"/>
    <w:rsid w:val="00D95287"/>
    <w:rsid w:val="00D96344"/>
    <w:rsid w:val="00D966A9"/>
    <w:rsid w:val="00D968A5"/>
    <w:rsid w:val="00D971AA"/>
    <w:rsid w:val="00D97655"/>
    <w:rsid w:val="00D9776B"/>
    <w:rsid w:val="00DA0233"/>
    <w:rsid w:val="00DA0733"/>
    <w:rsid w:val="00DA15A5"/>
    <w:rsid w:val="00DA249A"/>
    <w:rsid w:val="00DA24A7"/>
    <w:rsid w:val="00DA28BC"/>
    <w:rsid w:val="00DA28F5"/>
    <w:rsid w:val="00DA2FA7"/>
    <w:rsid w:val="00DA31D6"/>
    <w:rsid w:val="00DA332C"/>
    <w:rsid w:val="00DA379E"/>
    <w:rsid w:val="00DA3DD0"/>
    <w:rsid w:val="00DA46B9"/>
    <w:rsid w:val="00DA479D"/>
    <w:rsid w:val="00DA4C73"/>
    <w:rsid w:val="00DA50CD"/>
    <w:rsid w:val="00DA55B8"/>
    <w:rsid w:val="00DA5BAB"/>
    <w:rsid w:val="00DA5EC9"/>
    <w:rsid w:val="00DA5FE5"/>
    <w:rsid w:val="00DA6134"/>
    <w:rsid w:val="00DA65A3"/>
    <w:rsid w:val="00DA6C47"/>
    <w:rsid w:val="00DA6EC8"/>
    <w:rsid w:val="00DA70C8"/>
    <w:rsid w:val="00DA764E"/>
    <w:rsid w:val="00DB0A7B"/>
    <w:rsid w:val="00DB24DA"/>
    <w:rsid w:val="00DB27E1"/>
    <w:rsid w:val="00DB3AB6"/>
    <w:rsid w:val="00DB3AF0"/>
    <w:rsid w:val="00DB40F4"/>
    <w:rsid w:val="00DB479A"/>
    <w:rsid w:val="00DB48FF"/>
    <w:rsid w:val="00DB5217"/>
    <w:rsid w:val="00DB54D3"/>
    <w:rsid w:val="00DB57FC"/>
    <w:rsid w:val="00DB6013"/>
    <w:rsid w:val="00DB701F"/>
    <w:rsid w:val="00DB736C"/>
    <w:rsid w:val="00DB739F"/>
    <w:rsid w:val="00DC02DB"/>
    <w:rsid w:val="00DC0EE2"/>
    <w:rsid w:val="00DC1113"/>
    <w:rsid w:val="00DC14F1"/>
    <w:rsid w:val="00DC16E6"/>
    <w:rsid w:val="00DC1EEA"/>
    <w:rsid w:val="00DC3564"/>
    <w:rsid w:val="00DC5171"/>
    <w:rsid w:val="00DC5894"/>
    <w:rsid w:val="00DC618A"/>
    <w:rsid w:val="00DC68F9"/>
    <w:rsid w:val="00DC6DFB"/>
    <w:rsid w:val="00DC70FC"/>
    <w:rsid w:val="00DC7D24"/>
    <w:rsid w:val="00DD0C2B"/>
    <w:rsid w:val="00DD0DC7"/>
    <w:rsid w:val="00DD211F"/>
    <w:rsid w:val="00DD246F"/>
    <w:rsid w:val="00DD2CE9"/>
    <w:rsid w:val="00DD3023"/>
    <w:rsid w:val="00DD3813"/>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360B"/>
    <w:rsid w:val="00DE4135"/>
    <w:rsid w:val="00DE54B4"/>
    <w:rsid w:val="00DE5D59"/>
    <w:rsid w:val="00DE6D43"/>
    <w:rsid w:val="00DE6FAE"/>
    <w:rsid w:val="00DE758F"/>
    <w:rsid w:val="00DF01AC"/>
    <w:rsid w:val="00DF1A3B"/>
    <w:rsid w:val="00DF1CD3"/>
    <w:rsid w:val="00DF2738"/>
    <w:rsid w:val="00DF2FA9"/>
    <w:rsid w:val="00DF2FD3"/>
    <w:rsid w:val="00DF3BB3"/>
    <w:rsid w:val="00DF412D"/>
    <w:rsid w:val="00DF4B21"/>
    <w:rsid w:val="00DF4CAC"/>
    <w:rsid w:val="00DF5C72"/>
    <w:rsid w:val="00DF5E52"/>
    <w:rsid w:val="00DF6A59"/>
    <w:rsid w:val="00DF6D51"/>
    <w:rsid w:val="00DF7169"/>
    <w:rsid w:val="00DF720D"/>
    <w:rsid w:val="00E000FB"/>
    <w:rsid w:val="00E0060D"/>
    <w:rsid w:val="00E00B36"/>
    <w:rsid w:val="00E00D4E"/>
    <w:rsid w:val="00E00FC1"/>
    <w:rsid w:val="00E01426"/>
    <w:rsid w:val="00E02E9E"/>
    <w:rsid w:val="00E0346F"/>
    <w:rsid w:val="00E03C01"/>
    <w:rsid w:val="00E049C7"/>
    <w:rsid w:val="00E04D93"/>
    <w:rsid w:val="00E052F4"/>
    <w:rsid w:val="00E05924"/>
    <w:rsid w:val="00E05AF9"/>
    <w:rsid w:val="00E05EF3"/>
    <w:rsid w:val="00E06CFA"/>
    <w:rsid w:val="00E06EF1"/>
    <w:rsid w:val="00E06F45"/>
    <w:rsid w:val="00E07A57"/>
    <w:rsid w:val="00E07D7B"/>
    <w:rsid w:val="00E106E6"/>
    <w:rsid w:val="00E10EB8"/>
    <w:rsid w:val="00E1122B"/>
    <w:rsid w:val="00E118F5"/>
    <w:rsid w:val="00E11E29"/>
    <w:rsid w:val="00E134A0"/>
    <w:rsid w:val="00E13616"/>
    <w:rsid w:val="00E136DA"/>
    <w:rsid w:val="00E13A76"/>
    <w:rsid w:val="00E1439B"/>
    <w:rsid w:val="00E14632"/>
    <w:rsid w:val="00E14643"/>
    <w:rsid w:val="00E1552E"/>
    <w:rsid w:val="00E15A20"/>
    <w:rsid w:val="00E16012"/>
    <w:rsid w:val="00E1732D"/>
    <w:rsid w:val="00E17807"/>
    <w:rsid w:val="00E17EE9"/>
    <w:rsid w:val="00E2010E"/>
    <w:rsid w:val="00E21B8D"/>
    <w:rsid w:val="00E22503"/>
    <w:rsid w:val="00E23F65"/>
    <w:rsid w:val="00E24968"/>
    <w:rsid w:val="00E24D98"/>
    <w:rsid w:val="00E258CC"/>
    <w:rsid w:val="00E2692B"/>
    <w:rsid w:val="00E26B23"/>
    <w:rsid w:val="00E26D2E"/>
    <w:rsid w:val="00E2747D"/>
    <w:rsid w:val="00E2759F"/>
    <w:rsid w:val="00E27F74"/>
    <w:rsid w:val="00E304D3"/>
    <w:rsid w:val="00E304E9"/>
    <w:rsid w:val="00E309F8"/>
    <w:rsid w:val="00E30B13"/>
    <w:rsid w:val="00E3191B"/>
    <w:rsid w:val="00E3264B"/>
    <w:rsid w:val="00E329D7"/>
    <w:rsid w:val="00E32B7E"/>
    <w:rsid w:val="00E336DD"/>
    <w:rsid w:val="00E3425B"/>
    <w:rsid w:val="00E34566"/>
    <w:rsid w:val="00E345D5"/>
    <w:rsid w:val="00E34E8E"/>
    <w:rsid w:val="00E3508B"/>
    <w:rsid w:val="00E354C4"/>
    <w:rsid w:val="00E3586D"/>
    <w:rsid w:val="00E3712A"/>
    <w:rsid w:val="00E37211"/>
    <w:rsid w:val="00E37FDD"/>
    <w:rsid w:val="00E40353"/>
    <w:rsid w:val="00E4053C"/>
    <w:rsid w:val="00E40AF1"/>
    <w:rsid w:val="00E40F06"/>
    <w:rsid w:val="00E413D7"/>
    <w:rsid w:val="00E4447E"/>
    <w:rsid w:val="00E45374"/>
    <w:rsid w:val="00E457F5"/>
    <w:rsid w:val="00E45CD9"/>
    <w:rsid w:val="00E46B74"/>
    <w:rsid w:val="00E4748D"/>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4FE4"/>
    <w:rsid w:val="00E55E70"/>
    <w:rsid w:val="00E569D5"/>
    <w:rsid w:val="00E57CCC"/>
    <w:rsid w:val="00E607E4"/>
    <w:rsid w:val="00E60A38"/>
    <w:rsid w:val="00E61579"/>
    <w:rsid w:val="00E62AA9"/>
    <w:rsid w:val="00E63095"/>
    <w:rsid w:val="00E63876"/>
    <w:rsid w:val="00E63932"/>
    <w:rsid w:val="00E63A6F"/>
    <w:rsid w:val="00E6417A"/>
    <w:rsid w:val="00E64535"/>
    <w:rsid w:val="00E64BFD"/>
    <w:rsid w:val="00E65142"/>
    <w:rsid w:val="00E6531F"/>
    <w:rsid w:val="00E656C9"/>
    <w:rsid w:val="00E66C97"/>
    <w:rsid w:val="00E66F40"/>
    <w:rsid w:val="00E672B5"/>
    <w:rsid w:val="00E6737C"/>
    <w:rsid w:val="00E67644"/>
    <w:rsid w:val="00E67669"/>
    <w:rsid w:val="00E67AED"/>
    <w:rsid w:val="00E70B64"/>
    <w:rsid w:val="00E71AB7"/>
    <w:rsid w:val="00E74EC6"/>
    <w:rsid w:val="00E750AA"/>
    <w:rsid w:val="00E75476"/>
    <w:rsid w:val="00E75841"/>
    <w:rsid w:val="00E7584B"/>
    <w:rsid w:val="00E76C4D"/>
    <w:rsid w:val="00E771B6"/>
    <w:rsid w:val="00E7759C"/>
    <w:rsid w:val="00E77601"/>
    <w:rsid w:val="00E77820"/>
    <w:rsid w:val="00E80126"/>
    <w:rsid w:val="00E8042D"/>
    <w:rsid w:val="00E80D54"/>
    <w:rsid w:val="00E8188B"/>
    <w:rsid w:val="00E8273F"/>
    <w:rsid w:val="00E82E42"/>
    <w:rsid w:val="00E83676"/>
    <w:rsid w:val="00E8583D"/>
    <w:rsid w:val="00E86052"/>
    <w:rsid w:val="00E87262"/>
    <w:rsid w:val="00E87A56"/>
    <w:rsid w:val="00E87BAB"/>
    <w:rsid w:val="00E87C70"/>
    <w:rsid w:val="00E90A5D"/>
    <w:rsid w:val="00E90D8E"/>
    <w:rsid w:val="00E92CB0"/>
    <w:rsid w:val="00E92DD7"/>
    <w:rsid w:val="00E938F8"/>
    <w:rsid w:val="00E944B8"/>
    <w:rsid w:val="00E94A78"/>
    <w:rsid w:val="00E95928"/>
    <w:rsid w:val="00E95AF4"/>
    <w:rsid w:val="00E967A2"/>
    <w:rsid w:val="00E96BE8"/>
    <w:rsid w:val="00E9748C"/>
    <w:rsid w:val="00E978E2"/>
    <w:rsid w:val="00E97A5B"/>
    <w:rsid w:val="00E97E4B"/>
    <w:rsid w:val="00EA06CE"/>
    <w:rsid w:val="00EA0C67"/>
    <w:rsid w:val="00EA0D5A"/>
    <w:rsid w:val="00EA1937"/>
    <w:rsid w:val="00EA2253"/>
    <w:rsid w:val="00EA2284"/>
    <w:rsid w:val="00EA2539"/>
    <w:rsid w:val="00EA2B4A"/>
    <w:rsid w:val="00EA2B59"/>
    <w:rsid w:val="00EA39D8"/>
    <w:rsid w:val="00EA407D"/>
    <w:rsid w:val="00EA42D1"/>
    <w:rsid w:val="00EA43B0"/>
    <w:rsid w:val="00EA44FB"/>
    <w:rsid w:val="00EA4F2C"/>
    <w:rsid w:val="00EA4F6E"/>
    <w:rsid w:val="00EA54B9"/>
    <w:rsid w:val="00EA5876"/>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37BE"/>
    <w:rsid w:val="00EB4AF2"/>
    <w:rsid w:val="00EB5A92"/>
    <w:rsid w:val="00EB5CEA"/>
    <w:rsid w:val="00EB67E8"/>
    <w:rsid w:val="00EB6AA3"/>
    <w:rsid w:val="00EC0338"/>
    <w:rsid w:val="00EC0E54"/>
    <w:rsid w:val="00EC0F34"/>
    <w:rsid w:val="00EC1A5B"/>
    <w:rsid w:val="00EC202B"/>
    <w:rsid w:val="00EC2CCB"/>
    <w:rsid w:val="00EC32DF"/>
    <w:rsid w:val="00EC33E6"/>
    <w:rsid w:val="00EC35DF"/>
    <w:rsid w:val="00EC3892"/>
    <w:rsid w:val="00EC3906"/>
    <w:rsid w:val="00EC4430"/>
    <w:rsid w:val="00EC4FDF"/>
    <w:rsid w:val="00EC4FE6"/>
    <w:rsid w:val="00EC5073"/>
    <w:rsid w:val="00EC529B"/>
    <w:rsid w:val="00EC5B1D"/>
    <w:rsid w:val="00EC5C4A"/>
    <w:rsid w:val="00EC5D47"/>
    <w:rsid w:val="00EC673E"/>
    <w:rsid w:val="00EC68DC"/>
    <w:rsid w:val="00EC69B5"/>
    <w:rsid w:val="00EC6A15"/>
    <w:rsid w:val="00EC72A8"/>
    <w:rsid w:val="00EC74B8"/>
    <w:rsid w:val="00EC7888"/>
    <w:rsid w:val="00EC7F55"/>
    <w:rsid w:val="00ED0DFE"/>
    <w:rsid w:val="00ED10E7"/>
    <w:rsid w:val="00ED1EF5"/>
    <w:rsid w:val="00ED28A7"/>
    <w:rsid w:val="00ED2A91"/>
    <w:rsid w:val="00ED325A"/>
    <w:rsid w:val="00ED3FFB"/>
    <w:rsid w:val="00ED430B"/>
    <w:rsid w:val="00ED48F9"/>
    <w:rsid w:val="00ED5634"/>
    <w:rsid w:val="00ED569F"/>
    <w:rsid w:val="00ED59FA"/>
    <w:rsid w:val="00ED5A24"/>
    <w:rsid w:val="00ED5D2B"/>
    <w:rsid w:val="00ED5E79"/>
    <w:rsid w:val="00ED67E3"/>
    <w:rsid w:val="00ED741E"/>
    <w:rsid w:val="00ED792B"/>
    <w:rsid w:val="00ED7D44"/>
    <w:rsid w:val="00ED7D76"/>
    <w:rsid w:val="00ED7DD8"/>
    <w:rsid w:val="00EE0790"/>
    <w:rsid w:val="00EE0ED7"/>
    <w:rsid w:val="00EE1015"/>
    <w:rsid w:val="00EE10FB"/>
    <w:rsid w:val="00EE1189"/>
    <w:rsid w:val="00EE1B7B"/>
    <w:rsid w:val="00EE2103"/>
    <w:rsid w:val="00EE225E"/>
    <w:rsid w:val="00EE22E7"/>
    <w:rsid w:val="00EE2937"/>
    <w:rsid w:val="00EE326A"/>
    <w:rsid w:val="00EE4891"/>
    <w:rsid w:val="00EE4C73"/>
    <w:rsid w:val="00EE4E66"/>
    <w:rsid w:val="00EE4F2A"/>
    <w:rsid w:val="00EE6429"/>
    <w:rsid w:val="00EE70DD"/>
    <w:rsid w:val="00EE7395"/>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A2D"/>
    <w:rsid w:val="00F04E12"/>
    <w:rsid w:val="00F05020"/>
    <w:rsid w:val="00F0576A"/>
    <w:rsid w:val="00F05F3B"/>
    <w:rsid w:val="00F064C0"/>
    <w:rsid w:val="00F06865"/>
    <w:rsid w:val="00F068A4"/>
    <w:rsid w:val="00F073F4"/>
    <w:rsid w:val="00F07449"/>
    <w:rsid w:val="00F07631"/>
    <w:rsid w:val="00F07984"/>
    <w:rsid w:val="00F07F58"/>
    <w:rsid w:val="00F10040"/>
    <w:rsid w:val="00F103F2"/>
    <w:rsid w:val="00F103F9"/>
    <w:rsid w:val="00F1095C"/>
    <w:rsid w:val="00F1121B"/>
    <w:rsid w:val="00F11596"/>
    <w:rsid w:val="00F11971"/>
    <w:rsid w:val="00F11E02"/>
    <w:rsid w:val="00F12A9F"/>
    <w:rsid w:val="00F13411"/>
    <w:rsid w:val="00F1439E"/>
    <w:rsid w:val="00F14AFA"/>
    <w:rsid w:val="00F14E8E"/>
    <w:rsid w:val="00F152E8"/>
    <w:rsid w:val="00F156D3"/>
    <w:rsid w:val="00F15D90"/>
    <w:rsid w:val="00F1657D"/>
    <w:rsid w:val="00F167B4"/>
    <w:rsid w:val="00F167E3"/>
    <w:rsid w:val="00F20194"/>
    <w:rsid w:val="00F211B2"/>
    <w:rsid w:val="00F21433"/>
    <w:rsid w:val="00F21CE9"/>
    <w:rsid w:val="00F21FAD"/>
    <w:rsid w:val="00F2262D"/>
    <w:rsid w:val="00F22669"/>
    <w:rsid w:val="00F22AF2"/>
    <w:rsid w:val="00F22F62"/>
    <w:rsid w:val="00F23069"/>
    <w:rsid w:val="00F236A1"/>
    <w:rsid w:val="00F23EA2"/>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B53"/>
    <w:rsid w:val="00F341DE"/>
    <w:rsid w:val="00F34226"/>
    <w:rsid w:val="00F344C0"/>
    <w:rsid w:val="00F35C91"/>
    <w:rsid w:val="00F361BD"/>
    <w:rsid w:val="00F36EC8"/>
    <w:rsid w:val="00F37A11"/>
    <w:rsid w:val="00F40696"/>
    <w:rsid w:val="00F407DC"/>
    <w:rsid w:val="00F41023"/>
    <w:rsid w:val="00F41139"/>
    <w:rsid w:val="00F41170"/>
    <w:rsid w:val="00F4117B"/>
    <w:rsid w:val="00F4172D"/>
    <w:rsid w:val="00F417FC"/>
    <w:rsid w:val="00F421CD"/>
    <w:rsid w:val="00F423E3"/>
    <w:rsid w:val="00F42C41"/>
    <w:rsid w:val="00F42E3C"/>
    <w:rsid w:val="00F43877"/>
    <w:rsid w:val="00F44A2D"/>
    <w:rsid w:val="00F4512A"/>
    <w:rsid w:val="00F45206"/>
    <w:rsid w:val="00F46465"/>
    <w:rsid w:val="00F474F3"/>
    <w:rsid w:val="00F47D05"/>
    <w:rsid w:val="00F50ED8"/>
    <w:rsid w:val="00F51505"/>
    <w:rsid w:val="00F5214B"/>
    <w:rsid w:val="00F52362"/>
    <w:rsid w:val="00F54008"/>
    <w:rsid w:val="00F557A1"/>
    <w:rsid w:val="00F562CD"/>
    <w:rsid w:val="00F562F5"/>
    <w:rsid w:val="00F56D30"/>
    <w:rsid w:val="00F56F9D"/>
    <w:rsid w:val="00F57444"/>
    <w:rsid w:val="00F60A0B"/>
    <w:rsid w:val="00F62034"/>
    <w:rsid w:val="00F622BE"/>
    <w:rsid w:val="00F6394D"/>
    <w:rsid w:val="00F63F78"/>
    <w:rsid w:val="00F6411E"/>
    <w:rsid w:val="00F6487B"/>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778C9"/>
    <w:rsid w:val="00F800E7"/>
    <w:rsid w:val="00F8045B"/>
    <w:rsid w:val="00F805B5"/>
    <w:rsid w:val="00F80876"/>
    <w:rsid w:val="00F81752"/>
    <w:rsid w:val="00F81785"/>
    <w:rsid w:val="00F824F6"/>
    <w:rsid w:val="00F837F7"/>
    <w:rsid w:val="00F852BE"/>
    <w:rsid w:val="00F8541F"/>
    <w:rsid w:val="00F85597"/>
    <w:rsid w:val="00F859C6"/>
    <w:rsid w:val="00F85ECE"/>
    <w:rsid w:val="00F865BB"/>
    <w:rsid w:val="00F87309"/>
    <w:rsid w:val="00F87544"/>
    <w:rsid w:val="00F87B84"/>
    <w:rsid w:val="00F90EA6"/>
    <w:rsid w:val="00F90F1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814"/>
    <w:rsid w:val="00FA1903"/>
    <w:rsid w:val="00FA1B35"/>
    <w:rsid w:val="00FA201C"/>
    <w:rsid w:val="00FA20E1"/>
    <w:rsid w:val="00FA222A"/>
    <w:rsid w:val="00FA22C8"/>
    <w:rsid w:val="00FA2782"/>
    <w:rsid w:val="00FA2B52"/>
    <w:rsid w:val="00FA2CDF"/>
    <w:rsid w:val="00FA3FAA"/>
    <w:rsid w:val="00FA42D7"/>
    <w:rsid w:val="00FA47ED"/>
    <w:rsid w:val="00FA4CE0"/>
    <w:rsid w:val="00FA5077"/>
    <w:rsid w:val="00FA51B6"/>
    <w:rsid w:val="00FA6616"/>
    <w:rsid w:val="00FA7E4E"/>
    <w:rsid w:val="00FB001D"/>
    <w:rsid w:val="00FB0356"/>
    <w:rsid w:val="00FB0438"/>
    <w:rsid w:val="00FB1D6F"/>
    <w:rsid w:val="00FB2770"/>
    <w:rsid w:val="00FB2E6E"/>
    <w:rsid w:val="00FB2ECE"/>
    <w:rsid w:val="00FB34DF"/>
    <w:rsid w:val="00FB3CB8"/>
    <w:rsid w:val="00FB3E51"/>
    <w:rsid w:val="00FB41D3"/>
    <w:rsid w:val="00FB4206"/>
    <w:rsid w:val="00FB4CEE"/>
    <w:rsid w:val="00FB69DD"/>
    <w:rsid w:val="00FC01AC"/>
    <w:rsid w:val="00FC021A"/>
    <w:rsid w:val="00FC0713"/>
    <w:rsid w:val="00FC0D1B"/>
    <w:rsid w:val="00FC149C"/>
    <w:rsid w:val="00FC1B6D"/>
    <w:rsid w:val="00FC1E45"/>
    <w:rsid w:val="00FC28B7"/>
    <w:rsid w:val="00FC32D3"/>
    <w:rsid w:val="00FC41B7"/>
    <w:rsid w:val="00FC4D3E"/>
    <w:rsid w:val="00FC630E"/>
    <w:rsid w:val="00FC6675"/>
    <w:rsid w:val="00FC7132"/>
    <w:rsid w:val="00FC71BC"/>
    <w:rsid w:val="00FC740F"/>
    <w:rsid w:val="00FC7EE1"/>
    <w:rsid w:val="00FD0614"/>
    <w:rsid w:val="00FD0924"/>
    <w:rsid w:val="00FD10A6"/>
    <w:rsid w:val="00FD126E"/>
    <w:rsid w:val="00FD3D47"/>
    <w:rsid w:val="00FD42F6"/>
    <w:rsid w:val="00FD44C6"/>
    <w:rsid w:val="00FD4549"/>
    <w:rsid w:val="00FD5251"/>
    <w:rsid w:val="00FD56A3"/>
    <w:rsid w:val="00FD5E43"/>
    <w:rsid w:val="00FD660A"/>
    <w:rsid w:val="00FD6A14"/>
    <w:rsid w:val="00FD727E"/>
    <w:rsid w:val="00FD7B25"/>
    <w:rsid w:val="00FE01A5"/>
    <w:rsid w:val="00FE0879"/>
    <w:rsid w:val="00FE1863"/>
    <w:rsid w:val="00FE1B42"/>
    <w:rsid w:val="00FE1C69"/>
    <w:rsid w:val="00FE244D"/>
    <w:rsid w:val="00FE3603"/>
    <w:rsid w:val="00FE4617"/>
    <w:rsid w:val="00FE4738"/>
    <w:rsid w:val="00FE4EA1"/>
    <w:rsid w:val="00FE610F"/>
    <w:rsid w:val="00FF038C"/>
    <w:rsid w:val="00FF0A0A"/>
    <w:rsid w:val="00FF0FE7"/>
    <w:rsid w:val="00FF12DB"/>
    <w:rsid w:val="00FF1584"/>
    <w:rsid w:val="00FF1770"/>
    <w:rsid w:val="00FF1B6C"/>
    <w:rsid w:val="00FF1EAA"/>
    <w:rsid w:val="00FF2510"/>
    <w:rsid w:val="00FF28F9"/>
    <w:rsid w:val="00FF2C6D"/>
    <w:rsid w:val="00FF31AB"/>
    <w:rsid w:val="00FF3957"/>
    <w:rsid w:val="00FF3B0E"/>
    <w:rsid w:val="00FF437B"/>
    <w:rsid w:val="00FF442D"/>
    <w:rsid w:val="00FF4A83"/>
    <w:rsid w:val="00FF4AFC"/>
    <w:rsid w:val="00FF5353"/>
    <w:rsid w:val="00FF61E7"/>
    <w:rsid w:val="00FF623C"/>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44836656"/>
        <c:axId val="344837216"/>
      </c:lineChart>
      <c:catAx>
        <c:axId val="344836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4837216"/>
        <c:crosses val="autoZero"/>
        <c:auto val="1"/>
        <c:lblAlgn val="ctr"/>
        <c:lblOffset val="100"/>
        <c:noMultiLvlLbl val="0"/>
      </c:catAx>
      <c:valAx>
        <c:axId val="34483721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48366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333993296"/>
        <c:axId val="333993856"/>
      </c:lineChart>
      <c:catAx>
        <c:axId val="333993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33993856"/>
        <c:crosses val="autoZero"/>
        <c:auto val="1"/>
        <c:lblAlgn val="ctr"/>
        <c:lblOffset val="100"/>
        <c:noMultiLvlLbl val="0"/>
      </c:catAx>
      <c:valAx>
        <c:axId val="33399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339932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46404000"/>
        <c:axId val="346404560"/>
      </c:lineChart>
      <c:catAx>
        <c:axId val="3464040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6404560"/>
        <c:crosses val="autoZero"/>
        <c:auto val="1"/>
        <c:lblAlgn val="ctr"/>
        <c:lblOffset val="100"/>
        <c:noMultiLvlLbl val="0"/>
      </c:catAx>
      <c:valAx>
        <c:axId val="34640456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6404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BD204-5637-4D47-B4C8-CEEA9EECD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5</TotalTime>
  <Pages>32</Pages>
  <Words>13396</Words>
  <Characters>76362</Characters>
  <Application>Microsoft Office Word</Application>
  <DocSecurity>0</DocSecurity>
  <Lines>636</Lines>
  <Paragraphs>179</Paragraphs>
  <ScaleCrop>false</ScaleCrop>
  <Company/>
  <LinksUpToDate>false</LinksUpToDate>
  <CharactersWithSpaces>8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867</cp:revision>
  <cp:lastPrinted>2020-07-16T03:02:00Z</cp:lastPrinted>
  <dcterms:created xsi:type="dcterms:W3CDTF">2020-07-21T15:22:00Z</dcterms:created>
  <dcterms:modified xsi:type="dcterms:W3CDTF">2020-08-19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Pnw0wEq"/&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